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55623418" w:displacedByCustomXml="next"/>
    <w:bookmarkStart w:id="1" w:name="_Toc55622438" w:displacedByCustomXml="next"/>
    <w:sdt>
      <w:sdtPr>
        <w:id w:val="-1077587688"/>
        <w:docPartObj>
          <w:docPartGallery w:val="Table of Contents"/>
          <w:docPartUnique/>
        </w:docPartObj>
      </w:sdtPr>
      <w:sdtEndPr>
        <w:rPr>
          <w:rFonts w:ascii="Times New Roman" w:eastAsiaTheme="minorEastAsia" w:hAnsi="Times New Roman" w:cs="Times New Roman"/>
          <w:b/>
          <w:bCs/>
          <w:noProof/>
          <w:color w:val="auto"/>
          <w:sz w:val="24"/>
          <w:szCs w:val="24"/>
          <w:lang w:eastAsia="zh-CN"/>
        </w:rPr>
      </w:sdtEndPr>
      <w:sdtContent>
        <w:p w14:paraId="2CE4C55A" w14:textId="3F5FF913" w:rsidR="00001A6B" w:rsidRDefault="00001A6B">
          <w:pPr>
            <w:pStyle w:val="TOCHeading"/>
          </w:pPr>
          <w:r>
            <w:t>Table of Contents</w:t>
          </w:r>
        </w:p>
        <w:p w14:paraId="2821751B" w14:textId="7D137BC9" w:rsidR="00001A6B" w:rsidRDefault="00001A6B">
          <w:pPr>
            <w:pStyle w:val="TOC1"/>
            <w:tabs>
              <w:tab w:val="right" w:leader="dot" w:pos="9350"/>
            </w:tabs>
            <w:rPr>
              <w:rFonts w:asciiTheme="minorHAnsi"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69079255" w:history="1">
            <w:r w:rsidRPr="00B059D4">
              <w:rPr>
                <w:rStyle w:val="Hyperlink"/>
                <w:noProof/>
                <w:lang w:val="en-MY"/>
              </w:rPr>
              <w:t>Chapter 1: Introduction</w:t>
            </w:r>
            <w:r>
              <w:rPr>
                <w:noProof/>
                <w:webHidden/>
              </w:rPr>
              <w:tab/>
            </w:r>
            <w:r>
              <w:rPr>
                <w:noProof/>
                <w:webHidden/>
              </w:rPr>
              <w:fldChar w:fldCharType="begin"/>
            </w:r>
            <w:r>
              <w:rPr>
                <w:noProof/>
                <w:webHidden/>
              </w:rPr>
              <w:instrText xml:space="preserve"> PAGEREF _Toc69079255 \h </w:instrText>
            </w:r>
            <w:r>
              <w:rPr>
                <w:noProof/>
                <w:webHidden/>
              </w:rPr>
            </w:r>
            <w:r>
              <w:rPr>
                <w:noProof/>
                <w:webHidden/>
              </w:rPr>
              <w:fldChar w:fldCharType="separate"/>
            </w:r>
            <w:r>
              <w:rPr>
                <w:noProof/>
                <w:webHidden/>
              </w:rPr>
              <w:t>4</w:t>
            </w:r>
            <w:r>
              <w:rPr>
                <w:noProof/>
                <w:webHidden/>
              </w:rPr>
              <w:fldChar w:fldCharType="end"/>
            </w:r>
          </w:hyperlink>
        </w:p>
        <w:p w14:paraId="26965B43" w14:textId="5978F175" w:rsidR="00001A6B" w:rsidRDefault="00001A6B">
          <w:pPr>
            <w:pStyle w:val="TOC2"/>
            <w:tabs>
              <w:tab w:val="right" w:leader="dot" w:pos="9350"/>
            </w:tabs>
            <w:rPr>
              <w:rFonts w:asciiTheme="minorHAnsi" w:hAnsiTheme="minorHAnsi" w:cstheme="minorBidi"/>
              <w:noProof/>
              <w:sz w:val="22"/>
              <w:szCs w:val="22"/>
            </w:rPr>
          </w:pPr>
          <w:hyperlink w:anchor="_Toc69079256" w:history="1">
            <w:r w:rsidRPr="00B059D4">
              <w:rPr>
                <w:rStyle w:val="Hyperlink"/>
                <w:noProof/>
                <w:lang w:val="en-MY"/>
              </w:rPr>
              <w:t>1.1 Overview</w:t>
            </w:r>
            <w:r>
              <w:rPr>
                <w:noProof/>
                <w:webHidden/>
              </w:rPr>
              <w:tab/>
            </w:r>
            <w:r>
              <w:rPr>
                <w:noProof/>
                <w:webHidden/>
              </w:rPr>
              <w:fldChar w:fldCharType="begin"/>
            </w:r>
            <w:r>
              <w:rPr>
                <w:noProof/>
                <w:webHidden/>
              </w:rPr>
              <w:instrText xml:space="preserve"> PAGEREF _Toc69079256 \h </w:instrText>
            </w:r>
            <w:r>
              <w:rPr>
                <w:noProof/>
                <w:webHidden/>
              </w:rPr>
            </w:r>
            <w:r>
              <w:rPr>
                <w:noProof/>
                <w:webHidden/>
              </w:rPr>
              <w:fldChar w:fldCharType="separate"/>
            </w:r>
            <w:r>
              <w:rPr>
                <w:noProof/>
                <w:webHidden/>
              </w:rPr>
              <w:t>4</w:t>
            </w:r>
            <w:r>
              <w:rPr>
                <w:noProof/>
                <w:webHidden/>
              </w:rPr>
              <w:fldChar w:fldCharType="end"/>
            </w:r>
          </w:hyperlink>
        </w:p>
        <w:p w14:paraId="7137D3A2" w14:textId="1AA7CD06" w:rsidR="00001A6B" w:rsidRDefault="00001A6B">
          <w:pPr>
            <w:pStyle w:val="TOC2"/>
            <w:tabs>
              <w:tab w:val="right" w:leader="dot" w:pos="9350"/>
            </w:tabs>
            <w:rPr>
              <w:rFonts w:asciiTheme="minorHAnsi" w:hAnsiTheme="minorHAnsi" w:cstheme="minorBidi"/>
              <w:noProof/>
              <w:sz w:val="22"/>
              <w:szCs w:val="22"/>
            </w:rPr>
          </w:pPr>
          <w:hyperlink w:anchor="_Toc69079257" w:history="1">
            <w:r w:rsidRPr="00B059D4">
              <w:rPr>
                <w:rStyle w:val="Hyperlink"/>
                <w:noProof/>
                <w:lang w:val="en-MY"/>
              </w:rPr>
              <w:t>1.2 Background of the Project</w:t>
            </w:r>
            <w:r>
              <w:rPr>
                <w:noProof/>
                <w:webHidden/>
              </w:rPr>
              <w:tab/>
            </w:r>
            <w:r>
              <w:rPr>
                <w:noProof/>
                <w:webHidden/>
              </w:rPr>
              <w:fldChar w:fldCharType="begin"/>
            </w:r>
            <w:r>
              <w:rPr>
                <w:noProof/>
                <w:webHidden/>
              </w:rPr>
              <w:instrText xml:space="preserve"> PAGEREF _Toc69079257 \h </w:instrText>
            </w:r>
            <w:r>
              <w:rPr>
                <w:noProof/>
                <w:webHidden/>
              </w:rPr>
            </w:r>
            <w:r>
              <w:rPr>
                <w:noProof/>
                <w:webHidden/>
              </w:rPr>
              <w:fldChar w:fldCharType="separate"/>
            </w:r>
            <w:r>
              <w:rPr>
                <w:noProof/>
                <w:webHidden/>
              </w:rPr>
              <w:t>4</w:t>
            </w:r>
            <w:r>
              <w:rPr>
                <w:noProof/>
                <w:webHidden/>
              </w:rPr>
              <w:fldChar w:fldCharType="end"/>
            </w:r>
          </w:hyperlink>
        </w:p>
        <w:p w14:paraId="05BED3D5" w14:textId="627C0172" w:rsidR="00001A6B" w:rsidRDefault="00001A6B">
          <w:pPr>
            <w:pStyle w:val="TOC2"/>
            <w:tabs>
              <w:tab w:val="right" w:leader="dot" w:pos="9350"/>
            </w:tabs>
            <w:rPr>
              <w:rFonts w:asciiTheme="minorHAnsi" w:hAnsiTheme="minorHAnsi" w:cstheme="minorBidi"/>
              <w:noProof/>
              <w:sz w:val="22"/>
              <w:szCs w:val="22"/>
            </w:rPr>
          </w:pPr>
          <w:hyperlink w:anchor="_Toc69079258" w:history="1">
            <w:r w:rsidRPr="00B059D4">
              <w:rPr>
                <w:rStyle w:val="Hyperlink"/>
                <w:noProof/>
                <w:lang w:val="en-MY"/>
              </w:rPr>
              <w:t>1.3 Key Concepts</w:t>
            </w:r>
            <w:r>
              <w:rPr>
                <w:noProof/>
                <w:webHidden/>
              </w:rPr>
              <w:tab/>
            </w:r>
            <w:r>
              <w:rPr>
                <w:noProof/>
                <w:webHidden/>
              </w:rPr>
              <w:fldChar w:fldCharType="begin"/>
            </w:r>
            <w:r>
              <w:rPr>
                <w:noProof/>
                <w:webHidden/>
              </w:rPr>
              <w:instrText xml:space="preserve"> PAGEREF _Toc69079258 \h </w:instrText>
            </w:r>
            <w:r>
              <w:rPr>
                <w:noProof/>
                <w:webHidden/>
              </w:rPr>
            </w:r>
            <w:r>
              <w:rPr>
                <w:noProof/>
                <w:webHidden/>
              </w:rPr>
              <w:fldChar w:fldCharType="separate"/>
            </w:r>
            <w:r>
              <w:rPr>
                <w:noProof/>
                <w:webHidden/>
              </w:rPr>
              <w:t>4</w:t>
            </w:r>
            <w:r>
              <w:rPr>
                <w:noProof/>
                <w:webHidden/>
              </w:rPr>
              <w:fldChar w:fldCharType="end"/>
            </w:r>
          </w:hyperlink>
        </w:p>
        <w:p w14:paraId="04D14E1A" w14:textId="49F2F511" w:rsidR="00001A6B" w:rsidRDefault="00001A6B">
          <w:pPr>
            <w:pStyle w:val="TOC2"/>
            <w:tabs>
              <w:tab w:val="right" w:leader="dot" w:pos="9350"/>
            </w:tabs>
            <w:rPr>
              <w:rFonts w:asciiTheme="minorHAnsi" w:hAnsiTheme="minorHAnsi" w:cstheme="minorBidi"/>
              <w:noProof/>
              <w:sz w:val="22"/>
              <w:szCs w:val="22"/>
            </w:rPr>
          </w:pPr>
          <w:hyperlink w:anchor="_Toc69079259" w:history="1">
            <w:r w:rsidRPr="00B059D4">
              <w:rPr>
                <w:rStyle w:val="Hyperlink"/>
                <w:noProof/>
                <w:lang w:val="en-MY"/>
              </w:rPr>
              <w:t>1.4 Methodology</w:t>
            </w:r>
            <w:r>
              <w:rPr>
                <w:noProof/>
                <w:webHidden/>
              </w:rPr>
              <w:tab/>
            </w:r>
            <w:r>
              <w:rPr>
                <w:noProof/>
                <w:webHidden/>
              </w:rPr>
              <w:fldChar w:fldCharType="begin"/>
            </w:r>
            <w:r>
              <w:rPr>
                <w:noProof/>
                <w:webHidden/>
              </w:rPr>
              <w:instrText xml:space="preserve"> PAGEREF _Toc69079259 \h </w:instrText>
            </w:r>
            <w:r>
              <w:rPr>
                <w:noProof/>
                <w:webHidden/>
              </w:rPr>
            </w:r>
            <w:r>
              <w:rPr>
                <w:noProof/>
                <w:webHidden/>
              </w:rPr>
              <w:fldChar w:fldCharType="separate"/>
            </w:r>
            <w:r>
              <w:rPr>
                <w:noProof/>
                <w:webHidden/>
              </w:rPr>
              <w:t>5</w:t>
            </w:r>
            <w:r>
              <w:rPr>
                <w:noProof/>
                <w:webHidden/>
              </w:rPr>
              <w:fldChar w:fldCharType="end"/>
            </w:r>
          </w:hyperlink>
        </w:p>
        <w:p w14:paraId="6CADE601" w14:textId="685E9860" w:rsidR="00001A6B" w:rsidRDefault="00001A6B">
          <w:pPr>
            <w:pStyle w:val="TOC2"/>
            <w:tabs>
              <w:tab w:val="right" w:leader="dot" w:pos="9350"/>
            </w:tabs>
            <w:rPr>
              <w:rFonts w:asciiTheme="minorHAnsi" w:hAnsiTheme="minorHAnsi" w:cstheme="minorBidi"/>
              <w:noProof/>
              <w:sz w:val="22"/>
              <w:szCs w:val="22"/>
            </w:rPr>
          </w:pPr>
          <w:hyperlink w:anchor="_Toc69079260" w:history="1">
            <w:r w:rsidRPr="00B059D4">
              <w:rPr>
                <w:rStyle w:val="Hyperlink"/>
                <w:noProof/>
                <w:lang w:val="en-MY"/>
              </w:rPr>
              <w:t>1.5 Proposed Work</w:t>
            </w:r>
            <w:r>
              <w:rPr>
                <w:noProof/>
                <w:webHidden/>
              </w:rPr>
              <w:tab/>
            </w:r>
            <w:r>
              <w:rPr>
                <w:noProof/>
                <w:webHidden/>
              </w:rPr>
              <w:fldChar w:fldCharType="begin"/>
            </w:r>
            <w:r>
              <w:rPr>
                <w:noProof/>
                <w:webHidden/>
              </w:rPr>
              <w:instrText xml:space="preserve"> PAGEREF _Toc69079260 \h </w:instrText>
            </w:r>
            <w:r>
              <w:rPr>
                <w:noProof/>
                <w:webHidden/>
              </w:rPr>
            </w:r>
            <w:r>
              <w:rPr>
                <w:noProof/>
                <w:webHidden/>
              </w:rPr>
              <w:fldChar w:fldCharType="separate"/>
            </w:r>
            <w:r>
              <w:rPr>
                <w:noProof/>
                <w:webHidden/>
              </w:rPr>
              <w:t>6</w:t>
            </w:r>
            <w:r>
              <w:rPr>
                <w:noProof/>
                <w:webHidden/>
              </w:rPr>
              <w:fldChar w:fldCharType="end"/>
            </w:r>
          </w:hyperlink>
        </w:p>
        <w:p w14:paraId="665D94CB" w14:textId="18BF6677" w:rsidR="00001A6B" w:rsidRDefault="00001A6B">
          <w:pPr>
            <w:pStyle w:val="TOC2"/>
            <w:tabs>
              <w:tab w:val="right" w:leader="dot" w:pos="9350"/>
            </w:tabs>
            <w:rPr>
              <w:rFonts w:asciiTheme="minorHAnsi" w:hAnsiTheme="minorHAnsi" w:cstheme="minorBidi"/>
              <w:noProof/>
              <w:sz w:val="22"/>
              <w:szCs w:val="22"/>
            </w:rPr>
          </w:pPr>
          <w:hyperlink w:anchor="_Toc69079261" w:history="1">
            <w:r w:rsidRPr="00B059D4">
              <w:rPr>
                <w:rStyle w:val="Hyperlink"/>
                <w:noProof/>
                <w:lang w:val="en-MY"/>
              </w:rPr>
              <w:t>1.6 Summary</w:t>
            </w:r>
            <w:r>
              <w:rPr>
                <w:noProof/>
                <w:webHidden/>
              </w:rPr>
              <w:tab/>
            </w:r>
            <w:r>
              <w:rPr>
                <w:noProof/>
                <w:webHidden/>
              </w:rPr>
              <w:fldChar w:fldCharType="begin"/>
            </w:r>
            <w:r>
              <w:rPr>
                <w:noProof/>
                <w:webHidden/>
              </w:rPr>
              <w:instrText xml:space="preserve"> PAGEREF _Toc69079261 \h </w:instrText>
            </w:r>
            <w:r>
              <w:rPr>
                <w:noProof/>
                <w:webHidden/>
              </w:rPr>
            </w:r>
            <w:r>
              <w:rPr>
                <w:noProof/>
                <w:webHidden/>
              </w:rPr>
              <w:fldChar w:fldCharType="separate"/>
            </w:r>
            <w:r>
              <w:rPr>
                <w:noProof/>
                <w:webHidden/>
              </w:rPr>
              <w:t>7</w:t>
            </w:r>
            <w:r>
              <w:rPr>
                <w:noProof/>
                <w:webHidden/>
              </w:rPr>
              <w:fldChar w:fldCharType="end"/>
            </w:r>
          </w:hyperlink>
        </w:p>
        <w:p w14:paraId="2F222742" w14:textId="03356EC0" w:rsidR="00001A6B" w:rsidRDefault="00001A6B">
          <w:pPr>
            <w:pStyle w:val="TOC1"/>
            <w:tabs>
              <w:tab w:val="right" w:leader="dot" w:pos="9350"/>
            </w:tabs>
            <w:rPr>
              <w:rFonts w:asciiTheme="minorHAnsi" w:hAnsiTheme="minorHAnsi" w:cstheme="minorBidi"/>
              <w:noProof/>
              <w:sz w:val="22"/>
              <w:szCs w:val="22"/>
            </w:rPr>
          </w:pPr>
          <w:hyperlink w:anchor="_Toc69079262" w:history="1">
            <w:r w:rsidRPr="00B059D4">
              <w:rPr>
                <w:rStyle w:val="Hyperlink"/>
                <w:noProof/>
                <w:lang w:val="en-MY"/>
              </w:rPr>
              <w:t>Chapter 2: Literature Review</w:t>
            </w:r>
            <w:r>
              <w:rPr>
                <w:noProof/>
                <w:webHidden/>
              </w:rPr>
              <w:tab/>
            </w:r>
            <w:r>
              <w:rPr>
                <w:noProof/>
                <w:webHidden/>
              </w:rPr>
              <w:fldChar w:fldCharType="begin"/>
            </w:r>
            <w:r>
              <w:rPr>
                <w:noProof/>
                <w:webHidden/>
              </w:rPr>
              <w:instrText xml:space="preserve"> PAGEREF _Toc69079262 \h </w:instrText>
            </w:r>
            <w:r>
              <w:rPr>
                <w:noProof/>
                <w:webHidden/>
              </w:rPr>
            </w:r>
            <w:r>
              <w:rPr>
                <w:noProof/>
                <w:webHidden/>
              </w:rPr>
              <w:fldChar w:fldCharType="separate"/>
            </w:r>
            <w:r>
              <w:rPr>
                <w:noProof/>
                <w:webHidden/>
              </w:rPr>
              <w:t>8</w:t>
            </w:r>
            <w:r>
              <w:rPr>
                <w:noProof/>
                <w:webHidden/>
              </w:rPr>
              <w:fldChar w:fldCharType="end"/>
            </w:r>
          </w:hyperlink>
        </w:p>
        <w:p w14:paraId="4C48DDF3" w14:textId="470498DB" w:rsidR="00001A6B" w:rsidRDefault="00001A6B">
          <w:pPr>
            <w:pStyle w:val="TOC2"/>
            <w:tabs>
              <w:tab w:val="right" w:leader="dot" w:pos="9350"/>
            </w:tabs>
            <w:rPr>
              <w:rFonts w:asciiTheme="minorHAnsi" w:hAnsiTheme="minorHAnsi" w:cstheme="minorBidi"/>
              <w:noProof/>
              <w:sz w:val="22"/>
              <w:szCs w:val="22"/>
            </w:rPr>
          </w:pPr>
          <w:hyperlink w:anchor="_Toc69079263" w:history="1">
            <w:r w:rsidRPr="00B059D4">
              <w:rPr>
                <w:rStyle w:val="Hyperlink"/>
                <w:noProof/>
                <w:lang w:val="en-MY"/>
              </w:rPr>
              <w:t>2.1 Overview</w:t>
            </w:r>
            <w:r>
              <w:rPr>
                <w:noProof/>
                <w:webHidden/>
              </w:rPr>
              <w:tab/>
            </w:r>
            <w:r>
              <w:rPr>
                <w:noProof/>
                <w:webHidden/>
              </w:rPr>
              <w:fldChar w:fldCharType="begin"/>
            </w:r>
            <w:r>
              <w:rPr>
                <w:noProof/>
                <w:webHidden/>
              </w:rPr>
              <w:instrText xml:space="preserve"> PAGEREF _Toc69079263 \h </w:instrText>
            </w:r>
            <w:r>
              <w:rPr>
                <w:noProof/>
                <w:webHidden/>
              </w:rPr>
            </w:r>
            <w:r>
              <w:rPr>
                <w:noProof/>
                <w:webHidden/>
              </w:rPr>
              <w:fldChar w:fldCharType="separate"/>
            </w:r>
            <w:r>
              <w:rPr>
                <w:noProof/>
                <w:webHidden/>
              </w:rPr>
              <w:t>8</w:t>
            </w:r>
            <w:r>
              <w:rPr>
                <w:noProof/>
                <w:webHidden/>
              </w:rPr>
              <w:fldChar w:fldCharType="end"/>
            </w:r>
          </w:hyperlink>
        </w:p>
        <w:p w14:paraId="22779E5A" w14:textId="4DE19CC4" w:rsidR="00001A6B" w:rsidRDefault="00001A6B">
          <w:pPr>
            <w:pStyle w:val="TOC2"/>
            <w:tabs>
              <w:tab w:val="right" w:leader="dot" w:pos="9350"/>
            </w:tabs>
            <w:rPr>
              <w:rFonts w:asciiTheme="minorHAnsi" w:hAnsiTheme="minorHAnsi" w:cstheme="minorBidi"/>
              <w:noProof/>
              <w:sz w:val="22"/>
              <w:szCs w:val="22"/>
            </w:rPr>
          </w:pPr>
          <w:hyperlink w:anchor="_Toc69079264" w:history="1">
            <w:r w:rsidRPr="00B059D4">
              <w:rPr>
                <w:rStyle w:val="Hyperlink"/>
                <w:noProof/>
              </w:rPr>
              <w:t>2.2 Image Recognition</w:t>
            </w:r>
            <w:r>
              <w:rPr>
                <w:noProof/>
                <w:webHidden/>
              </w:rPr>
              <w:tab/>
            </w:r>
            <w:r>
              <w:rPr>
                <w:noProof/>
                <w:webHidden/>
              </w:rPr>
              <w:fldChar w:fldCharType="begin"/>
            </w:r>
            <w:r>
              <w:rPr>
                <w:noProof/>
                <w:webHidden/>
              </w:rPr>
              <w:instrText xml:space="preserve"> PAGEREF _Toc69079264 \h </w:instrText>
            </w:r>
            <w:r>
              <w:rPr>
                <w:noProof/>
                <w:webHidden/>
              </w:rPr>
            </w:r>
            <w:r>
              <w:rPr>
                <w:noProof/>
                <w:webHidden/>
              </w:rPr>
              <w:fldChar w:fldCharType="separate"/>
            </w:r>
            <w:r>
              <w:rPr>
                <w:noProof/>
                <w:webHidden/>
              </w:rPr>
              <w:t>8</w:t>
            </w:r>
            <w:r>
              <w:rPr>
                <w:noProof/>
                <w:webHidden/>
              </w:rPr>
              <w:fldChar w:fldCharType="end"/>
            </w:r>
          </w:hyperlink>
        </w:p>
        <w:p w14:paraId="6202ABD3" w14:textId="0ED6F2C3" w:rsidR="00001A6B" w:rsidRDefault="00001A6B">
          <w:pPr>
            <w:pStyle w:val="TOC3"/>
            <w:tabs>
              <w:tab w:val="right" w:leader="dot" w:pos="9350"/>
            </w:tabs>
            <w:rPr>
              <w:rFonts w:asciiTheme="minorHAnsi" w:hAnsiTheme="minorHAnsi" w:cstheme="minorBidi"/>
              <w:noProof/>
              <w:sz w:val="22"/>
              <w:szCs w:val="22"/>
            </w:rPr>
          </w:pPr>
          <w:hyperlink w:anchor="_Toc69079265" w:history="1">
            <w:r w:rsidRPr="00B059D4">
              <w:rPr>
                <w:rStyle w:val="Hyperlink"/>
                <w:noProof/>
              </w:rPr>
              <w:t>2.2.1 Face Recognition</w:t>
            </w:r>
            <w:r>
              <w:rPr>
                <w:noProof/>
                <w:webHidden/>
              </w:rPr>
              <w:tab/>
            </w:r>
            <w:r>
              <w:rPr>
                <w:noProof/>
                <w:webHidden/>
              </w:rPr>
              <w:fldChar w:fldCharType="begin"/>
            </w:r>
            <w:r>
              <w:rPr>
                <w:noProof/>
                <w:webHidden/>
              </w:rPr>
              <w:instrText xml:space="preserve"> PAGEREF _Toc69079265 \h </w:instrText>
            </w:r>
            <w:r>
              <w:rPr>
                <w:noProof/>
                <w:webHidden/>
              </w:rPr>
            </w:r>
            <w:r>
              <w:rPr>
                <w:noProof/>
                <w:webHidden/>
              </w:rPr>
              <w:fldChar w:fldCharType="separate"/>
            </w:r>
            <w:r>
              <w:rPr>
                <w:noProof/>
                <w:webHidden/>
              </w:rPr>
              <w:t>8</w:t>
            </w:r>
            <w:r>
              <w:rPr>
                <w:noProof/>
                <w:webHidden/>
              </w:rPr>
              <w:fldChar w:fldCharType="end"/>
            </w:r>
          </w:hyperlink>
        </w:p>
        <w:p w14:paraId="1B86A249" w14:textId="4802D658" w:rsidR="00001A6B" w:rsidRDefault="00001A6B">
          <w:pPr>
            <w:pStyle w:val="TOC3"/>
            <w:tabs>
              <w:tab w:val="right" w:leader="dot" w:pos="9350"/>
            </w:tabs>
            <w:rPr>
              <w:rFonts w:asciiTheme="minorHAnsi" w:hAnsiTheme="minorHAnsi" w:cstheme="minorBidi"/>
              <w:noProof/>
              <w:sz w:val="22"/>
              <w:szCs w:val="22"/>
            </w:rPr>
          </w:pPr>
          <w:hyperlink w:anchor="_Toc69079266" w:history="1">
            <w:r w:rsidRPr="00B059D4">
              <w:rPr>
                <w:rStyle w:val="Hyperlink"/>
                <w:noProof/>
              </w:rPr>
              <w:t>2.2.2 Crop and Weeds Recognition</w:t>
            </w:r>
            <w:r>
              <w:rPr>
                <w:noProof/>
                <w:webHidden/>
              </w:rPr>
              <w:tab/>
            </w:r>
            <w:r>
              <w:rPr>
                <w:noProof/>
                <w:webHidden/>
              </w:rPr>
              <w:fldChar w:fldCharType="begin"/>
            </w:r>
            <w:r>
              <w:rPr>
                <w:noProof/>
                <w:webHidden/>
              </w:rPr>
              <w:instrText xml:space="preserve"> PAGEREF _Toc69079266 \h </w:instrText>
            </w:r>
            <w:r>
              <w:rPr>
                <w:noProof/>
                <w:webHidden/>
              </w:rPr>
            </w:r>
            <w:r>
              <w:rPr>
                <w:noProof/>
                <w:webHidden/>
              </w:rPr>
              <w:fldChar w:fldCharType="separate"/>
            </w:r>
            <w:r>
              <w:rPr>
                <w:noProof/>
                <w:webHidden/>
              </w:rPr>
              <w:t>9</w:t>
            </w:r>
            <w:r>
              <w:rPr>
                <w:noProof/>
                <w:webHidden/>
              </w:rPr>
              <w:fldChar w:fldCharType="end"/>
            </w:r>
          </w:hyperlink>
        </w:p>
        <w:p w14:paraId="170C7BD3" w14:textId="09D01033" w:rsidR="00001A6B" w:rsidRDefault="00001A6B">
          <w:pPr>
            <w:pStyle w:val="TOC3"/>
            <w:tabs>
              <w:tab w:val="right" w:leader="dot" w:pos="9350"/>
            </w:tabs>
            <w:rPr>
              <w:rFonts w:asciiTheme="minorHAnsi" w:hAnsiTheme="minorHAnsi" w:cstheme="minorBidi"/>
              <w:noProof/>
              <w:sz w:val="22"/>
              <w:szCs w:val="22"/>
            </w:rPr>
          </w:pPr>
          <w:hyperlink w:anchor="_Toc69079267" w:history="1">
            <w:r w:rsidRPr="00B059D4">
              <w:rPr>
                <w:rStyle w:val="Hyperlink"/>
                <w:noProof/>
              </w:rPr>
              <w:t>2.2.3 Factors Taken</w:t>
            </w:r>
            <w:r>
              <w:rPr>
                <w:noProof/>
                <w:webHidden/>
              </w:rPr>
              <w:tab/>
            </w:r>
            <w:r>
              <w:rPr>
                <w:noProof/>
                <w:webHidden/>
              </w:rPr>
              <w:fldChar w:fldCharType="begin"/>
            </w:r>
            <w:r>
              <w:rPr>
                <w:noProof/>
                <w:webHidden/>
              </w:rPr>
              <w:instrText xml:space="preserve"> PAGEREF _Toc69079267 \h </w:instrText>
            </w:r>
            <w:r>
              <w:rPr>
                <w:noProof/>
                <w:webHidden/>
              </w:rPr>
            </w:r>
            <w:r>
              <w:rPr>
                <w:noProof/>
                <w:webHidden/>
              </w:rPr>
              <w:fldChar w:fldCharType="separate"/>
            </w:r>
            <w:r>
              <w:rPr>
                <w:noProof/>
                <w:webHidden/>
              </w:rPr>
              <w:t>9</w:t>
            </w:r>
            <w:r>
              <w:rPr>
                <w:noProof/>
                <w:webHidden/>
              </w:rPr>
              <w:fldChar w:fldCharType="end"/>
            </w:r>
          </w:hyperlink>
        </w:p>
        <w:p w14:paraId="54F7150F" w14:textId="747AE3E1" w:rsidR="00001A6B" w:rsidRDefault="00001A6B">
          <w:pPr>
            <w:pStyle w:val="TOC2"/>
            <w:tabs>
              <w:tab w:val="right" w:leader="dot" w:pos="9350"/>
            </w:tabs>
            <w:rPr>
              <w:rFonts w:asciiTheme="minorHAnsi" w:hAnsiTheme="minorHAnsi" w:cstheme="minorBidi"/>
              <w:noProof/>
              <w:sz w:val="22"/>
              <w:szCs w:val="22"/>
            </w:rPr>
          </w:pPr>
          <w:hyperlink w:anchor="_Toc69079268" w:history="1">
            <w:r w:rsidRPr="00B059D4">
              <w:rPr>
                <w:rStyle w:val="Hyperlink"/>
                <w:noProof/>
              </w:rPr>
              <w:t>2.3 Deep Learning Neural Network</w:t>
            </w:r>
            <w:r>
              <w:rPr>
                <w:noProof/>
                <w:webHidden/>
              </w:rPr>
              <w:tab/>
            </w:r>
            <w:r>
              <w:rPr>
                <w:noProof/>
                <w:webHidden/>
              </w:rPr>
              <w:fldChar w:fldCharType="begin"/>
            </w:r>
            <w:r>
              <w:rPr>
                <w:noProof/>
                <w:webHidden/>
              </w:rPr>
              <w:instrText xml:space="preserve"> PAGEREF _Toc69079268 \h </w:instrText>
            </w:r>
            <w:r>
              <w:rPr>
                <w:noProof/>
                <w:webHidden/>
              </w:rPr>
            </w:r>
            <w:r>
              <w:rPr>
                <w:noProof/>
                <w:webHidden/>
              </w:rPr>
              <w:fldChar w:fldCharType="separate"/>
            </w:r>
            <w:r>
              <w:rPr>
                <w:noProof/>
                <w:webHidden/>
              </w:rPr>
              <w:t>10</w:t>
            </w:r>
            <w:r>
              <w:rPr>
                <w:noProof/>
                <w:webHidden/>
              </w:rPr>
              <w:fldChar w:fldCharType="end"/>
            </w:r>
          </w:hyperlink>
        </w:p>
        <w:p w14:paraId="25EFBE43" w14:textId="74F2A47A" w:rsidR="00001A6B" w:rsidRDefault="00001A6B">
          <w:pPr>
            <w:pStyle w:val="TOC2"/>
            <w:tabs>
              <w:tab w:val="right" w:leader="dot" w:pos="9350"/>
            </w:tabs>
            <w:rPr>
              <w:rFonts w:asciiTheme="minorHAnsi" w:hAnsiTheme="minorHAnsi" w:cstheme="minorBidi"/>
              <w:noProof/>
              <w:sz w:val="22"/>
              <w:szCs w:val="22"/>
            </w:rPr>
          </w:pPr>
          <w:hyperlink w:anchor="_Toc69079269" w:history="1">
            <w:r w:rsidRPr="00B059D4">
              <w:rPr>
                <w:rStyle w:val="Hyperlink"/>
                <w:noProof/>
              </w:rPr>
              <w:t>2.4 Object detection</w:t>
            </w:r>
            <w:r>
              <w:rPr>
                <w:noProof/>
                <w:webHidden/>
              </w:rPr>
              <w:tab/>
            </w:r>
            <w:r>
              <w:rPr>
                <w:noProof/>
                <w:webHidden/>
              </w:rPr>
              <w:fldChar w:fldCharType="begin"/>
            </w:r>
            <w:r>
              <w:rPr>
                <w:noProof/>
                <w:webHidden/>
              </w:rPr>
              <w:instrText xml:space="preserve"> PAGEREF _Toc69079269 \h </w:instrText>
            </w:r>
            <w:r>
              <w:rPr>
                <w:noProof/>
                <w:webHidden/>
              </w:rPr>
            </w:r>
            <w:r>
              <w:rPr>
                <w:noProof/>
                <w:webHidden/>
              </w:rPr>
              <w:fldChar w:fldCharType="separate"/>
            </w:r>
            <w:r>
              <w:rPr>
                <w:noProof/>
                <w:webHidden/>
              </w:rPr>
              <w:t>11</w:t>
            </w:r>
            <w:r>
              <w:rPr>
                <w:noProof/>
                <w:webHidden/>
              </w:rPr>
              <w:fldChar w:fldCharType="end"/>
            </w:r>
          </w:hyperlink>
        </w:p>
        <w:p w14:paraId="7962D3B2" w14:textId="78D17523" w:rsidR="00001A6B" w:rsidRDefault="00001A6B">
          <w:pPr>
            <w:pStyle w:val="TOC3"/>
            <w:tabs>
              <w:tab w:val="right" w:leader="dot" w:pos="9350"/>
            </w:tabs>
            <w:rPr>
              <w:rFonts w:asciiTheme="minorHAnsi" w:hAnsiTheme="minorHAnsi" w:cstheme="minorBidi"/>
              <w:noProof/>
              <w:sz w:val="22"/>
              <w:szCs w:val="22"/>
            </w:rPr>
          </w:pPr>
          <w:hyperlink w:anchor="_Toc69079270" w:history="1">
            <w:r w:rsidRPr="00B059D4">
              <w:rPr>
                <w:rStyle w:val="Hyperlink"/>
                <w:noProof/>
              </w:rPr>
              <w:t>2.4.1 Faster R-CNN</w:t>
            </w:r>
            <w:r>
              <w:rPr>
                <w:noProof/>
                <w:webHidden/>
              </w:rPr>
              <w:tab/>
            </w:r>
            <w:r>
              <w:rPr>
                <w:noProof/>
                <w:webHidden/>
              </w:rPr>
              <w:fldChar w:fldCharType="begin"/>
            </w:r>
            <w:r>
              <w:rPr>
                <w:noProof/>
                <w:webHidden/>
              </w:rPr>
              <w:instrText xml:space="preserve"> PAGEREF _Toc69079270 \h </w:instrText>
            </w:r>
            <w:r>
              <w:rPr>
                <w:noProof/>
                <w:webHidden/>
              </w:rPr>
            </w:r>
            <w:r>
              <w:rPr>
                <w:noProof/>
                <w:webHidden/>
              </w:rPr>
              <w:fldChar w:fldCharType="separate"/>
            </w:r>
            <w:r>
              <w:rPr>
                <w:noProof/>
                <w:webHidden/>
              </w:rPr>
              <w:t>11</w:t>
            </w:r>
            <w:r>
              <w:rPr>
                <w:noProof/>
                <w:webHidden/>
              </w:rPr>
              <w:fldChar w:fldCharType="end"/>
            </w:r>
          </w:hyperlink>
        </w:p>
        <w:p w14:paraId="5F605F2E" w14:textId="1E4D6995" w:rsidR="00001A6B" w:rsidRDefault="00001A6B">
          <w:pPr>
            <w:pStyle w:val="TOC3"/>
            <w:tabs>
              <w:tab w:val="right" w:leader="dot" w:pos="9350"/>
            </w:tabs>
            <w:rPr>
              <w:rFonts w:asciiTheme="minorHAnsi" w:hAnsiTheme="minorHAnsi" w:cstheme="minorBidi"/>
              <w:noProof/>
              <w:sz w:val="22"/>
              <w:szCs w:val="22"/>
            </w:rPr>
          </w:pPr>
          <w:hyperlink w:anchor="_Toc69079271" w:history="1">
            <w:r w:rsidRPr="00B059D4">
              <w:rPr>
                <w:rStyle w:val="Hyperlink"/>
                <w:noProof/>
              </w:rPr>
              <w:t>2.4.2 YOLO</w:t>
            </w:r>
            <w:r>
              <w:rPr>
                <w:noProof/>
                <w:webHidden/>
              </w:rPr>
              <w:tab/>
            </w:r>
            <w:r>
              <w:rPr>
                <w:noProof/>
                <w:webHidden/>
              </w:rPr>
              <w:fldChar w:fldCharType="begin"/>
            </w:r>
            <w:r>
              <w:rPr>
                <w:noProof/>
                <w:webHidden/>
              </w:rPr>
              <w:instrText xml:space="preserve"> PAGEREF _Toc69079271 \h </w:instrText>
            </w:r>
            <w:r>
              <w:rPr>
                <w:noProof/>
                <w:webHidden/>
              </w:rPr>
            </w:r>
            <w:r>
              <w:rPr>
                <w:noProof/>
                <w:webHidden/>
              </w:rPr>
              <w:fldChar w:fldCharType="separate"/>
            </w:r>
            <w:r>
              <w:rPr>
                <w:noProof/>
                <w:webHidden/>
              </w:rPr>
              <w:t>12</w:t>
            </w:r>
            <w:r>
              <w:rPr>
                <w:noProof/>
                <w:webHidden/>
              </w:rPr>
              <w:fldChar w:fldCharType="end"/>
            </w:r>
          </w:hyperlink>
        </w:p>
        <w:p w14:paraId="0F3049F2" w14:textId="028E080C" w:rsidR="00001A6B" w:rsidRDefault="00001A6B">
          <w:pPr>
            <w:pStyle w:val="TOC3"/>
            <w:tabs>
              <w:tab w:val="right" w:leader="dot" w:pos="9350"/>
            </w:tabs>
            <w:rPr>
              <w:rFonts w:asciiTheme="minorHAnsi" w:hAnsiTheme="minorHAnsi" w:cstheme="minorBidi"/>
              <w:noProof/>
              <w:sz w:val="22"/>
              <w:szCs w:val="22"/>
            </w:rPr>
          </w:pPr>
          <w:hyperlink w:anchor="_Toc69079272" w:history="1">
            <w:r w:rsidRPr="00B059D4">
              <w:rPr>
                <w:rStyle w:val="Hyperlink"/>
                <w:noProof/>
              </w:rPr>
              <w:t>2.4.3 SSD</w:t>
            </w:r>
            <w:r>
              <w:rPr>
                <w:noProof/>
                <w:webHidden/>
              </w:rPr>
              <w:tab/>
            </w:r>
            <w:r>
              <w:rPr>
                <w:noProof/>
                <w:webHidden/>
              </w:rPr>
              <w:fldChar w:fldCharType="begin"/>
            </w:r>
            <w:r>
              <w:rPr>
                <w:noProof/>
                <w:webHidden/>
              </w:rPr>
              <w:instrText xml:space="preserve"> PAGEREF _Toc69079272 \h </w:instrText>
            </w:r>
            <w:r>
              <w:rPr>
                <w:noProof/>
                <w:webHidden/>
              </w:rPr>
            </w:r>
            <w:r>
              <w:rPr>
                <w:noProof/>
                <w:webHidden/>
              </w:rPr>
              <w:fldChar w:fldCharType="separate"/>
            </w:r>
            <w:r>
              <w:rPr>
                <w:noProof/>
                <w:webHidden/>
              </w:rPr>
              <w:t>13</w:t>
            </w:r>
            <w:r>
              <w:rPr>
                <w:noProof/>
                <w:webHidden/>
              </w:rPr>
              <w:fldChar w:fldCharType="end"/>
            </w:r>
          </w:hyperlink>
        </w:p>
        <w:p w14:paraId="4A918169" w14:textId="3310BC6D" w:rsidR="00001A6B" w:rsidRDefault="00001A6B">
          <w:pPr>
            <w:pStyle w:val="TOC2"/>
            <w:tabs>
              <w:tab w:val="right" w:leader="dot" w:pos="9350"/>
            </w:tabs>
            <w:rPr>
              <w:rFonts w:asciiTheme="minorHAnsi" w:hAnsiTheme="minorHAnsi" w:cstheme="minorBidi"/>
              <w:noProof/>
              <w:sz w:val="22"/>
              <w:szCs w:val="22"/>
            </w:rPr>
          </w:pPr>
          <w:hyperlink w:anchor="_Toc69079273" w:history="1">
            <w:r w:rsidRPr="00B059D4">
              <w:rPr>
                <w:rStyle w:val="Hyperlink"/>
                <w:noProof/>
                <w:lang w:val="en-MY"/>
              </w:rPr>
              <w:t>2.5 Summary</w:t>
            </w:r>
            <w:r>
              <w:rPr>
                <w:noProof/>
                <w:webHidden/>
              </w:rPr>
              <w:tab/>
            </w:r>
            <w:r>
              <w:rPr>
                <w:noProof/>
                <w:webHidden/>
              </w:rPr>
              <w:fldChar w:fldCharType="begin"/>
            </w:r>
            <w:r>
              <w:rPr>
                <w:noProof/>
                <w:webHidden/>
              </w:rPr>
              <w:instrText xml:space="preserve"> PAGEREF _Toc69079273 \h </w:instrText>
            </w:r>
            <w:r>
              <w:rPr>
                <w:noProof/>
                <w:webHidden/>
              </w:rPr>
            </w:r>
            <w:r>
              <w:rPr>
                <w:noProof/>
                <w:webHidden/>
              </w:rPr>
              <w:fldChar w:fldCharType="separate"/>
            </w:r>
            <w:r>
              <w:rPr>
                <w:noProof/>
                <w:webHidden/>
              </w:rPr>
              <w:t>13</w:t>
            </w:r>
            <w:r>
              <w:rPr>
                <w:noProof/>
                <w:webHidden/>
              </w:rPr>
              <w:fldChar w:fldCharType="end"/>
            </w:r>
          </w:hyperlink>
        </w:p>
        <w:p w14:paraId="4B1E7156" w14:textId="6FE891DB" w:rsidR="00001A6B" w:rsidRDefault="00001A6B">
          <w:pPr>
            <w:pStyle w:val="TOC1"/>
            <w:tabs>
              <w:tab w:val="right" w:leader="dot" w:pos="9350"/>
            </w:tabs>
            <w:rPr>
              <w:rFonts w:asciiTheme="minorHAnsi" w:hAnsiTheme="minorHAnsi" w:cstheme="minorBidi"/>
              <w:noProof/>
              <w:sz w:val="22"/>
              <w:szCs w:val="22"/>
            </w:rPr>
          </w:pPr>
          <w:hyperlink w:anchor="_Toc69079274" w:history="1">
            <w:r w:rsidRPr="00B059D4">
              <w:rPr>
                <w:rStyle w:val="Hyperlink"/>
                <w:noProof/>
                <w:lang w:val="en-MY"/>
              </w:rPr>
              <w:t>Chapter 3: Requirements Analysis</w:t>
            </w:r>
            <w:r>
              <w:rPr>
                <w:noProof/>
                <w:webHidden/>
              </w:rPr>
              <w:tab/>
            </w:r>
            <w:r>
              <w:rPr>
                <w:noProof/>
                <w:webHidden/>
              </w:rPr>
              <w:fldChar w:fldCharType="begin"/>
            </w:r>
            <w:r>
              <w:rPr>
                <w:noProof/>
                <w:webHidden/>
              </w:rPr>
              <w:instrText xml:space="preserve"> PAGEREF _Toc69079274 \h </w:instrText>
            </w:r>
            <w:r>
              <w:rPr>
                <w:noProof/>
                <w:webHidden/>
              </w:rPr>
            </w:r>
            <w:r>
              <w:rPr>
                <w:noProof/>
                <w:webHidden/>
              </w:rPr>
              <w:fldChar w:fldCharType="separate"/>
            </w:r>
            <w:r>
              <w:rPr>
                <w:noProof/>
                <w:webHidden/>
              </w:rPr>
              <w:t>14</w:t>
            </w:r>
            <w:r>
              <w:rPr>
                <w:noProof/>
                <w:webHidden/>
              </w:rPr>
              <w:fldChar w:fldCharType="end"/>
            </w:r>
          </w:hyperlink>
        </w:p>
        <w:p w14:paraId="69EEC210" w14:textId="330CB9FB" w:rsidR="00001A6B" w:rsidRDefault="00001A6B">
          <w:pPr>
            <w:pStyle w:val="TOC2"/>
            <w:tabs>
              <w:tab w:val="right" w:leader="dot" w:pos="9350"/>
            </w:tabs>
            <w:rPr>
              <w:rFonts w:asciiTheme="minorHAnsi" w:hAnsiTheme="minorHAnsi" w:cstheme="minorBidi"/>
              <w:noProof/>
              <w:sz w:val="22"/>
              <w:szCs w:val="22"/>
            </w:rPr>
          </w:pPr>
          <w:hyperlink w:anchor="_Toc69079275" w:history="1">
            <w:r w:rsidRPr="00B059D4">
              <w:rPr>
                <w:rStyle w:val="Hyperlink"/>
                <w:noProof/>
                <w:lang w:val="en-MY"/>
              </w:rPr>
              <w:t>3.1 Overview</w:t>
            </w:r>
            <w:r>
              <w:rPr>
                <w:noProof/>
                <w:webHidden/>
              </w:rPr>
              <w:tab/>
            </w:r>
            <w:r>
              <w:rPr>
                <w:noProof/>
                <w:webHidden/>
              </w:rPr>
              <w:fldChar w:fldCharType="begin"/>
            </w:r>
            <w:r>
              <w:rPr>
                <w:noProof/>
                <w:webHidden/>
              </w:rPr>
              <w:instrText xml:space="preserve"> PAGEREF _Toc69079275 \h </w:instrText>
            </w:r>
            <w:r>
              <w:rPr>
                <w:noProof/>
                <w:webHidden/>
              </w:rPr>
            </w:r>
            <w:r>
              <w:rPr>
                <w:noProof/>
                <w:webHidden/>
              </w:rPr>
              <w:fldChar w:fldCharType="separate"/>
            </w:r>
            <w:r>
              <w:rPr>
                <w:noProof/>
                <w:webHidden/>
              </w:rPr>
              <w:t>14</w:t>
            </w:r>
            <w:r>
              <w:rPr>
                <w:noProof/>
                <w:webHidden/>
              </w:rPr>
              <w:fldChar w:fldCharType="end"/>
            </w:r>
          </w:hyperlink>
        </w:p>
        <w:p w14:paraId="0797C724" w14:textId="7D8DFBC5" w:rsidR="00001A6B" w:rsidRDefault="00001A6B">
          <w:pPr>
            <w:pStyle w:val="TOC2"/>
            <w:tabs>
              <w:tab w:val="right" w:leader="dot" w:pos="9350"/>
            </w:tabs>
            <w:rPr>
              <w:rFonts w:asciiTheme="minorHAnsi" w:hAnsiTheme="minorHAnsi" w:cstheme="minorBidi"/>
              <w:noProof/>
              <w:sz w:val="22"/>
              <w:szCs w:val="22"/>
            </w:rPr>
          </w:pPr>
          <w:hyperlink w:anchor="_Toc69079276" w:history="1">
            <w:r w:rsidRPr="00B059D4">
              <w:rPr>
                <w:rStyle w:val="Hyperlink"/>
                <w:noProof/>
              </w:rPr>
              <w:t>3.2 Functional Requirements</w:t>
            </w:r>
            <w:r>
              <w:rPr>
                <w:noProof/>
                <w:webHidden/>
              </w:rPr>
              <w:tab/>
            </w:r>
            <w:r>
              <w:rPr>
                <w:noProof/>
                <w:webHidden/>
              </w:rPr>
              <w:fldChar w:fldCharType="begin"/>
            </w:r>
            <w:r>
              <w:rPr>
                <w:noProof/>
                <w:webHidden/>
              </w:rPr>
              <w:instrText xml:space="preserve"> PAGEREF _Toc69079276 \h </w:instrText>
            </w:r>
            <w:r>
              <w:rPr>
                <w:noProof/>
                <w:webHidden/>
              </w:rPr>
            </w:r>
            <w:r>
              <w:rPr>
                <w:noProof/>
                <w:webHidden/>
              </w:rPr>
              <w:fldChar w:fldCharType="separate"/>
            </w:r>
            <w:r>
              <w:rPr>
                <w:noProof/>
                <w:webHidden/>
              </w:rPr>
              <w:t>14</w:t>
            </w:r>
            <w:r>
              <w:rPr>
                <w:noProof/>
                <w:webHidden/>
              </w:rPr>
              <w:fldChar w:fldCharType="end"/>
            </w:r>
          </w:hyperlink>
        </w:p>
        <w:p w14:paraId="64BF760F" w14:textId="34B6FD26" w:rsidR="00001A6B" w:rsidRDefault="00001A6B">
          <w:pPr>
            <w:pStyle w:val="TOC3"/>
            <w:tabs>
              <w:tab w:val="right" w:leader="dot" w:pos="9350"/>
            </w:tabs>
            <w:rPr>
              <w:rFonts w:asciiTheme="minorHAnsi" w:hAnsiTheme="minorHAnsi" w:cstheme="minorBidi"/>
              <w:noProof/>
              <w:sz w:val="22"/>
              <w:szCs w:val="22"/>
            </w:rPr>
          </w:pPr>
          <w:hyperlink w:anchor="_Toc69079277" w:history="1">
            <w:r w:rsidRPr="00B059D4">
              <w:rPr>
                <w:rStyle w:val="Hyperlink"/>
                <w:noProof/>
                <w:lang w:val="en-MY"/>
              </w:rPr>
              <w:t>3.2.1 Recording</w:t>
            </w:r>
            <w:r>
              <w:rPr>
                <w:noProof/>
                <w:webHidden/>
              </w:rPr>
              <w:tab/>
            </w:r>
            <w:r>
              <w:rPr>
                <w:noProof/>
                <w:webHidden/>
              </w:rPr>
              <w:fldChar w:fldCharType="begin"/>
            </w:r>
            <w:r>
              <w:rPr>
                <w:noProof/>
                <w:webHidden/>
              </w:rPr>
              <w:instrText xml:space="preserve"> PAGEREF _Toc69079277 \h </w:instrText>
            </w:r>
            <w:r>
              <w:rPr>
                <w:noProof/>
                <w:webHidden/>
              </w:rPr>
            </w:r>
            <w:r>
              <w:rPr>
                <w:noProof/>
                <w:webHidden/>
              </w:rPr>
              <w:fldChar w:fldCharType="separate"/>
            </w:r>
            <w:r>
              <w:rPr>
                <w:noProof/>
                <w:webHidden/>
              </w:rPr>
              <w:t>14</w:t>
            </w:r>
            <w:r>
              <w:rPr>
                <w:noProof/>
                <w:webHidden/>
              </w:rPr>
              <w:fldChar w:fldCharType="end"/>
            </w:r>
          </w:hyperlink>
        </w:p>
        <w:p w14:paraId="20211051" w14:textId="4C626199" w:rsidR="00001A6B" w:rsidRDefault="00001A6B">
          <w:pPr>
            <w:pStyle w:val="TOC3"/>
            <w:tabs>
              <w:tab w:val="right" w:leader="dot" w:pos="9350"/>
            </w:tabs>
            <w:rPr>
              <w:rFonts w:asciiTheme="minorHAnsi" w:hAnsiTheme="minorHAnsi" w:cstheme="minorBidi"/>
              <w:noProof/>
              <w:sz w:val="22"/>
              <w:szCs w:val="22"/>
            </w:rPr>
          </w:pPr>
          <w:hyperlink w:anchor="_Toc69079278" w:history="1">
            <w:r w:rsidRPr="00B059D4">
              <w:rPr>
                <w:rStyle w:val="Hyperlink"/>
                <w:noProof/>
                <w:lang w:val="en-MY"/>
              </w:rPr>
              <w:t>3.2.2 Object Detection</w:t>
            </w:r>
            <w:r>
              <w:rPr>
                <w:noProof/>
                <w:webHidden/>
              </w:rPr>
              <w:tab/>
            </w:r>
            <w:r>
              <w:rPr>
                <w:noProof/>
                <w:webHidden/>
              </w:rPr>
              <w:fldChar w:fldCharType="begin"/>
            </w:r>
            <w:r>
              <w:rPr>
                <w:noProof/>
                <w:webHidden/>
              </w:rPr>
              <w:instrText xml:space="preserve"> PAGEREF _Toc69079278 \h </w:instrText>
            </w:r>
            <w:r>
              <w:rPr>
                <w:noProof/>
                <w:webHidden/>
              </w:rPr>
            </w:r>
            <w:r>
              <w:rPr>
                <w:noProof/>
                <w:webHidden/>
              </w:rPr>
              <w:fldChar w:fldCharType="separate"/>
            </w:r>
            <w:r>
              <w:rPr>
                <w:noProof/>
                <w:webHidden/>
              </w:rPr>
              <w:t>15</w:t>
            </w:r>
            <w:r>
              <w:rPr>
                <w:noProof/>
                <w:webHidden/>
              </w:rPr>
              <w:fldChar w:fldCharType="end"/>
            </w:r>
          </w:hyperlink>
        </w:p>
        <w:p w14:paraId="2F7BB85C" w14:textId="3343BCD7" w:rsidR="00001A6B" w:rsidRDefault="00001A6B">
          <w:pPr>
            <w:pStyle w:val="TOC3"/>
            <w:tabs>
              <w:tab w:val="right" w:leader="dot" w:pos="9350"/>
            </w:tabs>
            <w:rPr>
              <w:rFonts w:asciiTheme="minorHAnsi" w:hAnsiTheme="minorHAnsi" w:cstheme="minorBidi"/>
              <w:noProof/>
              <w:sz w:val="22"/>
              <w:szCs w:val="22"/>
            </w:rPr>
          </w:pPr>
          <w:hyperlink w:anchor="_Toc69079279" w:history="1">
            <w:r w:rsidRPr="00B059D4">
              <w:rPr>
                <w:rStyle w:val="Hyperlink"/>
                <w:noProof/>
              </w:rPr>
              <w:t>3.2.3 Sentence Processing</w:t>
            </w:r>
            <w:r>
              <w:rPr>
                <w:noProof/>
                <w:webHidden/>
              </w:rPr>
              <w:tab/>
            </w:r>
            <w:r>
              <w:rPr>
                <w:noProof/>
                <w:webHidden/>
              </w:rPr>
              <w:fldChar w:fldCharType="begin"/>
            </w:r>
            <w:r>
              <w:rPr>
                <w:noProof/>
                <w:webHidden/>
              </w:rPr>
              <w:instrText xml:space="preserve"> PAGEREF _Toc69079279 \h </w:instrText>
            </w:r>
            <w:r>
              <w:rPr>
                <w:noProof/>
                <w:webHidden/>
              </w:rPr>
            </w:r>
            <w:r>
              <w:rPr>
                <w:noProof/>
                <w:webHidden/>
              </w:rPr>
              <w:fldChar w:fldCharType="separate"/>
            </w:r>
            <w:r>
              <w:rPr>
                <w:noProof/>
                <w:webHidden/>
              </w:rPr>
              <w:t>15</w:t>
            </w:r>
            <w:r>
              <w:rPr>
                <w:noProof/>
                <w:webHidden/>
              </w:rPr>
              <w:fldChar w:fldCharType="end"/>
            </w:r>
          </w:hyperlink>
        </w:p>
        <w:p w14:paraId="385C7F75" w14:textId="664E4ABB" w:rsidR="00001A6B" w:rsidRDefault="00001A6B">
          <w:pPr>
            <w:pStyle w:val="TOC3"/>
            <w:tabs>
              <w:tab w:val="right" w:leader="dot" w:pos="9350"/>
            </w:tabs>
            <w:rPr>
              <w:rFonts w:asciiTheme="minorHAnsi" w:hAnsiTheme="minorHAnsi" w:cstheme="minorBidi"/>
              <w:noProof/>
              <w:sz w:val="22"/>
              <w:szCs w:val="22"/>
            </w:rPr>
          </w:pPr>
          <w:hyperlink w:anchor="_Toc69079280" w:history="1">
            <w:r w:rsidRPr="00B059D4">
              <w:rPr>
                <w:rStyle w:val="Hyperlink"/>
                <w:noProof/>
              </w:rPr>
              <w:t>3.2.4 Translation</w:t>
            </w:r>
            <w:r>
              <w:rPr>
                <w:noProof/>
                <w:webHidden/>
              </w:rPr>
              <w:tab/>
            </w:r>
            <w:r>
              <w:rPr>
                <w:noProof/>
                <w:webHidden/>
              </w:rPr>
              <w:fldChar w:fldCharType="begin"/>
            </w:r>
            <w:r>
              <w:rPr>
                <w:noProof/>
                <w:webHidden/>
              </w:rPr>
              <w:instrText xml:space="preserve"> PAGEREF _Toc69079280 \h </w:instrText>
            </w:r>
            <w:r>
              <w:rPr>
                <w:noProof/>
                <w:webHidden/>
              </w:rPr>
            </w:r>
            <w:r>
              <w:rPr>
                <w:noProof/>
                <w:webHidden/>
              </w:rPr>
              <w:fldChar w:fldCharType="separate"/>
            </w:r>
            <w:r>
              <w:rPr>
                <w:noProof/>
                <w:webHidden/>
              </w:rPr>
              <w:t>16</w:t>
            </w:r>
            <w:r>
              <w:rPr>
                <w:noProof/>
                <w:webHidden/>
              </w:rPr>
              <w:fldChar w:fldCharType="end"/>
            </w:r>
          </w:hyperlink>
        </w:p>
        <w:p w14:paraId="4F9283C5" w14:textId="2B01550A" w:rsidR="00001A6B" w:rsidRDefault="00001A6B">
          <w:pPr>
            <w:pStyle w:val="TOC3"/>
            <w:tabs>
              <w:tab w:val="right" w:leader="dot" w:pos="9350"/>
            </w:tabs>
            <w:rPr>
              <w:rFonts w:asciiTheme="minorHAnsi" w:hAnsiTheme="minorHAnsi" w:cstheme="minorBidi"/>
              <w:noProof/>
              <w:sz w:val="22"/>
              <w:szCs w:val="22"/>
            </w:rPr>
          </w:pPr>
          <w:hyperlink w:anchor="_Toc69079281" w:history="1">
            <w:r w:rsidRPr="00B059D4">
              <w:rPr>
                <w:rStyle w:val="Hyperlink"/>
                <w:noProof/>
              </w:rPr>
              <w:t>3.2.5 Synthesize Speech</w:t>
            </w:r>
            <w:r>
              <w:rPr>
                <w:noProof/>
                <w:webHidden/>
              </w:rPr>
              <w:tab/>
            </w:r>
            <w:r>
              <w:rPr>
                <w:noProof/>
                <w:webHidden/>
              </w:rPr>
              <w:fldChar w:fldCharType="begin"/>
            </w:r>
            <w:r>
              <w:rPr>
                <w:noProof/>
                <w:webHidden/>
              </w:rPr>
              <w:instrText xml:space="preserve"> PAGEREF _Toc69079281 \h </w:instrText>
            </w:r>
            <w:r>
              <w:rPr>
                <w:noProof/>
                <w:webHidden/>
              </w:rPr>
            </w:r>
            <w:r>
              <w:rPr>
                <w:noProof/>
                <w:webHidden/>
              </w:rPr>
              <w:fldChar w:fldCharType="separate"/>
            </w:r>
            <w:r>
              <w:rPr>
                <w:noProof/>
                <w:webHidden/>
              </w:rPr>
              <w:t>16</w:t>
            </w:r>
            <w:r>
              <w:rPr>
                <w:noProof/>
                <w:webHidden/>
              </w:rPr>
              <w:fldChar w:fldCharType="end"/>
            </w:r>
          </w:hyperlink>
        </w:p>
        <w:p w14:paraId="42D5F55B" w14:textId="537BAA7B" w:rsidR="00001A6B" w:rsidRDefault="00001A6B">
          <w:pPr>
            <w:pStyle w:val="TOC2"/>
            <w:tabs>
              <w:tab w:val="right" w:leader="dot" w:pos="9350"/>
            </w:tabs>
            <w:rPr>
              <w:rFonts w:asciiTheme="minorHAnsi" w:hAnsiTheme="minorHAnsi" w:cstheme="minorBidi"/>
              <w:noProof/>
              <w:sz w:val="22"/>
              <w:szCs w:val="22"/>
            </w:rPr>
          </w:pPr>
          <w:hyperlink w:anchor="_Toc69079282" w:history="1">
            <w:r w:rsidRPr="00B059D4">
              <w:rPr>
                <w:rStyle w:val="Hyperlink"/>
                <w:noProof/>
              </w:rPr>
              <w:t>3.3 Non-functional Requirements</w:t>
            </w:r>
            <w:r>
              <w:rPr>
                <w:noProof/>
                <w:webHidden/>
              </w:rPr>
              <w:tab/>
            </w:r>
            <w:r>
              <w:rPr>
                <w:noProof/>
                <w:webHidden/>
              </w:rPr>
              <w:fldChar w:fldCharType="begin"/>
            </w:r>
            <w:r>
              <w:rPr>
                <w:noProof/>
                <w:webHidden/>
              </w:rPr>
              <w:instrText xml:space="preserve"> PAGEREF _Toc69079282 \h </w:instrText>
            </w:r>
            <w:r>
              <w:rPr>
                <w:noProof/>
                <w:webHidden/>
              </w:rPr>
            </w:r>
            <w:r>
              <w:rPr>
                <w:noProof/>
                <w:webHidden/>
              </w:rPr>
              <w:fldChar w:fldCharType="separate"/>
            </w:r>
            <w:r>
              <w:rPr>
                <w:noProof/>
                <w:webHidden/>
              </w:rPr>
              <w:t>17</w:t>
            </w:r>
            <w:r>
              <w:rPr>
                <w:noProof/>
                <w:webHidden/>
              </w:rPr>
              <w:fldChar w:fldCharType="end"/>
            </w:r>
          </w:hyperlink>
        </w:p>
        <w:p w14:paraId="25328744" w14:textId="6310CC2E" w:rsidR="00001A6B" w:rsidRDefault="00001A6B">
          <w:pPr>
            <w:pStyle w:val="TOC3"/>
            <w:tabs>
              <w:tab w:val="right" w:leader="dot" w:pos="9350"/>
            </w:tabs>
            <w:rPr>
              <w:rFonts w:asciiTheme="minorHAnsi" w:hAnsiTheme="minorHAnsi" w:cstheme="minorBidi"/>
              <w:noProof/>
              <w:sz w:val="22"/>
              <w:szCs w:val="22"/>
            </w:rPr>
          </w:pPr>
          <w:hyperlink w:anchor="_Toc69079283" w:history="1">
            <w:r w:rsidRPr="00B059D4">
              <w:rPr>
                <w:rStyle w:val="Hyperlink"/>
                <w:noProof/>
              </w:rPr>
              <w:t>3.3.1 Security</w:t>
            </w:r>
            <w:r>
              <w:rPr>
                <w:noProof/>
                <w:webHidden/>
              </w:rPr>
              <w:tab/>
            </w:r>
            <w:r>
              <w:rPr>
                <w:noProof/>
                <w:webHidden/>
              </w:rPr>
              <w:fldChar w:fldCharType="begin"/>
            </w:r>
            <w:r>
              <w:rPr>
                <w:noProof/>
                <w:webHidden/>
              </w:rPr>
              <w:instrText xml:space="preserve"> PAGEREF _Toc69079283 \h </w:instrText>
            </w:r>
            <w:r>
              <w:rPr>
                <w:noProof/>
                <w:webHidden/>
              </w:rPr>
            </w:r>
            <w:r>
              <w:rPr>
                <w:noProof/>
                <w:webHidden/>
              </w:rPr>
              <w:fldChar w:fldCharType="separate"/>
            </w:r>
            <w:r>
              <w:rPr>
                <w:noProof/>
                <w:webHidden/>
              </w:rPr>
              <w:t>17</w:t>
            </w:r>
            <w:r>
              <w:rPr>
                <w:noProof/>
                <w:webHidden/>
              </w:rPr>
              <w:fldChar w:fldCharType="end"/>
            </w:r>
          </w:hyperlink>
        </w:p>
        <w:p w14:paraId="1E7C0210" w14:textId="5983781E" w:rsidR="00001A6B" w:rsidRDefault="00001A6B">
          <w:pPr>
            <w:pStyle w:val="TOC3"/>
            <w:tabs>
              <w:tab w:val="right" w:leader="dot" w:pos="9350"/>
            </w:tabs>
            <w:rPr>
              <w:rFonts w:asciiTheme="minorHAnsi" w:hAnsiTheme="minorHAnsi" w:cstheme="minorBidi"/>
              <w:noProof/>
              <w:sz w:val="22"/>
              <w:szCs w:val="22"/>
            </w:rPr>
          </w:pPr>
          <w:hyperlink w:anchor="_Toc69079284" w:history="1">
            <w:r w:rsidRPr="00B059D4">
              <w:rPr>
                <w:rStyle w:val="Hyperlink"/>
                <w:noProof/>
              </w:rPr>
              <w:t>3.3.2 Performance</w:t>
            </w:r>
            <w:r>
              <w:rPr>
                <w:noProof/>
                <w:webHidden/>
              </w:rPr>
              <w:tab/>
            </w:r>
            <w:r>
              <w:rPr>
                <w:noProof/>
                <w:webHidden/>
              </w:rPr>
              <w:fldChar w:fldCharType="begin"/>
            </w:r>
            <w:r>
              <w:rPr>
                <w:noProof/>
                <w:webHidden/>
              </w:rPr>
              <w:instrText xml:space="preserve"> PAGEREF _Toc69079284 \h </w:instrText>
            </w:r>
            <w:r>
              <w:rPr>
                <w:noProof/>
                <w:webHidden/>
              </w:rPr>
            </w:r>
            <w:r>
              <w:rPr>
                <w:noProof/>
                <w:webHidden/>
              </w:rPr>
              <w:fldChar w:fldCharType="separate"/>
            </w:r>
            <w:r>
              <w:rPr>
                <w:noProof/>
                <w:webHidden/>
              </w:rPr>
              <w:t>17</w:t>
            </w:r>
            <w:r>
              <w:rPr>
                <w:noProof/>
                <w:webHidden/>
              </w:rPr>
              <w:fldChar w:fldCharType="end"/>
            </w:r>
          </w:hyperlink>
        </w:p>
        <w:p w14:paraId="1667E8CC" w14:textId="3A17A02F" w:rsidR="00001A6B" w:rsidRDefault="00001A6B">
          <w:pPr>
            <w:pStyle w:val="TOC3"/>
            <w:tabs>
              <w:tab w:val="right" w:leader="dot" w:pos="9350"/>
            </w:tabs>
            <w:rPr>
              <w:rFonts w:asciiTheme="minorHAnsi" w:hAnsiTheme="minorHAnsi" w:cstheme="minorBidi"/>
              <w:noProof/>
              <w:sz w:val="22"/>
              <w:szCs w:val="22"/>
            </w:rPr>
          </w:pPr>
          <w:hyperlink w:anchor="_Toc69079285" w:history="1">
            <w:r w:rsidRPr="00B059D4">
              <w:rPr>
                <w:rStyle w:val="Hyperlink"/>
                <w:noProof/>
              </w:rPr>
              <w:t>3.3.3 Usability</w:t>
            </w:r>
            <w:r>
              <w:rPr>
                <w:noProof/>
                <w:webHidden/>
              </w:rPr>
              <w:tab/>
            </w:r>
            <w:r>
              <w:rPr>
                <w:noProof/>
                <w:webHidden/>
              </w:rPr>
              <w:fldChar w:fldCharType="begin"/>
            </w:r>
            <w:r>
              <w:rPr>
                <w:noProof/>
                <w:webHidden/>
              </w:rPr>
              <w:instrText xml:space="preserve"> PAGEREF _Toc69079285 \h </w:instrText>
            </w:r>
            <w:r>
              <w:rPr>
                <w:noProof/>
                <w:webHidden/>
              </w:rPr>
            </w:r>
            <w:r>
              <w:rPr>
                <w:noProof/>
                <w:webHidden/>
              </w:rPr>
              <w:fldChar w:fldCharType="separate"/>
            </w:r>
            <w:r>
              <w:rPr>
                <w:noProof/>
                <w:webHidden/>
              </w:rPr>
              <w:t>17</w:t>
            </w:r>
            <w:r>
              <w:rPr>
                <w:noProof/>
                <w:webHidden/>
              </w:rPr>
              <w:fldChar w:fldCharType="end"/>
            </w:r>
          </w:hyperlink>
        </w:p>
        <w:p w14:paraId="2B5A8A71" w14:textId="254D1685" w:rsidR="00001A6B" w:rsidRDefault="00001A6B">
          <w:pPr>
            <w:pStyle w:val="TOC1"/>
            <w:tabs>
              <w:tab w:val="right" w:leader="dot" w:pos="9350"/>
            </w:tabs>
            <w:rPr>
              <w:rFonts w:asciiTheme="minorHAnsi" w:hAnsiTheme="minorHAnsi" w:cstheme="minorBidi"/>
              <w:noProof/>
              <w:sz w:val="22"/>
              <w:szCs w:val="22"/>
            </w:rPr>
          </w:pPr>
          <w:hyperlink w:anchor="_Toc69079286" w:history="1">
            <w:r w:rsidRPr="00B059D4">
              <w:rPr>
                <w:rStyle w:val="Hyperlink"/>
                <w:noProof/>
              </w:rPr>
              <w:t>Chapter 4: Design</w:t>
            </w:r>
            <w:r>
              <w:rPr>
                <w:noProof/>
                <w:webHidden/>
              </w:rPr>
              <w:tab/>
            </w:r>
            <w:r>
              <w:rPr>
                <w:noProof/>
                <w:webHidden/>
              </w:rPr>
              <w:fldChar w:fldCharType="begin"/>
            </w:r>
            <w:r>
              <w:rPr>
                <w:noProof/>
                <w:webHidden/>
              </w:rPr>
              <w:instrText xml:space="preserve"> PAGEREF _Toc69079286 \h </w:instrText>
            </w:r>
            <w:r>
              <w:rPr>
                <w:noProof/>
                <w:webHidden/>
              </w:rPr>
            </w:r>
            <w:r>
              <w:rPr>
                <w:noProof/>
                <w:webHidden/>
              </w:rPr>
              <w:fldChar w:fldCharType="separate"/>
            </w:r>
            <w:r>
              <w:rPr>
                <w:noProof/>
                <w:webHidden/>
              </w:rPr>
              <w:t>18</w:t>
            </w:r>
            <w:r>
              <w:rPr>
                <w:noProof/>
                <w:webHidden/>
              </w:rPr>
              <w:fldChar w:fldCharType="end"/>
            </w:r>
          </w:hyperlink>
        </w:p>
        <w:p w14:paraId="4B7DCA98" w14:textId="0A7AAF42" w:rsidR="00001A6B" w:rsidRDefault="00001A6B">
          <w:pPr>
            <w:pStyle w:val="TOC2"/>
            <w:tabs>
              <w:tab w:val="right" w:leader="dot" w:pos="9350"/>
            </w:tabs>
            <w:rPr>
              <w:rFonts w:asciiTheme="minorHAnsi" w:hAnsiTheme="minorHAnsi" w:cstheme="minorBidi"/>
              <w:noProof/>
              <w:sz w:val="22"/>
              <w:szCs w:val="22"/>
            </w:rPr>
          </w:pPr>
          <w:hyperlink w:anchor="_Toc69079287" w:history="1">
            <w:r w:rsidRPr="00B059D4">
              <w:rPr>
                <w:rStyle w:val="Hyperlink"/>
                <w:noProof/>
              </w:rPr>
              <w:t>4.1 Overview</w:t>
            </w:r>
            <w:r>
              <w:rPr>
                <w:noProof/>
                <w:webHidden/>
              </w:rPr>
              <w:tab/>
            </w:r>
            <w:r>
              <w:rPr>
                <w:noProof/>
                <w:webHidden/>
              </w:rPr>
              <w:fldChar w:fldCharType="begin"/>
            </w:r>
            <w:r>
              <w:rPr>
                <w:noProof/>
                <w:webHidden/>
              </w:rPr>
              <w:instrText xml:space="preserve"> PAGEREF _Toc69079287 \h </w:instrText>
            </w:r>
            <w:r>
              <w:rPr>
                <w:noProof/>
                <w:webHidden/>
              </w:rPr>
            </w:r>
            <w:r>
              <w:rPr>
                <w:noProof/>
                <w:webHidden/>
              </w:rPr>
              <w:fldChar w:fldCharType="separate"/>
            </w:r>
            <w:r>
              <w:rPr>
                <w:noProof/>
                <w:webHidden/>
              </w:rPr>
              <w:t>18</w:t>
            </w:r>
            <w:r>
              <w:rPr>
                <w:noProof/>
                <w:webHidden/>
              </w:rPr>
              <w:fldChar w:fldCharType="end"/>
            </w:r>
          </w:hyperlink>
        </w:p>
        <w:p w14:paraId="33D2163E" w14:textId="51A6C08F" w:rsidR="00001A6B" w:rsidRDefault="00001A6B">
          <w:pPr>
            <w:pStyle w:val="TOC2"/>
            <w:tabs>
              <w:tab w:val="right" w:leader="dot" w:pos="9350"/>
            </w:tabs>
            <w:rPr>
              <w:rFonts w:asciiTheme="minorHAnsi" w:hAnsiTheme="minorHAnsi" w:cstheme="minorBidi"/>
              <w:noProof/>
              <w:sz w:val="22"/>
              <w:szCs w:val="22"/>
            </w:rPr>
          </w:pPr>
          <w:hyperlink w:anchor="_Toc69079288" w:history="1">
            <w:r w:rsidRPr="00B059D4">
              <w:rPr>
                <w:rStyle w:val="Hyperlink"/>
                <w:noProof/>
              </w:rPr>
              <w:t>4.2 Functional Design</w:t>
            </w:r>
            <w:r>
              <w:rPr>
                <w:noProof/>
                <w:webHidden/>
              </w:rPr>
              <w:tab/>
            </w:r>
            <w:r>
              <w:rPr>
                <w:noProof/>
                <w:webHidden/>
              </w:rPr>
              <w:fldChar w:fldCharType="begin"/>
            </w:r>
            <w:r>
              <w:rPr>
                <w:noProof/>
                <w:webHidden/>
              </w:rPr>
              <w:instrText xml:space="preserve"> PAGEREF _Toc69079288 \h </w:instrText>
            </w:r>
            <w:r>
              <w:rPr>
                <w:noProof/>
                <w:webHidden/>
              </w:rPr>
            </w:r>
            <w:r>
              <w:rPr>
                <w:noProof/>
                <w:webHidden/>
              </w:rPr>
              <w:fldChar w:fldCharType="separate"/>
            </w:r>
            <w:r>
              <w:rPr>
                <w:noProof/>
                <w:webHidden/>
              </w:rPr>
              <w:t>18</w:t>
            </w:r>
            <w:r>
              <w:rPr>
                <w:noProof/>
                <w:webHidden/>
              </w:rPr>
              <w:fldChar w:fldCharType="end"/>
            </w:r>
          </w:hyperlink>
        </w:p>
        <w:p w14:paraId="1DAC0704" w14:textId="6C622535" w:rsidR="00001A6B" w:rsidRDefault="00001A6B">
          <w:pPr>
            <w:pStyle w:val="TOC2"/>
            <w:tabs>
              <w:tab w:val="right" w:leader="dot" w:pos="9350"/>
            </w:tabs>
            <w:rPr>
              <w:rFonts w:asciiTheme="minorHAnsi" w:hAnsiTheme="minorHAnsi" w:cstheme="minorBidi"/>
              <w:noProof/>
              <w:sz w:val="22"/>
              <w:szCs w:val="22"/>
            </w:rPr>
          </w:pPr>
          <w:hyperlink w:anchor="_Toc69079289" w:history="1">
            <w:r w:rsidRPr="00B059D4">
              <w:rPr>
                <w:rStyle w:val="Hyperlink"/>
                <w:noProof/>
              </w:rPr>
              <w:t>4.3 Interaction Design</w:t>
            </w:r>
            <w:r>
              <w:rPr>
                <w:noProof/>
                <w:webHidden/>
              </w:rPr>
              <w:tab/>
            </w:r>
            <w:r>
              <w:rPr>
                <w:noProof/>
                <w:webHidden/>
              </w:rPr>
              <w:fldChar w:fldCharType="begin"/>
            </w:r>
            <w:r>
              <w:rPr>
                <w:noProof/>
                <w:webHidden/>
              </w:rPr>
              <w:instrText xml:space="preserve"> PAGEREF _Toc69079289 \h </w:instrText>
            </w:r>
            <w:r>
              <w:rPr>
                <w:noProof/>
                <w:webHidden/>
              </w:rPr>
            </w:r>
            <w:r>
              <w:rPr>
                <w:noProof/>
                <w:webHidden/>
              </w:rPr>
              <w:fldChar w:fldCharType="separate"/>
            </w:r>
            <w:r>
              <w:rPr>
                <w:noProof/>
                <w:webHidden/>
              </w:rPr>
              <w:t>19</w:t>
            </w:r>
            <w:r>
              <w:rPr>
                <w:noProof/>
                <w:webHidden/>
              </w:rPr>
              <w:fldChar w:fldCharType="end"/>
            </w:r>
          </w:hyperlink>
        </w:p>
        <w:p w14:paraId="6B95EAA9" w14:textId="5581BEBC" w:rsidR="00001A6B" w:rsidRDefault="00001A6B">
          <w:pPr>
            <w:pStyle w:val="TOC3"/>
            <w:tabs>
              <w:tab w:val="right" w:leader="dot" w:pos="9350"/>
            </w:tabs>
            <w:rPr>
              <w:rFonts w:asciiTheme="minorHAnsi" w:hAnsiTheme="minorHAnsi" w:cstheme="minorBidi"/>
              <w:noProof/>
              <w:sz w:val="22"/>
              <w:szCs w:val="22"/>
            </w:rPr>
          </w:pPr>
          <w:hyperlink w:anchor="_Toc69079290" w:history="1">
            <w:r w:rsidRPr="00B059D4">
              <w:rPr>
                <w:rStyle w:val="Hyperlink"/>
                <w:noProof/>
              </w:rPr>
              <w:t>4.3.1 Detection Interaction</w:t>
            </w:r>
            <w:r>
              <w:rPr>
                <w:noProof/>
                <w:webHidden/>
              </w:rPr>
              <w:tab/>
            </w:r>
            <w:r>
              <w:rPr>
                <w:noProof/>
                <w:webHidden/>
              </w:rPr>
              <w:fldChar w:fldCharType="begin"/>
            </w:r>
            <w:r>
              <w:rPr>
                <w:noProof/>
                <w:webHidden/>
              </w:rPr>
              <w:instrText xml:space="preserve"> PAGEREF _Toc69079290 \h </w:instrText>
            </w:r>
            <w:r>
              <w:rPr>
                <w:noProof/>
                <w:webHidden/>
              </w:rPr>
            </w:r>
            <w:r>
              <w:rPr>
                <w:noProof/>
                <w:webHidden/>
              </w:rPr>
              <w:fldChar w:fldCharType="separate"/>
            </w:r>
            <w:r>
              <w:rPr>
                <w:noProof/>
                <w:webHidden/>
              </w:rPr>
              <w:t>19</w:t>
            </w:r>
            <w:r>
              <w:rPr>
                <w:noProof/>
                <w:webHidden/>
              </w:rPr>
              <w:fldChar w:fldCharType="end"/>
            </w:r>
          </w:hyperlink>
        </w:p>
        <w:p w14:paraId="715836CC" w14:textId="508B3CDE" w:rsidR="00001A6B" w:rsidRDefault="00001A6B">
          <w:pPr>
            <w:pStyle w:val="TOC3"/>
            <w:tabs>
              <w:tab w:val="right" w:leader="dot" w:pos="9350"/>
            </w:tabs>
            <w:rPr>
              <w:rFonts w:asciiTheme="minorHAnsi" w:hAnsiTheme="minorHAnsi" w:cstheme="minorBidi"/>
              <w:noProof/>
              <w:sz w:val="22"/>
              <w:szCs w:val="22"/>
            </w:rPr>
          </w:pPr>
          <w:hyperlink w:anchor="_Toc69079291" w:history="1">
            <w:r w:rsidRPr="00B059D4">
              <w:rPr>
                <w:rStyle w:val="Hyperlink"/>
                <w:noProof/>
              </w:rPr>
              <w:t>4.3.2 Translation option interaction</w:t>
            </w:r>
            <w:r>
              <w:rPr>
                <w:noProof/>
                <w:webHidden/>
              </w:rPr>
              <w:tab/>
            </w:r>
            <w:r>
              <w:rPr>
                <w:noProof/>
                <w:webHidden/>
              </w:rPr>
              <w:fldChar w:fldCharType="begin"/>
            </w:r>
            <w:r>
              <w:rPr>
                <w:noProof/>
                <w:webHidden/>
              </w:rPr>
              <w:instrText xml:space="preserve"> PAGEREF _Toc69079291 \h </w:instrText>
            </w:r>
            <w:r>
              <w:rPr>
                <w:noProof/>
                <w:webHidden/>
              </w:rPr>
            </w:r>
            <w:r>
              <w:rPr>
                <w:noProof/>
                <w:webHidden/>
              </w:rPr>
              <w:fldChar w:fldCharType="separate"/>
            </w:r>
            <w:r>
              <w:rPr>
                <w:noProof/>
                <w:webHidden/>
              </w:rPr>
              <w:t>20</w:t>
            </w:r>
            <w:r>
              <w:rPr>
                <w:noProof/>
                <w:webHidden/>
              </w:rPr>
              <w:fldChar w:fldCharType="end"/>
            </w:r>
          </w:hyperlink>
        </w:p>
        <w:p w14:paraId="603B3568" w14:textId="7E1DA40B" w:rsidR="00001A6B" w:rsidRDefault="00001A6B">
          <w:pPr>
            <w:pStyle w:val="TOC2"/>
            <w:tabs>
              <w:tab w:val="right" w:leader="dot" w:pos="9350"/>
            </w:tabs>
            <w:rPr>
              <w:rFonts w:asciiTheme="minorHAnsi" w:hAnsiTheme="minorHAnsi" w:cstheme="minorBidi"/>
              <w:noProof/>
              <w:sz w:val="22"/>
              <w:szCs w:val="22"/>
            </w:rPr>
          </w:pPr>
          <w:hyperlink w:anchor="_Toc69079292" w:history="1">
            <w:r w:rsidRPr="00B059D4">
              <w:rPr>
                <w:rStyle w:val="Hyperlink"/>
                <w:noProof/>
              </w:rPr>
              <w:t>4.4 Graphical Design</w:t>
            </w:r>
            <w:r>
              <w:rPr>
                <w:noProof/>
                <w:webHidden/>
              </w:rPr>
              <w:tab/>
            </w:r>
            <w:r>
              <w:rPr>
                <w:noProof/>
                <w:webHidden/>
              </w:rPr>
              <w:fldChar w:fldCharType="begin"/>
            </w:r>
            <w:r>
              <w:rPr>
                <w:noProof/>
                <w:webHidden/>
              </w:rPr>
              <w:instrText xml:space="preserve"> PAGEREF _Toc69079292 \h </w:instrText>
            </w:r>
            <w:r>
              <w:rPr>
                <w:noProof/>
                <w:webHidden/>
              </w:rPr>
            </w:r>
            <w:r>
              <w:rPr>
                <w:noProof/>
                <w:webHidden/>
              </w:rPr>
              <w:fldChar w:fldCharType="separate"/>
            </w:r>
            <w:r>
              <w:rPr>
                <w:noProof/>
                <w:webHidden/>
              </w:rPr>
              <w:t>21</w:t>
            </w:r>
            <w:r>
              <w:rPr>
                <w:noProof/>
                <w:webHidden/>
              </w:rPr>
              <w:fldChar w:fldCharType="end"/>
            </w:r>
          </w:hyperlink>
        </w:p>
        <w:p w14:paraId="5A7CB604" w14:textId="1E523221" w:rsidR="00001A6B" w:rsidRDefault="00001A6B">
          <w:pPr>
            <w:pStyle w:val="TOC2"/>
            <w:tabs>
              <w:tab w:val="right" w:leader="dot" w:pos="9350"/>
            </w:tabs>
            <w:rPr>
              <w:rFonts w:asciiTheme="minorHAnsi" w:hAnsiTheme="minorHAnsi" w:cstheme="minorBidi"/>
              <w:noProof/>
              <w:sz w:val="22"/>
              <w:szCs w:val="22"/>
            </w:rPr>
          </w:pPr>
          <w:hyperlink w:anchor="_Toc69079293" w:history="1">
            <w:r w:rsidRPr="00B059D4">
              <w:rPr>
                <w:rStyle w:val="Hyperlink"/>
                <w:noProof/>
              </w:rPr>
              <w:t>4.5 Summary</w:t>
            </w:r>
            <w:r>
              <w:rPr>
                <w:noProof/>
                <w:webHidden/>
              </w:rPr>
              <w:tab/>
            </w:r>
            <w:r>
              <w:rPr>
                <w:noProof/>
                <w:webHidden/>
              </w:rPr>
              <w:fldChar w:fldCharType="begin"/>
            </w:r>
            <w:r>
              <w:rPr>
                <w:noProof/>
                <w:webHidden/>
              </w:rPr>
              <w:instrText xml:space="preserve"> PAGEREF _Toc69079293 \h </w:instrText>
            </w:r>
            <w:r>
              <w:rPr>
                <w:noProof/>
                <w:webHidden/>
              </w:rPr>
            </w:r>
            <w:r>
              <w:rPr>
                <w:noProof/>
                <w:webHidden/>
              </w:rPr>
              <w:fldChar w:fldCharType="separate"/>
            </w:r>
            <w:r>
              <w:rPr>
                <w:noProof/>
                <w:webHidden/>
              </w:rPr>
              <w:t>21</w:t>
            </w:r>
            <w:r>
              <w:rPr>
                <w:noProof/>
                <w:webHidden/>
              </w:rPr>
              <w:fldChar w:fldCharType="end"/>
            </w:r>
          </w:hyperlink>
        </w:p>
        <w:p w14:paraId="7D5F8C1E" w14:textId="0749786A" w:rsidR="00001A6B" w:rsidRDefault="00001A6B">
          <w:pPr>
            <w:pStyle w:val="TOC1"/>
            <w:tabs>
              <w:tab w:val="right" w:leader="dot" w:pos="9350"/>
            </w:tabs>
            <w:rPr>
              <w:rFonts w:asciiTheme="minorHAnsi" w:hAnsiTheme="minorHAnsi" w:cstheme="minorBidi"/>
              <w:noProof/>
              <w:sz w:val="22"/>
              <w:szCs w:val="22"/>
            </w:rPr>
          </w:pPr>
          <w:hyperlink w:anchor="_Toc69079294" w:history="1">
            <w:r w:rsidRPr="00B059D4">
              <w:rPr>
                <w:rStyle w:val="Hyperlink"/>
                <w:noProof/>
              </w:rPr>
              <w:t>Chapter 5: Implementation</w:t>
            </w:r>
            <w:r>
              <w:rPr>
                <w:noProof/>
                <w:webHidden/>
              </w:rPr>
              <w:tab/>
            </w:r>
            <w:r>
              <w:rPr>
                <w:noProof/>
                <w:webHidden/>
              </w:rPr>
              <w:fldChar w:fldCharType="begin"/>
            </w:r>
            <w:r>
              <w:rPr>
                <w:noProof/>
                <w:webHidden/>
              </w:rPr>
              <w:instrText xml:space="preserve"> PAGEREF _Toc69079294 \h </w:instrText>
            </w:r>
            <w:r>
              <w:rPr>
                <w:noProof/>
                <w:webHidden/>
              </w:rPr>
            </w:r>
            <w:r>
              <w:rPr>
                <w:noProof/>
                <w:webHidden/>
              </w:rPr>
              <w:fldChar w:fldCharType="separate"/>
            </w:r>
            <w:r>
              <w:rPr>
                <w:noProof/>
                <w:webHidden/>
              </w:rPr>
              <w:t>22</w:t>
            </w:r>
            <w:r>
              <w:rPr>
                <w:noProof/>
                <w:webHidden/>
              </w:rPr>
              <w:fldChar w:fldCharType="end"/>
            </w:r>
          </w:hyperlink>
        </w:p>
        <w:p w14:paraId="558F64D7" w14:textId="5793FBF4" w:rsidR="00001A6B" w:rsidRDefault="00001A6B">
          <w:pPr>
            <w:pStyle w:val="TOC2"/>
            <w:tabs>
              <w:tab w:val="right" w:leader="dot" w:pos="9350"/>
            </w:tabs>
            <w:rPr>
              <w:rFonts w:asciiTheme="minorHAnsi" w:hAnsiTheme="minorHAnsi" w:cstheme="minorBidi"/>
              <w:noProof/>
              <w:sz w:val="22"/>
              <w:szCs w:val="22"/>
            </w:rPr>
          </w:pPr>
          <w:hyperlink w:anchor="_Toc69079295" w:history="1">
            <w:r w:rsidRPr="00B059D4">
              <w:rPr>
                <w:rStyle w:val="Hyperlink"/>
                <w:noProof/>
              </w:rPr>
              <w:t>5.1 Overview</w:t>
            </w:r>
            <w:r>
              <w:rPr>
                <w:noProof/>
                <w:webHidden/>
              </w:rPr>
              <w:tab/>
            </w:r>
            <w:r>
              <w:rPr>
                <w:noProof/>
                <w:webHidden/>
              </w:rPr>
              <w:fldChar w:fldCharType="begin"/>
            </w:r>
            <w:r>
              <w:rPr>
                <w:noProof/>
                <w:webHidden/>
              </w:rPr>
              <w:instrText xml:space="preserve"> PAGEREF _Toc69079295 \h </w:instrText>
            </w:r>
            <w:r>
              <w:rPr>
                <w:noProof/>
                <w:webHidden/>
              </w:rPr>
            </w:r>
            <w:r>
              <w:rPr>
                <w:noProof/>
                <w:webHidden/>
              </w:rPr>
              <w:fldChar w:fldCharType="separate"/>
            </w:r>
            <w:r>
              <w:rPr>
                <w:noProof/>
                <w:webHidden/>
              </w:rPr>
              <w:t>22</w:t>
            </w:r>
            <w:r>
              <w:rPr>
                <w:noProof/>
                <w:webHidden/>
              </w:rPr>
              <w:fldChar w:fldCharType="end"/>
            </w:r>
          </w:hyperlink>
        </w:p>
        <w:p w14:paraId="791C7560" w14:textId="00C53E81" w:rsidR="00001A6B" w:rsidRDefault="00001A6B">
          <w:pPr>
            <w:pStyle w:val="TOC2"/>
            <w:tabs>
              <w:tab w:val="right" w:leader="dot" w:pos="9350"/>
            </w:tabs>
            <w:rPr>
              <w:rFonts w:asciiTheme="minorHAnsi" w:hAnsiTheme="minorHAnsi" w:cstheme="minorBidi"/>
              <w:noProof/>
              <w:sz w:val="22"/>
              <w:szCs w:val="22"/>
            </w:rPr>
          </w:pPr>
          <w:hyperlink w:anchor="_Toc69079296" w:history="1">
            <w:r w:rsidRPr="00B059D4">
              <w:rPr>
                <w:rStyle w:val="Hyperlink"/>
                <w:noProof/>
              </w:rPr>
              <w:t>5.2 Interpretation of datasets</w:t>
            </w:r>
            <w:r>
              <w:rPr>
                <w:noProof/>
                <w:webHidden/>
              </w:rPr>
              <w:tab/>
            </w:r>
            <w:r>
              <w:rPr>
                <w:noProof/>
                <w:webHidden/>
              </w:rPr>
              <w:fldChar w:fldCharType="begin"/>
            </w:r>
            <w:r>
              <w:rPr>
                <w:noProof/>
                <w:webHidden/>
              </w:rPr>
              <w:instrText xml:space="preserve"> PAGEREF _Toc69079296 \h </w:instrText>
            </w:r>
            <w:r>
              <w:rPr>
                <w:noProof/>
                <w:webHidden/>
              </w:rPr>
            </w:r>
            <w:r>
              <w:rPr>
                <w:noProof/>
                <w:webHidden/>
              </w:rPr>
              <w:fldChar w:fldCharType="separate"/>
            </w:r>
            <w:r>
              <w:rPr>
                <w:noProof/>
                <w:webHidden/>
              </w:rPr>
              <w:t>22</w:t>
            </w:r>
            <w:r>
              <w:rPr>
                <w:noProof/>
                <w:webHidden/>
              </w:rPr>
              <w:fldChar w:fldCharType="end"/>
            </w:r>
          </w:hyperlink>
        </w:p>
        <w:p w14:paraId="53CFEBF2" w14:textId="27E7225D" w:rsidR="00001A6B" w:rsidRDefault="00001A6B">
          <w:pPr>
            <w:pStyle w:val="TOC3"/>
            <w:tabs>
              <w:tab w:val="right" w:leader="dot" w:pos="9350"/>
            </w:tabs>
            <w:rPr>
              <w:rFonts w:asciiTheme="minorHAnsi" w:hAnsiTheme="minorHAnsi" w:cstheme="minorBidi"/>
              <w:noProof/>
              <w:sz w:val="22"/>
              <w:szCs w:val="22"/>
            </w:rPr>
          </w:pPr>
          <w:hyperlink w:anchor="_Toc69079297" w:history="1">
            <w:r w:rsidRPr="00B059D4">
              <w:rPr>
                <w:rStyle w:val="Hyperlink"/>
                <w:noProof/>
              </w:rPr>
              <w:t>5.2.1 Initial research and experimentation on datasets</w:t>
            </w:r>
            <w:r>
              <w:rPr>
                <w:noProof/>
                <w:webHidden/>
              </w:rPr>
              <w:tab/>
            </w:r>
            <w:r>
              <w:rPr>
                <w:noProof/>
                <w:webHidden/>
              </w:rPr>
              <w:fldChar w:fldCharType="begin"/>
            </w:r>
            <w:r>
              <w:rPr>
                <w:noProof/>
                <w:webHidden/>
              </w:rPr>
              <w:instrText xml:space="preserve"> PAGEREF _Toc69079297 \h </w:instrText>
            </w:r>
            <w:r>
              <w:rPr>
                <w:noProof/>
                <w:webHidden/>
              </w:rPr>
            </w:r>
            <w:r>
              <w:rPr>
                <w:noProof/>
                <w:webHidden/>
              </w:rPr>
              <w:fldChar w:fldCharType="separate"/>
            </w:r>
            <w:r>
              <w:rPr>
                <w:noProof/>
                <w:webHidden/>
              </w:rPr>
              <w:t>22</w:t>
            </w:r>
            <w:r>
              <w:rPr>
                <w:noProof/>
                <w:webHidden/>
              </w:rPr>
              <w:fldChar w:fldCharType="end"/>
            </w:r>
          </w:hyperlink>
        </w:p>
        <w:p w14:paraId="6A9B775B" w14:textId="570A9A11" w:rsidR="00001A6B" w:rsidRDefault="00001A6B">
          <w:pPr>
            <w:pStyle w:val="TOC3"/>
            <w:tabs>
              <w:tab w:val="right" w:leader="dot" w:pos="9350"/>
            </w:tabs>
            <w:rPr>
              <w:rFonts w:asciiTheme="minorHAnsi" w:hAnsiTheme="minorHAnsi" w:cstheme="minorBidi"/>
              <w:noProof/>
              <w:sz w:val="22"/>
              <w:szCs w:val="22"/>
            </w:rPr>
          </w:pPr>
          <w:hyperlink w:anchor="_Toc69079298" w:history="1">
            <w:r w:rsidRPr="00B059D4">
              <w:rPr>
                <w:rStyle w:val="Hyperlink"/>
                <w:noProof/>
              </w:rPr>
              <w:t>5.2.2 Creating custom data</w:t>
            </w:r>
            <w:r>
              <w:rPr>
                <w:noProof/>
                <w:webHidden/>
              </w:rPr>
              <w:tab/>
            </w:r>
            <w:r>
              <w:rPr>
                <w:noProof/>
                <w:webHidden/>
              </w:rPr>
              <w:fldChar w:fldCharType="begin"/>
            </w:r>
            <w:r>
              <w:rPr>
                <w:noProof/>
                <w:webHidden/>
              </w:rPr>
              <w:instrText xml:space="preserve"> PAGEREF _Toc69079298 \h </w:instrText>
            </w:r>
            <w:r>
              <w:rPr>
                <w:noProof/>
                <w:webHidden/>
              </w:rPr>
            </w:r>
            <w:r>
              <w:rPr>
                <w:noProof/>
                <w:webHidden/>
              </w:rPr>
              <w:fldChar w:fldCharType="separate"/>
            </w:r>
            <w:r>
              <w:rPr>
                <w:noProof/>
                <w:webHidden/>
              </w:rPr>
              <w:t>23</w:t>
            </w:r>
            <w:r>
              <w:rPr>
                <w:noProof/>
                <w:webHidden/>
              </w:rPr>
              <w:fldChar w:fldCharType="end"/>
            </w:r>
          </w:hyperlink>
        </w:p>
        <w:p w14:paraId="693ED318" w14:textId="7AA8FB60" w:rsidR="00001A6B" w:rsidRDefault="00001A6B">
          <w:pPr>
            <w:pStyle w:val="TOC3"/>
            <w:tabs>
              <w:tab w:val="right" w:leader="dot" w:pos="9350"/>
            </w:tabs>
            <w:rPr>
              <w:rFonts w:asciiTheme="minorHAnsi" w:hAnsiTheme="minorHAnsi" w:cstheme="minorBidi"/>
              <w:noProof/>
              <w:sz w:val="22"/>
              <w:szCs w:val="22"/>
            </w:rPr>
          </w:pPr>
          <w:hyperlink w:anchor="_Toc69079299" w:history="1">
            <w:r w:rsidRPr="00B059D4">
              <w:rPr>
                <w:rStyle w:val="Hyperlink"/>
                <w:noProof/>
              </w:rPr>
              <w:t>5.2.3 Processing and splitting of dataset</w:t>
            </w:r>
            <w:r>
              <w:rPr>
                <w:noProof/>
                <w:webHidden/>
              </w:rPr>
              <w:tab/>
            </w:r>
            <w:r>
              <w:rPr>
                <w:noProof/>
                <w:webHidden/>
              </w:rPr>
              <w:fldChar w:fldCharType="begin"/>
            </w:r>
            <w:r>
              <w:rPr>
                <w:noProof/>
                <w:webHidden/>
              </w:rPr>
              <w:instrText xml:space="preserve"> PAGEREF _Toc69079299 \h </w:instrText>
            </w:r>
            <w:r>
              <w:rPr>
                <w:noProof/>
                <w:webHidden/>
              </w:rPr>
            </w:r>
            <w:r>
              <w:rPr>
                <w:noProof/>
                <w:webHidden/>
              </w:rPr>
              <w:fldChar w:fldCharType="separate"/>
            </w:r>
            <w:r>
              <w:rPr>
                <w:noProof/>
                <w:webHidden/>
              </w:rPr>
              <w:t>24</w:t>
            </w:r>
            <w:r>
              <w:rPr>
                <w:noProof/>
                <w:webHidden/>
              </w:rPr>
              <w:fldChar w:fldCharType="end"/>
            </w:r>
          </w:hyperlink>
        </w:p>
        <w:p w14:paraId="2A353548" w14:textId="31B5BB63" w:rsidR="00001A6B" w:rsidRDefault="00001A6B">
          <w:pPr>
            <w:pStyle w:val="TOC2"/>
            <w:tabs>
              <w:tab w:val="right" w:leader="dot" w:pos="9350"/>
            </w:tabs>
            <w:rPr>
              <w:rFonts w:asciiTheme="minorHAnsi" w:hAnsiTheme="minorHAnsi" w:cstheme="minorBidi"/>
              <w:noProof/>
              <w:sz w:val="22"/>
              <w:szCs w:val="22"/>
            </w:rPr>
          </w:pPr>
          <w:hyperlink w:anchor="_Toc69079300" w:history="1">
            <w:r w:rsidRPr="00B059D4">
              <w:rPr>
                <w:rStyle w:val="Hyperlink"/>
                <w:noProof/>
              </w:rPr>
              <w:t>5.3 Training the model</w:t>
            </w:r>
            <w:r>
              <w:rPr>
                <w:noProof/>
                <w:webHidden/>
              </w:rPr>
              <w:tab/>
            </w:r>
            <w:r>
              <w:rPr>
                <w:noProof/>
                <w:webHidden/>
              </w:rPr>
              <w:fldChar w:fldCharType="begin"/>
            </w:r>
            <w:r>
              <w:rPr>
                <w:noProof/>
                <w:webHidden/>
              </w:rPr>
              <w:instrText xml:space="preserve"> PAGEREF _Toc69079300 \h </w:instrText>
            </w:r>
            <w:r>
              <w:rPr>
                <w:noProof/>
                <w:webHidden/>
              </w:rPr>
            </w:r>
            <w:r>
              <w:rPr>
                <w:noProof/>
                <w:webHidden/>
              </w:rPr>
              <w:fldChar w:fldCharType="separate"/>
            </w:r>
            <w:r>
              <w:rPr>
                <w:noProof/>
                <w:webHidden/>
              </w:rPr>
              <w:t>26</w:t>
            </w:r>
            <w:r>
              <w:rPr>
                <w:noProof/>
                <w:webHidden/>
              </w:rPr>
              <w:fldChar w:fldCharType="end"/>
            </w:r>
          </w:hyperlink>
        </w:p>
        <w:p w14:paraId="5649E4C5" w14:textId="5F21FB06" w:rsidR="00001A6B" w:rsidRDefault="00001A6B">
          <w:pPr>
            <w:pStyle w:val="TOC3"/>
            <w:tabs>
              <w:tab w:val="right" w:leader="dot" w:pos="9350"/>
            </w:tabs>
            <w:rPr>
              <w:rFonts w:asciiTheme="minorHAnsi" w:hAnsiTheme="minorHAnsi" w:cstheme="minorBidi"/>
              <w:noProof/>
              <w:sz w:val="22"/>
              <w:szCs w:val="22"/>
            </w:rPr>
          </w:pPr>
          <w:hyperlink w:anchor="_Toc69079301" w:history="1">
            <w:r w:rsidRPr="00B059D4">
              <w:rPr>
                <w:rStyle w:val="Hyperlink"/>
                <w:noProof/>
              </w:rPr>
              <w:t>5.3.1 Importing the required libraries and files</w:t>
            </w:r>
            <w:r>
              <w:rPr>
                <w:noProof/>
                <w:webHidden/>
              </w:rPr>
              <w:tab/>
            </w:r>
            <w:r>
              <w:rPr>
                <w:noProof/>
                <w:webHidden/>
              </w:rPr>
              <w:fldChar w:fldCharType="begin"/>
            </w:r>
            <w:r>
              <w:rPr>
                <w:noProof/>
                <w:webHidden/>
              </w:rPr>
              <w:instrText xml:space="preserve"> PAGEREF _Toc69079301 \h </w:instrText>
            </w:r>
            <w:r>
              <w:rPr>
                <w:noProof/>
                <w:webHidden/>
              </w:rPr>
            </w:r>
            <w:r>
              <w:rPr>
                <w:noProof/>
                <w:webHidden/>
              </w:rPr>
              <w:fldChar w:fldCharType="separate"/>
            </w:r>
            <w:r>
              <w:rPr>
                <w:noProof/>
                <w:webHidden/>
              </w:rPr>
              <w:t>27</w:t>
            </w:r>
            <w:r>
              <w:rPr>
                <w:noProof/>
                <w:webHidden/>
              </w:rPr>
              <w:fldChar w:fldCharType="end"/>
            </w:r>
          </w:hyperlink>
        </w:p>
        <w:p w14:paraId="6BDA3CB2" w14:textId="6CAFEBFD" w:rsidR="00001A6B" w:rsidRDefault="00001A6B">
          <w:pPr>
            <w:pStyle w:val="TOC3"/>
            <w:tabs>
              <w:tab w:val="right" w:leader="dot" w:pos="9350"/>
            </w:tabs>
            <w:rPr>
              <w:rFonts w:asciiTheme="minorHAnsi" w:hAnsiTheme="minorHAnsi" w:cstheme="minorBidi"/>
              <w:noProof/>
              <w:sz w:val="22"/>
              <w:szCs w:val="22"/>
            </w:rPr>
          </w:pPr>
          <w:hyperlink w:anchor="_Toc69079302" w:history="1">
            <w:r w:rsidRPr="00B059D4">
              <w:rPr>
                <w:rStyle w:val="Hyperlink"/>
                <w:noProof/>
              </w:rPr>
              <w:t>5.3.2 Setting up training parameters and configurations</w:t>
            </w:r>
            <w:r>
              <w:rPr>
                <w:noProof/>
                <w:webHidden/>
              </w:rPr>
              <w:tab/>
            </w:r>
            <w:r>
              <w:rPr>
                <w:noProof/>
                <w:webHidden/>
              </w:rPr>
              <w:fldChar w:fldCharType="begin"/>
            </w:r>
            <w:r>
              <w:rPr>
                <w:noProof/>
                <w:webHidden/>
              </w:rPr>
              <w:instrText xml:space="preserve"> PAGEREF _Toc69079302 \h </w:instrText>
            </w:r>
            <w:r>
              <w:rPr>
                <w:noProof/>
                <w:webHidden/>
              </w:rPr>
            </w:r>
            <w:r>
              <w:rPr>
                <w:noProof/>
                <w:webHidden/>
              </w:rPr>
              <w:fldChar w:fldCharType="separate"/>
            </w:r>
            <w:r>
              <w:rPr>
                <w:noProof/>
                <w:webHidden/>
              </w:rPr>
              <w:t>27</w:t>
            </w:r>
            <w:r>
              <w:rPr>
                <w:noProof/>
                <w:webHidden/>
              </w:rPr>
              <w:fldChar w:fldCharType="end"/>
            </w:r>
          </w:hyperlink>
        </w:p>
        <w:p w14:paraId="2E575E6B" w14:textId="693046DD" w:rsidR="00001A6B" w:rsidRDefault="00001A6B">
          <w:pPr>
            <w:pStyle w:val="TOC3"/>
            <w:tabs>
              <w:tab w:val="right" w:leader="dot" w:pos="9350"/>
            </w:tabs>
            <w:rPr>
              <w:rFonts w:asciiTheme="minorHAnsi" w:hAnsiTheme="minorHAnsi" w:cstheme="minorBidi"/>
              <w:noProof/>
              <w:sz w:val="22"/>
              <w:szCs w:val="22"/>
            </w:rPr>
          </w:pPr>
          <w:hyperlink w:anchor="_Toc69079303" w:history="1">
            <w:r w:rsidRPr="00B059D4">
              <w:rPr>
                <w:rStyle w:val="Hyperlink"/>
                <w:noProof/>
              </w:rPr>
              <w:t>5.3.3 Beginning Model Training</w:t>
            </w:r>
            <w:r>
              <w:rPr>
                <w:noProof/>
                <w:webHidden/>
              </w:rPr>
              <w:tab/>
            </w:r>
            <w:r>
              <w:rPr>
                <w:noProof/>
                <w:webHidden/>
              </w:rPr>
              <w:fldChar w:fldCharType="begin"/>
            </w:r>
            <w:r>
              <w:rPr>
                <w:noProof/>
                <w:webHidden/>
              </w:rPr>
              <w:instrText xml:space="preserve"> PAGEREF _Toc69079303 \h </w:instrText>
            </w:r>
            <w:r>
              <w:rPr>
                <w:noProof/>
                <w:webHidden/>
              </w:rPr>
            </w:r>
            <w:r>
              <w:rPr>
                <w:noProof/>
                <w:webHidden/>
              </w:rPr>
              <w:fldChar w:fldCharType="separate"/>
            </w:r>
            <w:r>
              <w:rPr>
                <w:noProof/>
                <w:webHidden/>
              </w:rPr>
              <w:t>30</w:t>
            </w:r>
            <w:r>
              <w:rPr>
                <w:noProof/>
                <w:webHidden/>
              </w:rPr>
              <w:fldChar w:fldCharType="end"/>
            </w:r>
          </w:hyperlink>
        </w:p>
        <w:p w14:paraId="68CDFC1F" w14:textId="0C4452E5" w:rsidR="00001A6B" w:rsidRDefault="00001A6B">
          <w:pPr>
            <w:pStyle w:val="TOC3"/>
            <w:tabs>
              <w:tab w:val="right" w:leader="dot" w:pos="9350"/>
            </w:tabs>
            <w:rPr>
              <w:rFonts w:asciiTheme="minorHAnsi" w:hAnsiTheme="minorHAnsi" w:cstheme="minorBidi"/>
              <w:noProof/>
              <w:sz w:val="22"/>
              <w:szCs w:val="22"/>
            </w:rPr>
          </w:pPr>
          <w:hyperlink w:anchor="_Toc69079304" w:history="1">
            <w:r w:rsidRPr="00B059D4">
              <w:rPr>
                <w:rStyle w:val="Hyperlink"/>
                <w:noProof/>
              </w:rPr>
              <w:t>5.4.4 Exporting the Model</w:t>
            </w:r>
            <w:r>
              <w:rPr>
                <w:noProof/>
                <w:webHidden/>
              </w:rPr>
              <w:tab/>
            </w:r>
            <w:r>
              <w:rPr>
                <w:noProof/>
                <w:webHidden/>
              </w:rPr>
              <w:fldChar w:fldCharType="begin"/>
            </w:r>
            <w:r>
              <w:rPr>
                <w:noProof/>
                <w:webHidden/>
              </w:rPr>
              <w:instrText xml:space="preserve"> PAGEREF _Toc69079304 \h </w:instrText>
            </w:r>
            <w:r>
              <w:rPr>
                <w:noProof/>
                <w:webHidden/>
              </w:rPr>
            </w:r>
            <w:r>
              <w:rPr>
                <w:noProof/>
                <w:webHidden/>
              </w:rPr>
              <w:fldChar w:fldCharType="separate"/>
            </w:r>
            <w:r>
              <w:rPr>
                <w:noProof/>
                <w:webHidden/>
              </w:rPr>
              <w:t>30</w:t>
            </w:r>
            <w:r>
              <w:rPr>
                <w:noProof/>
                <w:webHidden/>
              </w:rPr>
              <w:fldChar w:fldCharType="end"/>
            </w:r>
          </w:hyperlink>
        </w:p>
        <w:p w14:paraId="414E1584" w14:textId="50EA09A7" w:rsidR="00001A6B" w:rsidRDefault="00001A6B">
          <w:pPr>
            <w:pStyle w:val="TOC2"/>
            <w:tabs>
              <w:tab w:val="right" w:leader="dot" w:pos="9350"/>
            </w:tabs>
            <w:rPr>
              <w:rFonts w:asciiTheme="minorHAnsi" w:hAnsiTheme="minorHAnsi" w:cstheme="minorBidi"/>
              <w:noProof/>
              <w:sz w:val="22"/>
              <w:szCs w:val="22"/>
            </w:rPr>
          </w:pPr>
          <w:hyperlink w:anchor="_Toc69079305" w:history="1">
            <w:r w:rsidRPr="00B059D4">
              <w:rPr>
                <w:rStyle w:val="Hyperlink"/>
                <w:noProof/>
              </w:rPr>
              <w:t>5.4 Creating the Application</w:t>
            </w:r>
            <w:r>
              <w:rPr>
                <w:noProof/>
                <w:webHidden/>
              </w:rPr>
              <w:tab/>
            </w:r>
            <w:r>
              <w:rPr>
                <w:noProof/>
                <w:webHidden/>
              </w:rPr>
              <w:fldChar w:fldCharType="begin"/>
            </w:r>
            <w:r>
              <w:rPr>
                <w:noProof/>
                <w:webHidden/>
              </w:rPr>
              <w:instrText xml:space="preserve"> PAGEREF _Toc69079305 \h </w:instrText>
            </w:r>
            <w:r>
              <w:rPr>
                <w:noProof/>
                <w:webHidden/>
              </w:rPr>
            </w:r>
            <w:r>
              <w:rPr>
                <w:noProof/>
                <w:webHidden/>
              </w:rPr>
              <w:fldChar w:fldCharType="separate"/>
            </w:r>
            <w:r>
              <w:rPr>
                <w:noProof/>
                <w:webHidden/>
              </w:rPr>
              <w:t>31</w:t>
            </w:r>
            <w:r>
              <w:rPr>
                <w:noProof/>
                <w:webHidden/>
              </w:rPr>
              <w:fldChar w:fldCharType="end"/>
            </w:r>
          </w:hyperlink>
        </w:p>
        <w:p w14:paraId="6B9C4423" w14:textId="446A20A6" w:rsidR="00001A6B" w:rsidRDefault="00001A6B">
          <w:pPr>
            <w:pStyle w:val="TOC3"/>
            <w:tabs>
              <w:tab w:val="right" w:leader="dot" w:pos="9350"/>
            </w:tabs>
            <w:rPr>
              <w:rFonts w:asciiTheme="minorHAnsi" w:hAnsiTheme="minorHAnsi" w:cstheme="minorBidi"/>
              <w:noProof/>
              <w:sz w:val="22"/>
              <w:szCs w:val="22"/>
            </w:rPr>
          </w:pPr>
          <w:hyperlink w:anchor="_Toc69079306" w:history="1">
            <w:r w:rsidRPr="00B059D4">
              <w:rPr>
                <w:rStyle w:val="Hyperlink"/>
                <w:noProof/>
              </w:rPr>
              <w:t>5.4.1 Designing the GUI</w:t>
            </w:r>
            <w:r>
              <w:rPr>
                <w:noProof/>
                <w:webHidden/>
              </w:rPr>
              <w:tab/>
            </w:r>
            <w:r>
              <w:rPr>
                <w:noProof/>
                <w:webHidden/>
              </w:rPr>
              <w:fldChar w:fldCharType="begin"/>
            </w:r>
            <w:r>
              <w:rPr>
                <w:noProof/>
                <w:webHidden/>
              </w:rPr>
              <w:instrText xml:space="preserve"> PAGEREF _Toc69079306 \h </w:instrText>
            </w:r>
            <w:r>
              <w:rPr>
                <w:noProof/>
                <w:webHidden/>
              </w:rPr>
            </w:r>
            <w:r>
              <w:rPr>
                <w:noProof/>
                <w:webHidden/>
              </w:rPr>
              <w:fldChar w:fldCharType="separate"/>
            </w:r>
            <w:r>
              <w:rPr>
                <w:noProof/>
                <w:webHidden/>
              </w:rPr>
              <w:t>31</w:t>
            </w:r>
            <w:r>
              <w:rPr>
                <w:noProof/>
                <w:webHidden/>
              </w:rPr>
              <w:fldChar w:fldCharType="end"/>
            </w:r>
          </w:hyperlink>
        </w:p>
        <w:p w14:paraId="64EEF517" w14:textId="2F0011B3" w:rsidR="00001A6B" w:rsidRDefault="00001A6B">
          <w:pPr>
            <w:pStyle w:val="TOC3"/>
            <w:tabs>
              <w:tab w:val="right" w:leader="dot" w:pos="9350"/>
            </w:tabs>
            <w:rPr>
              <w:rFonts w:asciiTheme="minorHAnsi" w:hAnsiTheme="minorHAnsi" w:cstheme="minorBidi"/>
              <w:noProof/>
              <w:sz w:val="22"/>
              <w:szCs w:val="22"/>
            </w:rPr>
          </w:pPr>
          <w:hyperlink w:anchor="_Toc69079307" w:history="1">
            <w:r w:rsidRPr="00B059D4">
              <w:rPr>
                <w:rStyle w:val="Hyperlink"/>
                <w:noProof/>
              </w:rPr>
              <w:t>5.4.2 Sending Data for Predictions</w:t>
            </w:r>
            <w:r>
              <w:rPr>
                <w:noProof/>
                <w:webHidden/>
              </w:rPr>
              <w:tab/>
            </w:r>
            <w:r>
              <w:rPr>
                <w:noProof/>
                <w:webHidden/>
              </w:rPr>
              <w:fldChar w:fldCharType="begin"/>
            </w:r>
            <w:r>
              <w:rPr>
                <w:noProof/>
                <w:webHidden/>
              </w:rPr>
              <w:instrText xml:space="preserve"> PAGEREF _Toc69079307 \h </w:instrText>
            </w:r>
            <w:r>
              <w:rPr>
                <w:noProof/>
                <w:webHidden/>
              </w:rPr>
            </w:r>
            <w:r>
              <w:rPr>
                <w:noProof/>
                <w:webHidden/>
              </w:rPr>
              <w:fldChar w:fldCharType="separate"/>
            </w:r>
            <w:r>
              <w:rPr>
                <w:noProof/>
                <w:webHidden/>
              </w:rPr>
              <w:t>33</w:t>
            </w:r>
            <w:r>
              <w:rPr>
                <w:noProof/>
                <w:webHidden/>
              </w:rPr>
              <w:fldChar w:fldCharType="end"/>
            </w:r>
          </w:hyperlink>
        </w:p>
        <w:p w14:paraId="3E3D4F4B" w14:textId="342BD4E6" w:rsidR="00001A6B" w:rsidRDefault="00001A6B">
          <w:pPr>
            <w:pStyle w:val="TOC3"/>
            <w:tabs>
              <w:tab w:val="right" w:leader="dot" w:pos="9350"/>
            </w:tabs>
            <w:rPr>
              <w:rFonts w:asciiTheme="minorHAnsi" w:hAnsiTheme="minorHAnsi" w:cstheme="minorBidi"/>
              <w:noProof/>
              <w:sz w:val="22"/>
              <w:szCs w:val="22"/>
            </w:rPr>
          </w:pPr>
          <w:hyperlink w:anchor="_Toc69079308" w:history="1">
            <w:r w:rsidRPr="00B059D4">
              <w:rPr>
                <w:rStyle w:val="Hyperlink"/>
                <w:noProof/>
              </w:rPr>
              <w:t>5.4.3 Enabling translation</w:t>
            </w:r>
            <w:r>
              <w:rPr>
                <w:noProof/>
                <w:webHidden/>
              </w:rPr>
              <w:tab/>
            </w:r>
            <w:r>
              <w:rPr>
                <w:noProof/>
                <w:webHidden/>
              </w:rPr>
              <w:fldChar w:fldCharType="begin"/>
            </w:r>
            <w:r>
              <w:rPr>
                <w:noProof/>
                <w:webHidden/>
              </w:rPr>
              <w:instrText xml:space="preserve"> PAGEREF _Toc69079308 \h </w:instrText>
            </w:r>
            <w:r>
              <w:rPr>
                <w:noProof/>
                <w:webHidden/>
              </w:rPr>
            </w:r>
            <w:r>
              <w:rPr>
                <w:noProof/>
                <w:webHidden/>
              </w:rPr>
              <w:fldChar w:fldCharType="separate"/>
            </w:r>
            <w:r>
              <w:rPr>
                <w:noProof/>
                <w:webHidden/>
              </w:rPr>
              <w:t>36</w:t>
            </w:r>
            <w:r>
              <w:rPr>
                <w:noProof/>
                <w:webHidden/>
              </w:rPr>
              <w:fldChar w:fldCharType="end"/>
            </w:r>
          </w:hyperlink>
        </w:p>
        <w:p w14:paraId="5117C537" w14:textId="19E412A1" w:rsidR="00001A6B" w:rsidRDefault="00001A6B">
          <w:pPr>
            <w:pStyle w:val="TOC1"/>
            <w:tabs>
              <w:tab w:val="right" w:leader="dot" w:pos="9350"/>
            </w:tabs>
            <w:rPr>
              <w:rFonts w:asciiTheme="minorHAnsi" w:hAnsiTheme="minorHAnsi" w:cstheme="minorBidi"/>
              <w:noProof/>
              <w:sz w:val="22"/>
              <w:szCs w:val="22"/>
            </w:rPr>
          </w:pPr>
          <w:hyperlink w:anchor="_Toc69079309" w:history="1">
            <w:r w:rsidRPr="00B059D4">
              <w:rPr>
                <w:rStyle w:val="Hyperlink"/>
                <w:noProof/>
              </w:rPr>
              <w:t>Chapter 6: Testing</w:t>
            </w:r>
            <w:r>
              <w:rPr>
                <w:noProof/>
                <w:webHidden/>
              </w:rPr>
              <w:tab/>
            </w:r>
            <w:r>
              <w:rPr>
                <w:noProof/>
                <w:webHidden/>
              </w:rPr>
              <w:fldChar w:fldCharType="begin"/>
            </w:r>
            <w:r>
              <w:rPr>
                <w:noProof/>
                <w:webHidden/>
              </w:rPr>
              <w:instrText xml:space="preserve"> PAGEREF _Toc69079309 \h </w:instrText>
            </w:r>
            <w:r>
              <w:rPr>
                <w:noProof/>
                <w:webHidden/>
              </w:rPr>
            </w:r>
            <w:r>
              <w:rPr>
                <w:noProof/>
                <w:webHidden/>
              </w:rPr>
              <w:fldChar w:fldCharType="separate"/>
            </w:r>
            <w:r>
              <w:rPr>
                <w:noProof/>
                <w:webHidden/>
              </w:rPr>
              <w:t>37</w:t>
            </w:r>
            <w:r>
              <w:rPr>
                <w:noProof/>
                <w:webHidden/>
              </w:rPr>
              <w:fldChar w:fldCharType="end"/>
            </w:r>
          </w:hyperlink>
        </w:p>
        <w:p w14:paraId="17F5A813" w14:textId="0C0353CB" w:rsidR="00001A6B" w:rsidRDefault="00001A6B">
          <w:pPr>
            <w:pStyle w:val="TOC2"/>
            <w:tabs>
              <w:tab w:val="right" w:leader="dot" w:pos="9350"/>
            </w:tabs>
            <w:rPr>
              <w:rFonts w:asciiTheme="minorHAnsi" w:hAnsiTheme="minorHAnsi" w:cstheme="minorBidi"/>
              <w:noProof/>
              <w:sz w:val="22"/>
              <w:szCs w:val="22"/>
            </w:rPr>
          </w:pPr>
          <w:hyperlink w:anchor="_Toc69079310" w:history="1">
            <w:r w:rsidRPr="00B059D4">
              <w:rPr>
                <w:rStyle w:val="Hyperlink"/>
                <w:noProof/>
              </w:rPr>
              <w:t>6.1 Overview</w:t>
            </w:r>
            <w:r>
              <w:rPr>
                <w:noProof/>
                <w:webHidden/>
              </w:rPr>
              <w:tab/>
            </w:r>
            <w:r>
              <w:rPr>
                <w:noProof/>
                <w:webHidden/>
              </w:rPr>
              <w:fldChar w:fldCharType="begin"/>
            </w:r>
            <w:r>
              <w:rPr>
                <w:noProof/>
                <w:webHidden/>
              </w:rPr>
              <w:instrText xml:space="preserve"> PAGEREF _Toc69079310 \h </w:instrText>
            </w:r>
            <w:r>
              <w:rPr>
                <w:noProof/>
                <w:webHidden/>
              </w:rPr>
            </w:r>
            <w:r>
              <w:rPr>
                <w:noProof/>
                <w:webHidden/>
              </w:rPr>
              <w:fldChar w:fldCharType="separate"/>
            </w:r>
            <w:r>
              <w:rPr>
                <w:noProof/>
                <w:webHidden/>
              </w:rPr>
              <w:t>37</w:t>
            </w:r>
            <w:r>
              <w:rPr>
                <w:noProof/>
                <w:webHidden/>
              </w:rPr>
              <w:fldChar w:fldCharType="end"/>
            </w:r>
          </w:hyperlink>
        </w:p>
        <w:p w14:paraId="463D9341" w14:textId="198B48E8" w:rsidR="00001A6B" w:rsidRDefault="00001A6B">
          <w:pPr>
            <w:pStyle w:val="TOC2"/>
            <w:tabs>
              <w:tab w:val="right" w:leader="dot" w:pos="9350"/>
            </w:tabs>
            <w:rPr>
              <w:rFonts w:asciiTheme="minorHAnsi" w:hAnsiTheme="minorHAnsi" w:cstheme="minorBidi"/>
              <w:noProof/>
              <w:sz w:val="22"/>
              <w:szCs w:val="22"/>
            </w:rPr>
          </w:pPr>
          <w:hyperlink w:anchor="_Toc69079311" w:history="1">
            <w:r w:rsidRPr="00B059D4">
              <w:rPr>
                <w:rStyle w:val="Hyperlink"/>
                <w:noProof/>
              </w:rPr>
              <w:t>6.2 Black Box Testing</w:t>
            </w:r>
            <w:r>
              <w:rPr>
                <w:noProof/>
                <w:webHidden/>
              </w:rPr>
              <w:tab/>
            </w:r>
            <w:r>
              <w:rPr>
                <w:noProof/>
                <w:webHidden/>
              </w:rPr>
              <w:fldChar w:fldCharType="begin"/>
            </w:r>
            <w:r>
              <w:rPr>
                <w:noProof/>
                <w:webHidden/>
              </w:rPr>
              <w:instrText xml:space="preserve"> PAGEREF _Toc69079311 \h </w:instrText>
            </w:r>
            <w:r>
              <w:rPr>
                <w:noProof/>
                <w:webHidden/>
              </w:rPr>
            </w:r>
            <w:r>
              <w:rPr>
                <w:noProof/>
                <w:webHidden/>
              </w:rPr>
              <w:fldChar w:fldCharType="separate"/>
            </w:r>
            <w:r>
              <w:rPr>
                <w:noProof/>
                <w:webHidden/>
              </w:rPr>
              <w:t>37</w:t>
            </w:r>
            <w:r>
              <w:rPr>
                <w:noProof/>
                <w:webHidden/>
              </w:rPr>
              <w:fldChar w:fldCharType="end"/>
            </w:r>
          </w:hyperlink>
        </w:p>
        <w:p w14:paraId="434700DA" w14:textId="6389139C" w:rsidR="00001A6B" w:rsidRDefault="00001A6B">
          <w:pPr>
            <w:pStyle w:val="TOC2"/>
            <w:tabs>
              <w:tab w:val="right" w:leader="dot" w:pos="9350"/>
            </w:tabs>
            <w:rPr>
              <w:rFonts w:asciiTheme="minorHAnsi" w:hAnsiTheme="minorHAnsi" w:cstheme="minorBidi"/>
              <w:noProof/>
              <w:sz w:val="22"/>
              <w:szCs w:val="22"/>
            </w:rPr>
          </w:pPr>
          <w:hyperlink w:anchor="_Toc69079312" w:history="1">
            <w:r w:rsidRPr="00B059D4">
              <w:rPr>
                <w:rStyle w:val="Hyperlink"/>
                <w:noProof/>
              </w:rPr>
              <w:t>6.3 White Box Testing</w:t>
            </w:r>
            <w:r>
              <w:rPr>
                <w:noProof/>
                <w:webHidden/>
              </w:rPr>
              <w:tab/>
            </w:r>
            <w:r>
              <w:rPr>
                <w:noProof/>
                <w:webHidden/>
              </w:rPr>
              <w:fldChar w:fldCharType="begin"/>
            </w:r>
            <w:r>
              <w:rPr>
                <w:noProof/>
                <w:webHidden/>
              </w:rPr>
              <w:instrText xml:space="preserve"> PAGEREF _Toc69079312 \h </w:instrText>
            </w:r>
            <w:r>
              <w:rPr>
                <w:noProof/>
                <w:webHidden/>
              </w:rPr>
            </w:r>
            <w:r>
              <w:rPr>
                <w:noProof/>
                <w:webHidden/>
              </w:rPr>
              <w:fldChar w:fldCharType="separate"/>
            </w:r>
            <w:r>
              <w:rPr>
                <w:noProof/>
                <w:webHidden/>
              </w:rPr>
              <w:t>38</w:t>
            </w:r>
            <w:r>
              <w:rPr>
                <w:noProof/>
                <w:webHidden/>
              </w:rPr>
              <w:fldChar w:fldCharType="end"/>
            </w:r>
          </w:hyperlink>
        </w:p>
        <w:p w14:paraId="15F875AD" w14:textId="26F74835" w:rsidR="00001A6B" w:rsidRDefault="00001A6B">
          <w:pPr>
            <w:pStyle w:val="TOC2"/>
            <w:tabs>
              <w:tab w:val="right" w:leader="dot" w:pos="9350"/>
            </w:tabs>
            <w:rPr>
              <w:rFonts w:asciiTheme="minorHAnsi" w:hAnsiTheme="minorHAnsi" w:cstheme="minorBidi"/>
              <w:noProof/>
              <w:sz w:val="22"/>
              <w:szCs w:val="22"/>
            </w:rPr>
          </w:pPr>
          <w:hyperlink w:anchor="_Toc69079313" w:history="1">
            <w:r w:rsidRPr="00B059D4">
              <w:rPr>
                <w:rStyle w:val="Hyperlink"/>
                <w:noProof/>
              </w:rPr>
              <w:t>6.4 Model Evaluation</w:t>
            </w:r>
            <w:r>
              <w:rPr>
                <w:noProof/>
                <w:webHidden/>
              </w:rPr>
              <w:tab/>
            </w:r>
            <w:r>
              <w:rPr>
                <w:noProof/>
                <w:webHidden/>
              </w:rPr>
              <w:fldChar w:fldCharType="begin"/>
            </w:r>
            <w:r>
              <w:rPr>
                <w:noProof/>
                <w:webHidden/>
              </w:rPr>
              <w:instrText xml:space="preserve"> PAGEREF _Toc69079313 \h </w:instrText>
            </w:r>
            <w:r>
              <w:rPr>
                <w:noProof/>
                <w:webHidden/>
              </w:rPr>
            </w:r>
            <w:r>
              <w:rPr>
                <w:noProof/>
                <w:webHidden/>
              </w:rPr>
              <w:fldChar w:fldCharType="separate"/>
            </w:r>
            <w:r>
              <w:rPr>
                <w:noProof/>
                <w:webHidden/>
              </w:rPr>
              <w:t>39</w:t>
            </w:r>
            <w:r>
              <w:rPr>
                <w:noProof/>
                <w:webHidden/>
              </w:rPr>
              <w:fldChar w:fldCharType="end"/>
            </w:r>
          </w:hyperlink>
        </w:p>
        <w:p w14:paraId="77C73673" w14:textId="470595A1" w:rsidR="00001A6B" w:rsidRDefault="00001A6B">
          <w:pPr>
            <w:pStyle w:val="TOC1"/>
            <w:tabs>
              <w:tab w:val="right" w:leader="dot" w:pos="9350"/>
            </w:tabs>
            <w:rPr>
              <w:rFonts w:asciiTheme="minorHAnsi" w:hAnsiTheme="minorHAnsi" w:cstheme="minorBidi"/>
              <w:noProof/>
              <w:sz w:val="22"/>
              <w:szCs w:val="22"/>
            </w:rPr>
          </w:pPr>
          <w:hyperlink w:anchor="_Toc69079314" w:history="1">
            <w:r w:rsidRPr="00B059D4">
              <w:rPr>
                <w:rStyle w:val="Hyperlink"/>
                <w:noProof/>
              </w:rPr>
              <w:t>Chapter 7: Evaluation</w:t>
            </w:r>
            <w:r>
              <w:rPr>
                <w:noProof/>
                <w:webHidden/>
              </w:rPr>
              <w:tab/>
            </w:r>
            <w:r>
              <w:rPr>
                <w:noProof/>
                <w:webHidden/>
              </w:rPr>
              <w:fldChar w:fldCharType="begin"/>
            </w:r>
            <w:r>
              <w:rPr>
                <w:noProof/>
                <w:webHidden/>
              </w:rPr>
              <w:instrText xml:space="preserve"> PAGEREF _Toc69079314 \h </w:instrText>
            </w:r>
            <w:r>
              <w:rPr>
                <w:noProof/>
                <w:webHidden/>
              </w:rPr>
            </w:r>
            <w:r>
              <w:rPr>
                <w:noProof/>
                <w:webHidden/>
              </w:rPr>
              <w:fldChar w:fldCharType="separate"/>
            </w:r>
            <w:r>
              <w:rPr>
                <w:noProof/>
                <w:webHidden/>
              </w:rPr>
              <w:t>40</w:t>
            </w:r>
            <w:r>
              <w:rPr>
                <w:noProof/>
                <w:webHidden/>
              </w:rPr>
              <w:fldChar w:fldCharType="end"/>
            </w:r>
          </w:hyperlink>
        </w:p>
        <w:p w14:paraId="3080DA5B" w14:textId="33178730" w:rsidR="00001A6B" w:rsidRDefault="00001A6B">
          <w:pPr>
            <w:pStyle w:val="TOC2"/>
            <w:tabs>
              <w:tab w:val="right" w:leader="dot" w:pos="9350"/>
            </w:tabs>
            <w:rPr>
              <w:rFonts w:asciiTheme="minorHAnsi" w:hAnsiTheme="minorHAnsi" w:cstheme="minorBidi"/>
              <w:noProof/>
              <w:sz w:val="22"/>
              <w:szCs w:val="22"/>
            </w:rPr>
          </w:pPr>
          <w:hyperlink w:anchor="_Toc69079315" w:history="1">
            <w:r w:rsidRPr="00B059D4">
              <w:rPr>
                <w:rStyle w:val="Hyperlink"/>
                <w:noProof/>
              </w:rPr>
              <w:t>7.1 Overview</w:t>
            </w:r>
            <w:r>
              <w:rPr>
                <w:noProof/>
                <w:webHidden/>
              </w:rPr>
              <w:tab/>
            </w:r>
            <w:r>
              <w:rPr>
                <w:noProof/>
                <w:webHidden/>
              </w:rPr>
              <w:fldChar w:fldCharType="begin"/>
            </w:r>
            <w:r>
              <w:rPr>
                <w:noProof/>
                <w:webHidden/>
              </w:rPr>
              <w:instrText xml:space="preserve"> PAGEREF _Toc69079315 \h </w:instrText>
            </w:r>
            <w:r>
              <w:rPr>
                <w:noProof/>
                <w:webHidden/>
              </w:rPr>
            </w:r>
            <w:r>
              <w:rPr>
                <w:noProof/>
                <w:webHidden/>
              </w:rPr>
              <w:fldChar w:fldCharType="separate"/>
            </w:r>
            <w:r>
              <w:rPr>
                <w:noProof/>
                <w:webHidden/>
              </w:rPr>
              <w:t>40</w:t>
            </w:r>
            <w:r>
              <w:rPr>
                <w:noProof/>
                <w:webHidden/>
              </w:rPr>
              <w:fldChar w:fldCharType="end"/>
            </w:r>
          </w:hyperlink>
        </w:p>
        <w:p w14:paraId="5A45A335" w14:textId="294F9944" w:rsidR="00001A6B" w:rsidRDefault="00001A6B">
          <w:pPr>
            <w:pStyle w:val="TOC2"/>
            <w:tabs>
              <w:tab w:val="right" w:leader="dot" w:pos="9350"/>
            </w:tabs>
            <w:rPr>
              <w:rFonts w:asciiTheme="minorHAnsi" w:hAnsiTheme="minorHAnsi" w:cstheme="minorBidi"/>
              <w:noProof/>
              <w:sz w:val="22"/>
              <w:szCs w:val="22"/>
            </w:rPr>
          </w:pPr>
          <w:hyperlink w:anchor="_Toc69079316" w:history="1">
            <w:r w:rsidRPr="00B059D4">
              <w:rPr>
                <w:rStyle w:val="Hyperlink"/>
                <w:noProof/>
              </w:rPr>
              <w:t>7.2 Product Evaluation</w:t>
            </w:r>
            <w:r>
              <w:rPr>
                <w:noProof/>
                <w:webHidden/>
              </w:rPr>
              <w:tab/>
            </w:r>
            <w:r>
              <w:rPr>
                <w:noProof/>
                <w:webHidden/>
              </w:rPr>
              <w:fldChar w:fldCharType="begin"/>
            </w:r>
            <w:r>
              <w:rPr>
                <w:noProof/>
                <w:webHidden/>
              </w:rPr>
              <w:instrText xml:space="preserve"> PAGEREF _Toc69079316 \h </w:instrText>
            </w:r>
            <w:r>
              <w:rPr>
                <w:noProof/>
                <w:webHidden/>
              </w:rPr>
            </w:r>
            <w:r>
              <w:rPr>
                <w:noProof/>
                <w:webHidden/>
              </w:rPr>
              <w:fldChar w:fldCharType="separate"/>
            </w:r>
            <w:r>
              <w:rPr>
                <w:noProof/>
                <w:webHidden/>
              </w:rPr>
              <w:t>40</w:t>
            </w:r>
            <w:r>
              <w:rPr>
                <w:noProof/>
                <w:webHidden/>
              </w:rPr>
              <w:fldChar w:fldCharType="end"/>
            </w:r>
          </w:hyperlink>
        </w:p>
        <w:p w14:paraId="3C931367" w14:textId="0A0D5BBB" w:rsidR="00001A6B" w:rsidRDefault="00001A6B">
          <w:pPr>
            <w:pStyle w:val="TOC3"/>
            <w:tabs>
              <w:tab w:val="right" w:leader="dot" w:pos="9350"/>
            </w:tabs>
            <w:rPr>
              <w:rFonts w:asciiTheme="minorHAnsi" w:hAnsiTheme="minorHAnsi" w:cstheme="minorBidi"/>
              <w:noProof/>
              <w:sz w:val="22"/>
              <w:szCs w:val="22"/>
            </w:rPr>
          </w:pPr>
          <w:hyperlink w:anchor="_Toc69079317" w:history="1">
            <w:r w:rsidRPr="00B059D4">
              <w:rPr>
                <w:rStyle w:val="Hyperlink"/>
                <w:noProof/>
              </w:rPr>
              <w:t>7.2.1 Product Functionality</w:t>
            </w:r>
            <w:r>
              <w:rPr>
                <w:noProof/>
                <w:webHidden/>
              </w:rPr>
              <w:tab/>
            </w:r>
            <w:r>
              <w:rPr>
                <w:noProof/>
                <w:webHidden/>
              </w:rPr>
              <w:fldChar w:fldCharType="begin"/>
            </w:r>
            <w:r>
              <w:rPr>
                <w:noProof/>
                <w:webHidden/>
              </w:rPr>
              <w:instrText xml:space="preserve"> PAGEREF _Toc69079317 \h </w:instrText>
            </w:r>
            <w:r>
              <w:rPr>
                <w:noProof/>
                <w:webHidden/>
              </w:rPr>
            </w:r>
            <w:r>
              <w:rPr>
                <w:noProof/>
                <w:webHidden/>
              </w:rPr>
              <w:fldChar w:fldCharType="separate"/>
            </w:r>
            <w:r>
              <w:rPr>
                <w:noProof/>
                <w:webHidden/>
              </w:rPr>
              <w:t>40</w:t>
            </w:r>
            <w:r>
              <w:rPr>
                <w:noProof/>
                <w:webHidden/>
              </w:rPr>
              <w:fldChar w:fldCharType="end"/>
            </w:r>
          </w:hyperlink>
        </w:p>
        <w:p w14:paraId="715C2683" w14:textId="736FE61F" w:rsidR="00001A6B" w:rsidRDefault="00001A6B">
          <w:pPr>
            <w:pStyle w:val="TOC3"/>
            <w:tabs>
              <w:tab w:val="right" w:leader="dot" w:pos="9350"/>
            </w:tabs>
            <w:rPr>
              <w:rFonts w:asciiTheme="minorHAnsi" w:hAnsiTheme="minorHAnsi" w:cstheme="minorBidi"/>
              <w:noProof/>
              <w:sz w:val="22"/>
              <w:szCs w:val="22"/>
            </w:rPr>
          </w:pPr>
          <w:hyperlink w:anchor="_Toc69079318" w:history="1">
            <w:r w:rsidRPr="00B059D4">
              <w:rPr>
                <w:rStyle w:val="Hyperlink"/>
                <w:noProof/>
              </w:rPr>
              <w:t>7.2.2 Strengths and Weaknesses</w:t>
            </w:r>
            <w:r>
              <w:rPr>
                <w:noProof/>
                <w:webHidden/>
              </w:rPr>
              <w:tab/>
            </w:r>
            <w:r>
              <w:rPr>
                <w:noProof/>
                <w:webHidden/>
              </w:rPr>
              <w:fldChar w:fldCharType="begin"/>
            </w:r>
            <w:r>
              <w:rPr>
                <w:noProof/>
                <w:webHidden/>
              </w:rPr>
              <w:instrText xml:space="preserve"> PAGEREF _Toc69079318 \h </w:instrText>
            </w:r>
            <w:r>
              <w:rPr>
                <w:noProof/>
                <w:webHidden/>
              </w:rPr>
            </w:r>
            <w:r>
              <w:rPr>
                <w:noProof/>
                <w:webHidden/>
              </w:rPr>
              <w:fldChar w:fldCharType="separate"/>
            </w:r>
            <w:r>
              <w:rPr>
                <w:noProof/>
                <w:webHidden/>
              </w:rPr>
              <w:t>41</w:t>
            </w:r>
            <w:r>
              <w:rPr>
                <w:noProof/>
                <w:webHidden/>
              </w:rPr>
              <w:fldChar w:fldCharType="end"/>
            </w:r>
          </w:hyperlink>
        </w:p>
        <w:p w14:paraId="773E7675" w14:textId="2A48EA01" w:rsidR="00001A6B" w:rsidRDefault="00001A6B">
          <w:pPr>
            <w:pStyle w:val="TOC3"/>
            <w:tabs>
              <w:tab w:val="right" w:leader="dot" w:pos="9350"/>
            </w:tabs>
            <w:rPr>
              <w:rFonts w:asciiTheme="minorHAnsi" w:hAnsiTheme="minorHAnsi" w:cstheme="minorBidi"/>
              <w:noProof/>
              <w:sz w:val="22"/>
              <w:szCs w:val="22"/>
            </w:rPr>
          </w:pPr>
          <w:hyperlink w:anchor="_Toc69079319" w:history="1">
            <w:r w:rsidRPr="00B059D4">
              <w:rPr>
                <w:rStyle w:val="Hyperlink"/>
                <w:noProof/>
              </w:rPr>
              <w:t>7.2.3 Mobile Implementation</w:t>
            </w:r>
            <w:r>
              <w:rPr>
                <w:noProof/>
                <w:webHidden/>
              </w:rPr>
              <w:tab/>
            </w:r>
            <w:r>
              <w:rPr>
                <w:noProof/>
                <w:webHidden/>
              </w:rPr>
              <w:fldChar w:fldCharType="begin"/>
            </w:r>
            <w:r>
              <w:rPr>
                <w:noProof/>
                <w:webHidden/>
              </w:rPr>
              <w:instrText xml:space="preserve"> PAGEREF _Toc69079319 \h </w:instrText>
            </w:r>
            <w:r>
              <w:rPr>
                <w:noProof/>
                <w:webHidden/>
              </w:rPr>
            </w:r>
            <w:r>
              <w:rPr>
                <w:noProof/>
                <w:webHidden/>
              </w:rPr>
              <w:fldChar w:fldCharType="separate"/>
            </w:r>
            <w:r>
              <w:rPr>
                <w:noProof/>
                <w:webHidden/>
              </w:rPr>
              <w:t>42</w:t>
            </w:r>
            <w:r>
              <w:rPr>
                <w:noProof/>
                <w:webHidden/>
              </w:rPr>
              <w:fldChar w:fldCharType="end"/>
            </w:r>
          </w:hyperlink>
        </w:p>
        <w:p w14:paraId="325364E9" w14:textId="2FEC5F30" w:rsidR="00001A6B" w:rsidRDefault="00001A6B">
          <w:pPr>
            <w:pStyle w:val="TOC2"/>
            <w:tabs>
              <w:tab w:val="right" w:leader="dot" w:pos="9350"/>
            </w:tabs>
            <w:rPr>
              <w:rFonts w:asciiTheme="minorHAnsi" w:hAnsiTheme="minorHAnsi" w:cstheme="minorBidi"/>
              <w:noProof/>
              <w:sz w:val="22"/>
              <w:szCs w:val="22"/>
            </w:rPr>
          </w:pPr>
          <w:hyperlink w:anchor="_Toc69079320" w:history="1">
            <w:r w:rsidRPr="00B059D4">
              <w:rPr>
                <w:rStyle w:val="Hyperlink"/>
                <w:noProof/>
              </w:rPr>
              <w:t>7.3 Process Evaluation</w:t>
            </w:r>
            <w:r>
              <w:rPr>
                <w:noProof/>
                <w:webHidden/>
              </w:rPr>
              <w:tab/>
            </w:r>
            <w:r>
              <w:rPr>
                <w:noProof/>
                <w:webHidden/>
              </w:rPr>
              <w:fldChar w:fldCharType="begin"/>
            </w:r>
            <w:r>
              <w:rPr>
                <w:noProof/>
                <w:webHidden/>
              </w:rPr>
              <w:instrText xml:space="preserve"> PAGEREF _Toc69079320 \h </w:instrText>
            </w:r>
            <w:r>
              <w:rPr>
                <w:noProof/>
                <w:webHidden/>
              </w:rPr>
            </w:r>
            <w:r>
              <w:rPr>
                <w:noProof/>
                <w:webHidden/>
              </w:rPr>
              <w:fldChar w:fldCharType="separate"/>
            </w:r>
            <w:r>
              <w:rPr>
                <w:noProof/>
                <w:webHidden/>
              </w:rPr>
              <w:t>42</w:t>
            </w:r>
            <w:r>
              <w:rPr>
                <w:noProof/>
                <w:webHidden/>
              </w:rPr>
              <w:fldChar w:fldCharType="end"/>
            </w:r>
          </w:hyperlink>
        </w:p>
        <w:p w14:paraId="4453029B" w14:textId="20B94503" w:rsidR="00001A6B" w:rsidRDefault="00001A6B">
          <w:pPr>
            <w:pStyle w:val="TOC3"/>
            <w:tabs>
              <w:tab w:val="right" w:leader="dot" w:pos="9350"/>
            </w:tabs>
            <w:rPr>
              <w:rFonts w:asciiTheme="minorHAnsi" w:hAnsiTheme="minorHAnsi" w:cstheme="minorBidi"/>
              <w:noProof/>
              <w:sz w:val="22"/>
              <w:szCs w:val="22"/>
            </w:rPr>
          </w:pPr>
          <w:hyperlink w:anchor="_Toc69079321" w:history="1">
            <w:r w:rsidRPr="00B059D4">
              <w:rPr>
                <w:rStyle w:val="Hyperlink"/>
                <w:noProof/>
              </w:rPr>
              <w:t>7.3.1 Initiation Phase</w:t>
            </w:r>
            <w:r>
              <w:rPr>
                <w:noProof/>
                <w:webHidden/>
              </w:rPr>
              <w:tab/>
            </w:r>
            <w:r>
              <w:rPr>
                <w:noProof/>
                <w:webHidden/>
              </w:rPr>
              <w:fldChar w:fldCharType="begin"/>
            </w:r>
            <w:r>
              <w:rPr>
                <w:noProof/>
                <w:webHidden/>
              </w:rPr>
              <w:instrText xml:space="preserve"> PAGEREF _Toc69079321 \h </w:instrText>
            </w:r>
            <w:r>
              <w:rPr>
                <w:noProof/>
                <w:webHidden/>
              </w:rPr>
            </w:r>
            <w:r>
              <w:rPr>
                <w:noProof/>
                <w:webHidden/>
              </w:rPr>
              <w:fldChar w:fldCharType="separate"/>
            </w:r>
            <w:r>
              <w:rPr>
                <w:noProof/>
                <w:webHidden/>
              </w:rPr>
              <w:t>42</w:t>
            </w:r>
            <w:r>
              <w:rPr>
                <w:noProof/>
                <w:webHidden/>
              </w:rPr>
              <w:fldChar w:fldCharType="end"/>
            </w:r>
          </w:hyperlink>
        </w:p>
        <w:p w14:paraId="3F97C47B" w14:textId="6317BB2E" w:rsidR="00001A6B" w:rsidRDefault="00001A6B">
          <w:pPr>
            <w:pStyle w:val="TOC3"/>
            <w:tabs>
              <w:tab w:val="right" w:leader="dot" w:pos="9350"/>
            </w:tabs>
            <w:rPr>
              <w:rFonts w:asciiTheme="minorHAnsi" w:hAnsiTheme="minorHAnsi" w:cstheme="minorBidi"/>
              <w:noProof/>
              <w:sz w:val="22"/>
              <w:szCs w:val="22"/>
            </w:rPr>
          </w:pPr>
          <w:hyperlink w:anchor="_Toc69079322" w:history="1">
            <w:r w:rsidRPr="00B059D4">
              <w:rPr>
                <w:rStyle w:val="Hyperlink"/>
                <w:noProof/>
              </w:rPr>
              <w:t>7.3.2 Planning Phase</w:t>
            </w:r>
            <w:r>
              <w:rPr>
                <w:noProof/>
                <w:webHidden/>
              </w:rPr>
              <w:tab/>
            </w:r>
            <w:r>
              <w:rPr>
                <w:noProof/>
                <w:webHidden/>
              </w:rPr>
              <w:fldChar w:fldCharType="begin"/>
            </w:r>
            <w:r>
              <w:rPr>
                <w:noProof/>
                <w:webHidden/>
              </w:rPr>
              <w:instrText xml:space="preserve"> PAGEREF _Toc69079322 \h </w:instrText>
            </w:r>
            <w:r>
              <w:rPr>
                <w:noProof/>
                <w:webHidden/>
              </w:rPr>
            </w:r>
            <w:r>
              <w:rPr>
                <w:noProof/>
                <w:webHidden/>
              </w:rPr>
              <w:fldChar w:fldCharType="separate"/>
            </w:r>
            <w:r>
              <w:rPr>
                <w:noProof/>
                <w:webHidden/>
              </w:rPr>
              <w:t>43</w:t>
            </w:r>
            <w:r>
              <w:rPr>
                <w:noProof/>
                <w:webHidden/>
              </w:rPr>
              <w:fldChar w:fldCharType="end"/>
            </w:r>
          </w:hyperlink>
        </w:p>
        <w:p w14:paraId="3C598A29" w14:textId="5B4F7580" w:rsidR="00001A6B" w:rsidRDefault="00001A6B">
          <w:pPr>
            <w:pStyle w:val="TOC3"/>
            <w:tabs>
              <w:tab w:val="right" w:leader="dot" w:pos="9350"/>
            </w:tabs>
            <w:rPr>
              <w:rFonts w:asciiTheme="minorHAnsi" w:hAnsiTheme="minorHAnsi" w:cstheme="minorBidi"/>
              <w:noProof/>
              <w:sz w:val="22"/>
              <w:szCs w:val="22"/>
            </w:rPr>
          </w:pPr>
          <w:hyperlink w:anchor="_Toc69079323" w:history="1">
            <w:r w:rsidRPr="00B059D4">
              <w:rPr>
                <w:rStyle w:val="Hyperlink"/>
                <w:noProof/>
              </w:rPr>
              <w:t>7.3.3 Analysis Phase</w:t>
            </w:r>
            <w:r>
              <w:rPr>
                <w:noProof/>
                <w:webHidden/>
              </w:rPr>
              <w:tab/>
            </w:r>
            <w:r>
              <w:rPr>
                <w:noProof/>
                <w:webHidden/>
              </w:rPr>
              <w:fldChar w:fldCharType="begin"/>
            </w:r>
            <w:r>
              <w:rPr>
                <w:noProof/>
                <w:webHidden/>
              </w:rPr>
              <w:instrText xml:space="preserve"> PAGEREF _Toc69079323 \h </w:instrText>
            </w:r>
            <w:r>
              <w:rPr>
                <w:noProof/>
                <w:webHidden/>
              </w:rPr>
            </w:r>
            <w:r>
              <w:rPr>
                <w:noProof/>
                <w:webHidden/>
              </w:rPr>
              <w:fldChar w:fldCharType="separate"/>
            </w:r>
            <w:r>
              <w:rPr>
                <w:noProof/>
                <w:webHidden/>
              </w:rPr>
              <w:t>43</w:t>
            </w:r>
            <w:r>
              <w:rPr>
                <w:noProof/>
                <w:webHidden/>
              </w:rPr>
              <w:fldChar w:fldCharType="end"/>
            </w:r>
          </w:hyperlink>
        </w:p>
        <w:p w14:paraId="52161AD0" w14:textId="6A16242D" w:rsidR="00001A6B" w:rsidRDefault="00001A6B">
          <w:pPr>
            <w:pStyle w:val="TOC3"/>
            <w:tabs>
              <w:tab w:val="right" w:leader="dot" w:pos="9350"/>
            </w:tabs>
            <w:rPr>
              <w:rFonts w:asciiTheme="minorHAnsi" w:hAnsiTheme="minorHAnsi" w:cstheme="minorBidi"/>
              <w:noProof/>
              <w:sz w:val="22"/>
              <w:szCs w:val="22"/>
            </w:rPr>
          </w:pPr>
          <w:hyperlink w:anchor="_Toc69079324" w:history="1">
            <w:r w:rsidRPr="00B059D4">
              <w:rPr>
                <w:rStyle w:val="Hyperlink"/>
                <w:noProof/>
              </w:rPr>
              <w:t>7.3.4 Implementation Phase</w:t>
            </w:r>
            <w:r>
              <w:rPr>
                <w:noProof/>
                <w:webHidden/>
              </w:rPr>
              <w:tab/>
            </w:r>
            <w:r>
              <w:rPr>
                <w:noProof/>
                <w:webHidden/>
              </w:rPr>
              <w:fldChar w:fldCharType="begin"/>
            </w:r>
            <w:r>
              <w:rPr>
                <w:noProof/>
                <w:webHidden/>
              </w:rPr>
              <w:instrText xml:space="preserve"> PAGEREF _Toc69079324 \h </w:instrText>
            </w:r>
            <w:r>
              <w:rPr>
                <w:noProof/>
                <w:webHidden/>
              </w:rPr>
            </w:r>
            <w:r>
              <w:rPr>
                <w:noProof/>
                <w:webHidden/>
              </w:rPr>
              <w:fldChar w:fldCharType="separate"/>
            </w:r>
            <w:r>
              <w:rPr>
                <w:noProof/>
                <w:webHidden/>
              </w:rPr>
              <w:t>44</w:t>
            </w:r>
            <w:r>
              <w:rPr>
                <w:noProof/>
                <w:webHidden/>
              </w:rPr>
              <w:fldChar w:fldCharType="end"/>
            </w:r>
          </w:hyperlink>
        </w:p>
        <w:p w14:paraId="350F8830" w14:textId="0C916109" w:rsidR="00001A6B" w:rsidRDefault="00001A6B">
          <w:pPr>
            <w:pStyle w:val="TOC3"/>
            <w:tabs>
              <w:tab w:val="right" w:leader="dot" w:pos="9350"/>
            </w:tabs>
            <w:rPr>
              <w:rFonts w:asciiTheme="minorHAnsi" w:hAnsiTheme="minorHAnsi" w:cstheme="minorBidi"/>
              <w:noProof/>
              <w:sz w:val="22"/>
              <w:szCs w:val="22"/>
            </w:rPr>
          </w:pPr>
          <w:hyperlink w:anchor="_Toc69079325" w:history="1">
            <w:r w:rsidRPr="00B059D4">
              <w:rPr>
                <w:rStyle w:val="Hyperlink"/>
                <w:noProof/>
              </w:rPr>
              <w:t>7.3.5 Testing Phase</w:t>
            </w:r>
            <w:r>
              <w:rPr>
                <w:noProof/>
                <w:webHidden/>
              </w:rPr>
              <w:tab/>
            </w:r>
            <w:r>
              <w:rPr>
                <w:noProof/>
                <w:webHidden/>
              </w:rPr>
              <w:fldChar w:fldCharType="begin"/>
            </w:r>
            <w:r>
              <w:rPr>
                <w:noProof/>
                <w:webHidden/>
              </w:rPr>
              <w:instrText xml:space="preserve"> PAGEREF _Toc69079325 \h </w:instrText>
            </w:r>
            <w:r>
              <w:rPr>
                <w:noProof/>
                <w:webHidden/>
              </w:rPr>
            </w:r>
            <w:r>
              <w:rPr>
                <w:noProof/>
                <w:webHidden/>
              </w:rPr>
              <w:fldChar w:fldCharType="separate"/>
            </w:r>
            <w:r>
              <w:rPr>
                <w:noProof/>
                <w:webHidden/>
              </w:rPr>
              <w:t>44</w:t>
            </w:r>
            <w:r>
              <w:rPr>
                <w:noProof/>
                <w:webHidden/>
              </w:rPr>
              <w:fldChar w:fldCharType="end"/>
            </w:r>
          </w:hyperlink>
        </w:p>
        <w:p w14:paraId="2FE85F1F" w14:textId="73AB646F" w:rsidR="00001A6B" w:rsidRDefault="00001A6B">
          <w:pPr>
            <w:pStyle w:val="TOC3"/>
            <w:tabs>
              <w:tab w:val="right" w:leader="dot" w:pos="9350"/>
            </w:tabs>
            <w:rPr>
              <w:rFonts w:asciiTheme="minorHAnsi" w:hAnsiTheme="minorHAnsi" w:cstheme="minorBidi"/>
              <w:noProof/>
              <w:sz w:val="22"/>
              <w:szCs w:val="22"/>
            </w:rPr>
          </w:pPr>
          <w:hyperlink w:anchor="_Toc69079326" w:history="1">
            <w:r w:rsidRPr="00B059D4">
              <w:rPr>
                <w:rStyle w:val="Hyperlink"/>
                <w:noProof/>
              </w:rPr>
              <w:t>7.3.6 Documentation Phase</w:t>
            </w:r>
            <w:r>
              <w:rPr>
                <w:noProof/>
                <w:webHidden/>
              </w:rPr>
              <w:tab/>
            </w:r>
            <w:r>
              <w:rPr>
                <w:noProof/>
                <w:webHidden/>
              </w:rPr>
              <w:fldChar w:fldCharType="begin"/>
            </w:r>
            <w:r>
              <w:rPr>
                <w:noProof/>
                <w:webHidden/>
              </w:rPr>
              <w:instrText xml:space="preserve"> PAGEREF _Toc69079326 \h </w:instrText>
            </w:r>
            <w:r>
              <w:rPr>
                <w:noProof/>
                <w:webHidden/>
              </w:rPr>
            </w:r>
            <w:r>
              <w:rPr>
                <w:noProof/>
                <w:webHidden/>
              </w:rPr>
              <w:fldChar w:fldCharType="separate"/>
            </w:r>
            <w:r>
              <w:rPr>
                <w:noProof/>
                <w:webHidden/>
              </w:rPr>
              <w:t>45</w:t>
            </w:r>
            <w:r>
              <w:rPr>
                <w:noProof/>
                <w:webHidden/>
              </w:rPr>
              <w:fldChar w:fldCharType="end"/>
            </w:r>
          </w:hyperlink>
        </w:p>
        <w:p w14:paraId="0095FF42" w14:textId="45FBF63C" w:rsidR="00001A6B" w:rsidRDefault="00001A6B">
          <w:pPr>
            <w:pStyle w:val="TOC1"/>
            <w:tabs>
              <w:tab w:val="right" w:leader="dot" w:pos="9350"/>
            </w:tabs>
            <w:rPr>
              <w:rFonts w:asciiTheme="minorHAnsi" w:hAnsiTheme="minorHAnsi" w:cstheme="minorBidi"/>
              <w:noProof/>
              <w:sz w:val="22"/>
              <w:szCs w:val="22"/>
            </w:rPr>
          </w:pPr>
          <w:hyperlink w:anchor="_Toc69079327" w:history="1">
            <w:r w:rsidRPr="00B059D4">
              <w:rPr>
                <w:rStyle w:val="Hyperlink"/>
                <w:noProof/>
              </w:rPr>
              <w:t>Chapter 8: Conclusion and Recommendation</w:t>
            </w:r>
            <w:r>
              <w:rPr>
                <w:noProof/>
                <w:webHidden/>
              </w:rPr>
              <w:tab/>
            </w:r>
            <w:r>
              <w:rPr>
                <w:noProof/>
                <w:webHidden/>
              </w:rPr>
              <w:fldChar w:fldCharType="begin"/>
            </w:r>
            <w:r>
              <w:rPr>
                <w:noProof/>
                <w:webHidden/>
              </w:rPr>
              <w:instrText xml:space="preserve"> PAGEREF _Toc69079327 \h </w:instrText>
            </w:r>
            <w:r>
              <w:rPr>
                <w:noProof/>
                <w:webHidden/>
              </w:rPr>
            </w:r>
            <w:r>
              <w:rPr>
                <w:noProof/>
                <w:webHidden/>
              </w:rPr>
              <w:fldChar w:fldCharType="separate"/>
            </w:r>
            <w:r>
              <w:rPr>
                <w:noProof/>
                <w:webHidden/>
              </w:rPr>
              <w:t>45</w:t>
            </w:r>
            <w:r>
              <w:rPr>
                <w:noProof/>
                <w:webHidden/>
              </w:rPr>
              <w:fldChar w:fldCharType="end"/>
            </w:r>
          </w:hyperlink>
        </w:p>
        <w:p w14:paraId="156E3609" w14:textId="6FED34F7" w:rsidR="00001A6B" w:rsidRDefault="00001A6B">
          <w:pPr>
            <w:pStyle w:val="TOC2"/>
            <w:tabs>
              <w:tab w:val="right" w:leader="dot" w:pos="9350"/>
            </w:tabs>
            <w:rPr>
              <w:rFonts w:asciiTheme="minorHAnsi" w:hAnsiTheme="minorHAnsi" w:cstheme="minorBidi"/>
              <w:noProof/>
              <w:sz w:val="22"/>
              <w:szCs w:val="22"/>
            </w:rPr>
          </w:pPr>
          <w:hyperlink w:anchor="_Toc69079328" w:history="1">
            <w:r w:rsidRPr="00B059D4">
              <w:rPr>
                <w:rStyle w:val="Hyperlink"/>
                <w:noProof/>
              </w:rPr>
              <w:t>8.1 Conclusion</w:t>
            </w:r>
            <w:r>
              <w:rPr>
                <w:noProof/>
                <w:webHidden/>
              </w:rPr>
              <w:tab/>
            </w:r>
            <w:r>
              <w:rPr>
                <w:noProof/>
                <w:webHidden/>
              </w:rPr>
              <w:fldChar w:fldCharType="begin"/>
            </w:r>
            <w:r>
              <w:rPr>
                <w:noProof/>
                <w:webHidden/>
              </w:rPr>
              <w:instrText xml:space="preserve"> PAGEREF _Toc69079328 \h </w:instrText>
            </w:r>
            <w:r>
              <w:rPr>
                <w:noProof/>
                <w:webHidden/>
              </w:rPr>
            </w:r>
            <w:r>
              <w:rPr>
                <w:noProof/>
                <w:webHidden/>
              </w:rPr>
              <w:fldChar w:fldCharType="separate"/>
            </w:r>
            <w:r>
              <w:rPr>
                <w:noProof/>
                <w:webHidden/>
              </w:rPr>
              <w:t>45</w:t>
            </w:r>
            <w:r>
              <w:rPr>
                <w:noProof/>
                <w:webHidden/>
              </w:rPr>
              <w:fldChar w:fldCharType="end"/>
            </w:r>
          </w:hyperlink>
        </w:p>
        <w:p w14:paraId="401BAD72" w14:textId="682604BE" w:rsidR="00001A6B" w:rsidRDefault="00001A6B">
          <w:pPr>
            <w:pStyle w:val="TOC2"/>
            <w:tabs>
              <w:tab w:val="right" w:leader="dot" w:pos="9350"/>
            </w:tabs>
            <w:rPr>
              <w:rFonts w:asciiTheme="minorHAnsi" w:hAnsiTheme="minorHAnsi" w:cstheme="minorBidi"/>
              <w:noProof/>
              <w:sz w:val="22"/>
              <w:szCs w:val="22"/>
            </w:rPr>
          </w:pPr>
          <w:hyperlink w:anchor="_Toc69079329" w:history="1">
            <w:r w:rsidRPr="00B059D4">
              <w:rPr>
                <w:rStyle w:val="Hyperlink"/>
                <w:noProof/>
              </w:rPr>
              <w:t>8.2 Recommendation</w:t>
            </w:r>
            <w:r>
              <w:rPr>
                <w:noProof/>
                <w:webHidden/>
              </w:rPr>
              <w:tab/>
            </w:r>
            <w:r>
              <w:rPr>
                <w:noProof/>
                <w:webHidden/>
              </w:rPr>
              <w:fldChar w:fldCharType="begin"/>
            </w:r>
            <w:r>
              <w:rPr>
                <w:noProof/>
                <w:webHidden/>
              </w:rPr>
              <w:instrText xml:space="preserve"> PAGEREF _Toc69079329 \h </w:instrText>
            </w:r>
            <w:r>
              <w:rPr>
                <w:noProof/>
                <w:webHidden/>
              </w:rPr>
            </w:r>
            <w:r>
              <w:rPr>
                <w:noProof/>
                <w:webHidden/>
              </w:rPr>
              <w:fldChar w:fldCharType="separate"/>
            </w:r>
            <w:r>
              <w:rPr>
                <w:noProof/>
                <w:webHidden/>
              </w:rPr>
              <w:t>45</w:t>
            </w:r>
            <w:r>
              <w:rPr>
                <w:noProof/>
                <w:webHidden/>
              </w:rPr>
              <w:fldChar w:fldCharType="end"/>
            </w:r>
          </w:hyperlink>
        </w:p>
        <w:p w14:paraId="5F73E9C8" w14:textId="697AD3EF" w:rsidR="00001A6B" w:rsidRDefault="00001A6B">
          <w:r>
            <w:rPr>
              <w:b/>
              <w:bCs/>
              <w:noProof/>
            </w:rPr>
            <w:fldChar w:fldCharType="end"/>
          </w:r>
        </w:p>
      </w:sdtContent>
    </w:sdt>
    <w:p w14:paraId="6D59A3BA" w14:textId="77777777" w:rsidR="00001A6B" w:rsidRDefault="00001A6B" w:rsidP="00530D7D">
      <w:pPr>
        <w:pStyle w:val="Heading1"/>
        <w:spacing w:line="360" w:lineRule="auto"/>
        <w:jc w:val="both"/>
        <w:rPr>
          <w:rFonts w:ascii="Times New Roman" w:hAnsi="Times New Roman" w:cs="Times New Roman"/>
          <w:sz w:val="24"/>
          <w:szCs w:val="24"/>
        </w:rPr>
      </w:pPr>
    </w:p>
    <w:p w14:paraId="3988BC43" w14:textId="77777777" w:rsidR="00001A6B" w:rsidRDefault="00001A6B" w:rsidP="00530D7D">
      <w:pPr>
        <w:pStyle w:val="Heading1"/>
        <w:spacing w:line="360" w:lineRule="auto"/>
        <w:jc w:val="both"/>
        <w:rPr>
          <w:rFonts w:ascii="Times New Roman" w:hAnsi="Times New Roman" w:cs="Times New Roman"/>
          <w:sz w:val="24"/>
          <w:szCs w:val="24"/>
          <w:lang w:val="en-MY"/>
        </w:rPr>
      </w:pPr>
    </w:p>
    <w:p w14:paraId="39647D67" w14:textId="77777777" w:rsidR="00001A6B" w:rsidRDefault="00001A6B" w:rsidP="00530D7D">
      <w:pPr>
        <w:pStyle w:val="Heading1"/>
        <w:spacing w:line="360" w:lineRule="auto"/>
        <w:jc w:val="both"/>
        <w:rPr>
          <w:rFonts w:ascii="Times New Roman" w:hAnsi="Times New Roman" w:cs="Times New Roman"/>
          <w:sz w:val="24"/>
          <w:szCs w:val="24"/>
          <w:lang w:val="en-MY"/>
        </w:rPr>
      </w:pPr>
    </w:p>
    <w:p w14:paraId="2B035868" w14:textId="42FBBE41" w:rsidR="00001A6B" w:rsidRDefault="00001A6B" w:rsidP="00530D7D">
      <w:pPr>
        <w:pStyle w:val="Heading1"/>
        <w:spacing w:line="360" w:lineRule="auto"/>
        <w:jc w:val="both"/>
        <w:rPr>
          <w:rFonts w:ascii="Times New Roman" w:hAnsi="Times New Roman" w:cs="Times New Roman"/>
          <w:sz w:val="24"/>
          <w:szCs w:val="24"/>
          <w:lang w:val="en-MY"/>
        </w:rPr>
      </w:pPr>
    </w:p>
    <w:p w14:paraId="4EBEA864" w14:textId="034EE9EF" w:rsidR="00001A6B" w:rsidRDefault="00001A6B" w:rsidP="00001A6B">
      <w:pPr>
        <w:rPr>
          <w:lang w:val="en-MY"/>
        </w:rPr>
      </w:pPr>
    </w:p>
    <w:p w14:paraId="057134FE" w14:textId="630AAC78" w:rsidR="00001A6B" w:rsidRDefault="00001A6B" w:rsidP="00001A6B">
      <w:pPr>
        <w:rPr>
          <w:lang w:val="en-MY"/>
        </w:rPr>
      </w:pPr>
    </w:p>
    <w:p w14:paraId="2B877145" w14:textId="06112E06" w:rsidR="00001A6B" w:rsidRDefault="00001A6B" w:rsidP="00001A6B">
      <w:pPr>
        <w:rPr>
          <w:lang w:val="en-MY"/>
        </w:rPr>
      </w:pPr>
    </w:p>
    <w:p w14:paraId="5C1F5A5E" w14:textId="39DABF36" w:rsidR="00001A6B" w:rsidRDefault="00001A6B" w:rsidP="00001A6B">
      <w:pPr>
        <w:rPr>
          <w:lang w:val="en-MY"/>
        </w:rPr>
      </w:pPr>
    </w:p>
    <w:p w14:paraId="17E64626" w14:textId="781DD6E0" w:rsidR="00001A6B" w:rsidRDefault="00001A6B" w:rsidP="00001A6B">
      <w:pPr>
        <w:rPr>
          <w:lang w:val="en-MY"/>
        </w:rPr>
      </w:pPr>
    </w:p>
    <w:p w14:paraId="2BC93C9F" w14:textId="6227734E" w:rsidR="00001A6B" w:rsidRDefault="00001A6B" w:rsidP="00001A6B">
      <w:pPr>
        <w:rPr>
          <w:lang w:val="en-MY"/>
        </w:rPr>
      </w:pPr>
    </w:p>
    <w:p w14:paraId="1E7F657C" w14:textId="1864F9FA" w:rsidR="00001A6B" w:rsidRDefault="00001A6B" w:rsidP="00001A6B">
      <w:pPr>
        <w:rPr>
          <w:lang w:val="en-MY"/>
        </w:rPr>
      </w:pPr>
    </w:p>
    <w:p w14:paraId="74D69A93" w14:textId="77777777" w:rsidR="00001A6B" w:rsidRPr="00001A6B" w:rsidRDefault="00001A6B" w:rsidP="00001A6B">
      <w:pPr>
        <w:rPr>
          <w:lang w:val="en-MY"/>
        </w:rPr>
      </w:pPr>
    </w:p>
    <w:p w14:paraId="38F16E19" w14:textId="5F2BB674" w:rsidR="002B6FDA" w:rsidRPr="00530D7D" w:rsidRDefault="00CA4898" w:rsidP="00530D7D">
      <w:pPr>
        <w:pStyle w:val="Heading1"/>
        <w:spacing w:line="360" w:lineRule="auto"/>
        <w:jc w:val="both"/>
        <w:rPr>
          <w:rFonts w:ascii="Times New Roman" w:hAnsi="Times New Roman" w:cs="Times New Roman"/>
          <w:sz w:val="24"/>
          <w:szCs w:val="24"/>
          <w:lang w:val="en-MY"/>
        </w:rPr>
      </w:pPr>
      <w:bookmarkStart w:id="2" w:name="_Toc69079255"/>
      <w:r w:rsidRPr="00530D7D">
        <w:rPr>
          <w:rFonts w:ascii="Times New Roman" w:hAnsi="Times New Roman" w:cs="Times New Roman"/>
          <w:sz w:val="24"/>
          <w:szCs w:val="24"/>
          <w:lang w:val="en-MY"/>
        </w:rPr>
        <w:lastRenderedPageBreak/>
        <w:t xml:space="preserve">Chapter 1: </w:t>
      </w:r>
      <w:r w:rsidR="00A42421" w:rsidRPr="00530D7D">
        <w:rPr>
          <w:rFonts w:ascii="Times New Roman" w:hAnsi="Times New Roman" w:cs="Times New Roman"/>
          <w:sz w:val="24"/>
          <w:szCs w:val="24"/>
          <w:lang w:val="en-MY"/>
        </w:rPr>
        <w:t>Introduction</w:t>
      </w:r>
      <w:bookmarkEnd w:id="1"/>
      <w:bookmarkEnd w:id="0"/>
      <w:bookmarkEnd w:id="2"/>
      <w:r w:rsidRPr="00530D7D">
        <w:rPr>
          <w:rFonts w:ascii="Times New Roman" w:hAnsi="Times New Roman" w:cs="Times New Roman"/>
          <w:sz w:val="24"/>
          <w:szCs w:val="24"/>
          <w:lang w:val="en-MY"/>
        </w:rPr>
        <w:t xml:space="preserve"> </w:t>
      </w:r>
      <w:r w:rsidR="00A42421" w:rsidRPr="00530D7D">
        <w:rPr>
          <w:rFonts w:ascii="Times New Roman" w:hAnsi="Times New Roman" w:cs="Times New Roman"/>
          <w:sz w:val="24"/>
          <w:szCs w:val="24"/>
          <w:lang w:val="en-MY"/>
        </w:rPr>
        <w:t xml:space="preserve"> </w:t>
      </w:r>
    </w:p>
    <w:p w14:paraId="21199837" w14:textId="77777777" w:rsidR="002B6FDA" w:rsidRPr="00530D7D" w:rsidRDefault="00417B94" w:rsidP="00530D7D">
      <w:pPr>
        <w:pStyle w:val="Heading2"/>
        <w:spacing w:line="360" w:lineRule="auto"/>
        <w:jc w:val="both"/>
        <w:rPr>
          <w:rFonts w:ascii="Times New Roman" w:hAnsi="Times New Roman" w:cs="Times New Roman"/>
          <w:sz w:val="24"/>
          <w:szCs w:val="24"/>
          <w:lang w:val="en-MY"/>
        </w:rPr>
      </w:pPr>
      <w:bookmarkStart w:id="3" w:name="_Toc69079256"/>
      <w:r w:rsidRPr="00530D7D">
        <w:rPr>
          <w:rFonts w:ascii="Times New Roman" w:hAnsi="Times New Roman" w:cs="Times New Roman"/>
          <w:sz w:val="24"/>
          <w:szCs w:val="24"/>
          <w:lang w:val="en-MY"/>
        </w:rPr>
        <w:t>1.1 Overview</w:t>
      </w:r>
      <w:bookmarkEnd w:id="3"/>
    </w:p>
    <w:p w14:paraId="6DF1355E" w14:textId="77777777" w:rsidR="00417B94" w:rsidRPr="00530D7D" w:rsidRDefault="00417B94" w:rsidP="00530D7D">
      <w:pPr>
        <w:spacing w:line="360" w:lineRule="auto"/>
        <w:jc w:val="both"/>
        <w:rPr>
          <w:lang w:val="en-MY"/>
        </w:rPr>
      </w:pPr>
      <w:r w:rsidRPr="00530D7D">
        <w:t>This chapter will introduce the background and concepts regarding the project. That includes proposed work, expectations and features of the final product. Besides that, the methodology and software tools adopted will also be discussed here.</w:t>
      </w:r>
    </w:p>
    <w:p w14:paraId="59994A9D" w14:textId="77777777" w:rsidR="002B6FDA" w:rsidRPr="00530D7D" w:rsidRDefault="008D39C3" w:rsidP="00530D7D">
      <w:pPr>
        <w:pStyle w:val="Heading2"/>
        <w:spacing w:line="360" w:lineRule="auto"/>
        <w:jc w:val="both"/>
        <w:rPr>
          <w:rFonts w:ascii="Times New Roman" w:hAnsi="Times New Roman" w:cs="Times New Roman"/>
          <w:sz w:val="24"/>
          <w:szCs w:val="24"/>
          <w:lang w:val="en-MY"/>
        </w:rPr>
      </w:pPr>
      <w:bookmarkStart w:id="4" w:name="_Toc55622439"/>
      <w:bookmarkStart w:id="5" w:name="_Toc55623419"/>
      <w:bookmarkStart w:id="6" w:name="_Toc69079257"/>
      <w:r w:rsidRPr="00530D7D">
        <w:rPr>
          <w:rFonts w:ascii="Times New Roman" w:hAnsi="Times New Roman" w:cs="Times New Roman"/>
          <w:sz w:val="24"/>
          <w:szCs w:val="24"/>
          <w:lang w:val="en-MY"/>
        </w:rPr>
        <w:t xml:space="preserve">1.2 </w:t>
      </w:r>
      <w:r w:rsidR="00A42421" w:rsidRPr="00530D7D">
        <w:rPr>
          <w:rFonts w:ascii="Times New Roman" w:hAnsi="Times New Roman" w:cs="Times New Roman"/>
          <w:sz w:val="24"/>
          <w:szCs w:val="24"/>
          <w:lang w:val="en-MY"/>
        </w:rPr>
        <w:t>Background of the Project</w:t>
      </w:r>
      <w:bookmarkEnd w:id="4"/>
      <w:bookmarkEnd w:id="5"/>
      <w:bookmarkEnd w:id="6"/>
    </w:p>
    <w:p w14:paraId="68D03F6D" w14:textId="77777777" w:rsidR="00A82D20" w:rsidRPr="00530D7D" w:rsidRDefault="008D39C3" w:rsidP="00530D7D">
      <w:pPr>
        <w:spacing w:line="360" w:lineRule="auto"/>
        <w:jc w:val="both"/>
        <w:rPr>
          <w:lang w:val="en-MY"/>
        </w:rPr>
      </w:pPr>
      <w:proofErr w:type="spellStart"/>
      <w:r w:rsidRPr="00530D7D">
        <w:rPr>
          <w:lang w:val="en-MY"/>
        </w:rPr>
        <w:t>Transign</w:t>
      </w:r>
      <w:proofErr w:type="spellEnd"/>
      <w:r w:rsidRPr="00530D7D">
        <w:rPr>
          <w:lang w:val="en-MY"/>
        </w:rPr>
        <w:t xml:space="preserve">, an </w:t>
      </w:r>
      <w:r w:rsidR="00A82D20" w:rsidRPr="00530D7D">
        <w:rPr>
          <w:lang w:val="en-MY"/>
        </w:rPr>
        <w:t xml:space="preserve">artificial intelligence-based real-time sign language to speech translation application, has the main features of detecting hand signs and then converting it them to speech. </w:t>
      </w:r>
    </w:p>
    <w:p w14:paraId="181E2300" w14:textId="77777777" w:rsidR="00A42421" w:rsidRPr="00530D7D" w:rsidRDefault="00A82D20" w:rsidP="00530D7D">
      <w:pPr>
        <w:spacing w:line="360" w:lineRule="auto"/>
        <w:jc w:val="both"/>
        <w:rPr>
          <w:lang w:val="en-MY"/>
        </w:rPr>
      </w:pPr>
      <w:r w:rsidRPr="00530D7D">
        <w:rPr>
          <w:lang w:val="en-MY"/>
        </w:rPr>
        <w:t xml:space="preserve">This </w:t>
      </w:r>
      <w:r w:rsidR="00E40A3F" w:rsidRPr="00530D7D">
        <w:rPr>
          <w:lang w:val="en-MY"/>
        </w:rPr>
        <w:t xml:space="preserve">project aims to ease the difficulty of communication for deaf/mute people in everyday life as the skillset for understanding sign language is a skill rarely found among people within society in the current times. ASL (American Sign Language) will be the go-to sign language for this project due to its popularity. The project will go through a few phases to accomplish this objective. Firstly, custom data of hand signs are produced through a webcam. Following that, the dataset is cleaned and processed before it is fed to the model for training. Once a feasible model has been produced, the inference will go through a few confidence tests before it is passed as legible sign language and then converted to text for speech synthesizing. </w:t>
      </w:r>
      <w:r w:rsidR="0026200B" w:rsidRPr="00530D7D">
        <w:rPr>
          <w:lang w:val="en-MY"/>
        </w:rPr>
        <w:t>The resulting translation can also be translated to other spoken languages to further bridge the gap of communication between deaf/mute people and other ethnics around the world.</w:t>
      </w:r>
    </w:p>
    <w:p w14:paraId="573167C7" w14:textId="77777777" w:rsidR="002B6FDA" w:rsidRPr="00530D7D" w:rsidRDefault="0026200B" w:rsidP="00530D7D">
      <w:pPr>
        <w:pStyle w:val="Heading2"/>
        <w:spacing w:line="360" w:lineRule="auto"/>
        <w:jc w:val="both"/>
        <w:rPr>
          <w:rFonts w:ascii="Times New Roman" w:hAnsi="Times New Roman" w:cs="Times New Roman"/>
          <w:sz w:val="24"/>
          <w:szCs w:val="24"/>
          <w:lang w:val="en-MY"/>
        </w:rPr>
      </w:pPr>
      <w:bookmarkStart w:id="7" w:name="_Toc55622440"/>
      <w:bookmarkStart w:id="8" w:name="_Toc55623420"/>
      <w:bookmarkStart w:id="9" w:name="_Toc69079258"/>
      <w:r w:rsidRPr="00530D7D">
        <w:rPr>
          <w:rFonts w:ascii="Times New Roman" w:hAnsi="Times New Roman" w:cs="Times New Roman"/>
          <w:sz w:val="24"/>
          <w:szCs w:val="24"/>
          <w:lang w:val="en-MY"/>
        </w:rPr>
        <w:t xml:space="preserve">1.3 </w:t>
      </w:r>
      <w:r w:rsidR="00A42421" w:rsidRPr="00530D7D">
        <w:rPr>
          <w:rFonts w:ascii="Times New Roman" w:hAnsi="Times New Roman" w:cs="Times New Roman"/>
          <w:sz w:val="24"/>
          <w:szCs w:val="24"/>
          <w:lang w:val="en-MY"/>
        </w:rPr>
        <w:t>Key Concepts</w:t>
      </w:r>
      <w:bookmarkEnd w:id="7"/>
      <w:bookmarkEnd w:id="8"/>
      <w:bookmarkEnd w:id="9"/>
    </w:p>
    <w:p w14:paraId="1D6720A6" w14:textId="77777777" w:rsidR="00A42421" w:rsidRPr="00530D7D" w:rsidRDefault="00A42421" w:rsidP="00530D7D">
      <w:pPr>
        <w:spacing w:line="360" w:lineRule="auto"/>
        <w:jc w:val="both"/>
        <w:rPr>
          <w:lang w:val="en-MY"/>
        </w:rPr>
      </w:pPr>
      <w:r w:rsidRPr="00530D7D">
        <w:rPr>
          <w:lang w:val="en-MY"/>
        </w:rPr>
        <w:t>At the base of this system is the hardware which will be the mobile handheld devices used daily by almost everyone known as smartphones. A device can be considered a smartphone when it has the processing power and memory to run applications, make phone calls and text messages, access to the internet, sound input and output, and lastly camera capabilities</w:t>
      </w:r>
      <w:r w:rsidRPr="00530D7D">
        <w:rPr>
          <w:lang w:val="en-MY"/>
        </w:rPr>
        <w:fldChar w:fldCharType="begin"/>
      </w:r>
      <w:r w:rsidRPr="00530D7D">
        <w:rPr>
          <w:lang w:val="en-MY"/>
        </w:rPr>
        <w:instrText xml:space="preserve"> ADDIN ZOTERO_ITEM CSL_CITATION {"citationID":"7XpqJ7TB","properties":{"formattedCitation":"({\\i{}What is a smartphone? | Digital Unite}, no date)","plainCitation":"(What is a smartphone? | Digital Unite, no date)","noteIndex":0},"citationItems":[{"id":36,"uris":["http://zotero.org/users/local/as929ZQ7/items/H9JWQVU9"],"uri":["http://zotero.org/users/local/as929ZQ7/items/H9JWQVU9"],"itemData":{"id":36,"type":"webpage","title":"What is a smartphone? | Digital Unite","URL":"https://www.digitalunite.com/technology-guides/smartphones-tablets/smartphones/what-smartphone","accessed":{"date-parts":[["2020",11,3]]}}}],"schema":"https://github.com/citation-style-language/schema/raw/master/csl-citation.json"} </w:instrText>
      </w:r>
      <w:r w:rsidRPr="00530D7D">
        <w:rPr>
          <w:lang w:val="en-MY"/>
        </w:rPr>
        <w:fldChar w:fldCharType="separate"/>
      </w:r>
      <w:r w:rsidRPr="00530D7D">
        <w:t>(</w:t>
      </w:r>
      <w:r w:rsidRPr="00530D7D">
        <w:rPr>
          <w:i/>
          <w:iCs/>
        </w:rPr>
        <w:t>What is a smartphone? | Digital Unite</w:t>
      </w:r>
      <w:r w:rsidRPr="00530D7D">
        <w:t>, no date)</w:t>
      </w:r>
      <w:r w:rsidRPr="00530D7D">
        <w:rPr>
          <w:lang w:val="en-MY"/>
        </w:rPr>
        <w:fldChar w:fldCharType="end"/>
      </w:r>
      <w:r w:rsidRPr="00530D7D">
        <w:rPr>
          <w:lang w:val="en-MY"/>
        </w:rPr>
        <w:t>.</w:t>
      </w:r>
    </w:p>
    <w:p w14:paraId="185C549A" w14:textId="77777777" w:rsidR="00A42421" w:rsidRPr="00530D7D" w:rsidRDefault="00A42421" w:rsidP="00530D7D">
      <w:pPr>
        <w:spacing w:line="360" w:lineRule="auto"/>
        <w:jc w:val="both"/>
        <w:rPr>
          <w:lang w:val="en-MY"/>
        </w:rPr>
      </w:pPr>
      <w:r w:rsidRPr="00530D7D">
        <w:rPr>
          <w:lang w:val="en-MY"/>
        </w:rPr>
        <w:t>With that said, the system will be using Android-based smartphones. Android is an operating system for smartphones developed by Google and is the operating system of more than 70%  mobile handheld devices worldwide to date</w:t>
      </w:r>
      <w:r w:rsidRPr="00530D7D">
        <w:rPr>
          <w:lang w:val="en-MY"/>
        </w:rPr>
        <w:fldChar w:fldCharType="begin"/>
      </w:r>
      <w:r w:rsidRPr="00530D7D">
        <w:rPr>
          <w:lang w:val="en-MY"/>
        </w:rPr>
        <w:instrText xml:space="preserve"> ADDIN ZOTERO_ITEM CSL_CITATION {"citationID":"TZ3CKgMo","properties":{"formattedCitation":"({\\i{}Mobile Operating System Market Share Worldwide | StatCounter Global Stats}, no date)","plainCitation":"(Mobile Operating System Market Share Worldwide | StatCounter Global Stats, no date)","noteIndex":0},"citationItems":[{"id":39,"uris":["http://zotero.org/users/local/as929ZQ7/items/4TWHP5PI"],"uri":["http://zotero.org/users/local/as929ZQ7/items/4TWHP5PI"],"itemData":{"id":39,"type":"webpage","title":"Mobile Operating System Market Share Worldwide | StatCounter Global Stats","URL":"https://gs.statcounter.com/os-market-share/mobile/worldwide","accessed":{"date-parts":[["2020",11,3]]}}}],"schema":"https://github.com/citation-style-language/schema/raw/master/csl-citation.json"} </w:instrText>
      </w:r>
      <w:r w:rsidRPr="00530D7D">
        <w:rPr>
          <w:lang w:val="en-MY"/>
        </w:rPr>
        <w:fldChar w:fldCharType="separate"/>
      </w:r>
      <w:r w:rsidRPr="00530D7D">
        <w:t>(</w:t>
      </w:r>
      <w:r w:rsidRPr="00530D7D">
        <w:rPr>
          <w:i/>
          <w:iCs/>
        </w:rPr>
        <w:t xml:space="preserve">Mobile Operating System Market Share Worldwide | </w:t>
      </w:r>
      <w:proofErr w:type="spellStart"/>
      <w:r w:rsidRPr="00530D7D">
        <w:rPr>
          <w:i/>
          <w:iCs/>
        </w:rPr>
        <w:t>StatCounter</w:t>
      </w:r>
      <w:proofErr w:type="spellEnd"/>
      <w:r w:rsidRPr="00530D7D">
        <w:rPr>
          <w:i/>
          <w:iCs/>
        </w:rPr>
        <w:t xml:space="preserve"> Global Stats</w:t>
      </w:r>
      <w:r w:rsidRPr="00530D7D">
        <w:t>, no date)</w:t>
      </w:r>
      <w:r w:rsidRPr="00530D7D">
        <w:rPr>
          <w:lang w:val="en-MY"/>
        </w:rPr>
        <w:fldChar w:fldCharType="end"/>
      </w:r>
      <w:r w:rsidRPr="00530D7D">
        <w:rPr>
          <w:lang w:val="en-MY"/>
        </w:rPr>
        <w:t>.</w:t>
      </w:r>
    </w:p>
    <w:p w14:paraId="292658AF" w14:textId="77777777" w:rsidR="00A42421" w:rsidRPr="00530D7D" w:rsidRDefault="00A42421" w:rsidP="00530D7D">
      <w:pPr>
        <w:spacing w:line="360" w:lineRule="auto"/>
        <w:jc w:val="both"/>
        <w:rPr>
          <w:lang w:val="en-MY"/>
        </w:rPr>
      </w:pPr>
      <w:r w:rsidRPr="00530D7D">
        <w:rPr>
          <w:lang w:val="en-MY"/>
        </w:rPr>
        <w:lastRenderedPageBreak/>
        <w:t xml:space="preserve">Moving along, a few keywords must be known that will be used throughout this proposal. The first one being </w:t>
      </w:r>
      <w:r w:rsidRPr="00530D7D">
        <w:rPr>
          <w:b/>
          <w:lang w:val="en-MY"/>
        </w:rPr>
        <w:t xml:space="preserve">image processing. </w:t>
      </w:r>
      <w:r w:rsidRPr="00530D7D">
        <w:rPr>
          <w:lang w:val="en-MY"/>
        </w:rPr>
        <w:t>The definition of image processing is to manipulate images by processing it through computers</w:t>
      </w:r>
      <w:r w:rsidRPr="00530D7D">
        <w:rPr>
          <w:lang w:val="en-MY"/>
        </w:rPr>
        <w:fldChar w:fldCharType="begin"/>
      </w:r>
      <w:r w:rsidRPr="00530D7D">
        <w:rPr>
          <w:lang w:val="en-MY"/>
        </w:rPr>
        <w:instrText xml:space="preserve"> ADDIN ZOTERO_ITEM CSL_CITATION {"citationID":"c7SpjRVZ","properties":{"formattedCitation":"(Young {\\i{}et al.}, 2004)","plainCitation":"(Young et al., 2004)","noteIndex":0},"citationItems":[{"id":79,"uris":["http://zotero.org/users/local/as929ZQ7/items/W9ZBLA5B"],"uri":["http://zotero.org/users/local/as929ZQ7/items/W9ZBLA5B"],"itemData":{"id":79,"type":"article-journal","abstract":"Introduction..............................................1 2. Digital Image Definitions.........................2 3. Tools........................................................6 4. Perception...............................................22 5. Image Sampling.....................................28 6. Noise......................................................32 7. Cameras.................................................35 8. Displays.................................................44 Ian T. Young 9. Algorithms.............................................44 Jan J. Gerbrands 10. Techniques.............................................85 Lucas J. van Vliet 11. Acknowledgments...............................108 Delft University of Technology 12. References............................................108 1. Introduction Modern digital technology has made it possible to manipulate multi-dimensional signals with systems that range from simple digital circuits to advanced parallel computers. T","source":"ResearchGate","title":"Fundamentals Of Image Processing","author":[{"family":"Young","given":"Ian"},{"family":"Gerbrands","given":"Jan"},{"family":"Van Vliet","given":"Lucas"},{"family":"Bibliotheek","given":"Cip-data"},{"family":"Haag","given":"Den"},{"family":"Theodore","given":"Young"},{"family":"Jacob","given":"Gerbrands"},{"family":"Vliet","given":"Van"},{"family":"Jozef","given":"Lucas"}],"issued":{"date-parts":[["2004",7,29]]}}}],"schema":"https://github.com/citation-style-language/schema/raw/master/csl-citation.json"} </w:instrText>
      </w:r>
      <w:r w:rsidRPr="00530D7D">
        <w:rPr>
          <w:lang w:val="en-MY"/>
        </w:rPr>
        <w:fldChar w:fldCharType="separate"/>
      </w:r>
      <w:r w:rsidRPr="00530D7D">
        <w:t xml:space="preserve">(Young </w:t>
      </w:r>
      <w:r w:rsidRPr="00530D7D">
        <w:rPr>
          <w:i/>
          <w:iCs/>
        </w:rPr>
        <w:t>et al.</w:t>
      </w:r>
      <w:r w:rsidRPr="00530D7D">
        <w:t>, 2004)</w:t>
      </w:r>
      <w:r w:rsidRPr="00530D7D">
        <w:rPr>
          <w:lang w:val="en-MY"/>
        </w:rPr>
        <w:fldChar w:fldCharType="end"/>
      </w:r>
      <w:r w:rsidRPr="00530D7D">
        <w:rPr>
          <w:lang w:val="en-MY"/>
        </w:rPr>
        <w:t>. Images can be broken down into a matrix of precise numbers that can be quantized and manipulated to do tasks such as image enhancement, restoration, and analysis</w:t>
      </w:r>
      <w:r w:rsidRPr="00530D7D">
        <w:rPr>
          <w:lang w:val="en-MY"/>
        </w:rPr>
        <w:fldChar w:fldCharType="begin"/>
      </w:r>
      <w:r w:rsidRPr="00530D7D">
        <w:rPr>
          <w:lang w:val="en-MY"/>
        </w:rPr>
        <w:instrText xml:space="preserve"> ADDIN ZOTERO_ITEM CSL_CITATION {"citationID":"TjVHzAhK","properties":{"formattedCitation":"(da Silva and Mendon\\uc0\\u231{}a, 2005)","plainCitation":"(da Silva and Mendonça, 2005)","noteIndex":0},"citationItems":[{"id":43,"uris":["http://zotero.org/users/local/as929ZQ7/items/KJNMVJQ4"],"uri":["http://zotero.org/users/local/as929ZQ7/items/KJNMVJQ4"],"itemData":{"id":43,"type":"chapter","container-title":"The Electrical Engineering Handbook","event-place":"Burlington","ISBN":"978-0-12-170960-0","language":"en","note":"DOI: 10.1016/B978-012170960-0/50064-5","page":"891-910","publisher":"Academic Press","publisher-place":"Burlington","source":"ScienceDirect","title":"4 - Digital Image Processing","URL":"http://www.sciencedirect.com/science/article/pii/B9780121709600500645","author":[{"family":"Silva","given":"Eduardo A. B.","non-dropping-particle":"da"},{"family":"Mendonça","given":"Gelson V."}],"editor":[{"family":"Chen","given":"WAI-KAI"}],"accessed":{"date-parts":[["2020",11,3]]},"issued":{"date-parts":[["2005",1,1]]}}}],"schema":"https://github.com/citation-style-language/schema/raw/master/csl-citation.json"} </w:instrText>
      </w:r>
      <w:r w:rsidRPr="00530D7D">
        <w:rPr>
          <w:lang w:val="en-MY"/>
        </w:rPr>
        <w:fldChar w:fldCharType="separate"/>
      </w:r>
      <w:r w:rsidRPr="00530D7D">
        <w:t xml:space="preserve">(da Silva and </w:t>
      </w:r>
      <w:proofErr w:type="spellStart"/>
      <w:r w:rsidRPr="00530D7D">
        <w:t>Mendonça</w:t>
      </w:r>
      <w:proofErr w:type="spellEnd"/>
      <w:r w:rsidRPr="00530D7D">
        <w:t>, 2005)</w:t>
      </w:r>
      <w:r w:rsidRPr="00530D7D">
        <w:rPr>
          <w:lang w:val="en-MY"/>
        </w:rPr>
        <w:fldChar w:fldCharType="end"/>
      </w:r>
      <w:r w:rsidRPr="00530D7D">
        <w:rPr>
          <w:lang w:val="en-MY"/>
        </w:rPr>
        <w:t>. The system will be mainly focused on the enhancement and analysis aspect of image processing to process then extract useful data from the video feedback given through the smartphone camera.</w:t>
      </w:r>
    </w:p>
    <w:p w14:paraId="3F250904" w14:textId="77777777" w:rsidR="00A42421" w:rsidRPr="00530D7D" w:rsidRDefault="00A42421" w:rsidP="00530D7D">
      <w:pPr>
        <w:spacing w:line="360" w:lineRule="auto"/>
        <w:jc w:val="both"/>
        <w:rPr>
          <w:lang w:val="en-MY"/>
        </w:rPr>
      </w:pPr>
      <w:r w:rsidRPr="00530D7D">
        <w:rPr>
          <w:lang w:val="en-MY"/>
        </w:rPr>
        <w:t xml:space="preserve">Besides that is </w:t>
      </w:r>
      <w:r w:rsidRPr="00530D7D">
        <w:rPr>
          <w:b/>
          <w:lang w:val="en-MY"/>
        </w:rPr>
        <w:t xml:space="preserve">machine learning, </w:t>
      </w:r>
      <w:r w:rsidRPr="00530D7D">
        <w:rPr>
          <w:lang w:val="en-MY"/>
        </w:rPr>
        <w:t>it</w:t>
      </w:r>
      <w:r w:rsidRPr="00530D7D">
        <w:rPr>
          <w:b/>
          <w:lang w:val="en-MY"/>
        </w:rPr>
        <w:t xml:space="preserve"> </w:t>
      </w:r>
      <w:r w:rsidRPr="00530D7D">
        <w:rPr>
          <w:lang w:val="en-MY"/>
        </w:rPr>
        <w:t>is the core of what people of the current era knows as artificial intelligence</w:t>
      </w:r>
      <w:r w:rsidRPr="00530D7D">
        <w:rPr>
          <w:lang w:val="en-MY"/>
        </w:rPr>
        <w:fldChar w:fldCharType="begin"/>
      </w:r>
      <w:r w:rsidRPr="00530D7D">
        <w:rPr>
          <w:lang w:val="en-MY"/>
        </w:rPr>
        <w:instrText xml:space="preserve"> ADDIN ZOTERO_ITEM CSL_CITATION {"citationID":"fLgL2F3j","properties":{"formattedCitation":"(Shalev-Shwartz and Ben-David, 2014)","plainCitation":"(Shalev-Shwartz and Ben-David, 2014)","noteIndex":0},"citationItems":[{"id":78,"uris":["http://zotero.org/users/local/as929ZQ7/items/34JDB8AP"],"uri":["http://zotero.org/users/local/as929ZQ7/items/34JDB8AP"],"itemData":{"id":78,"type":"book","event-place":"Cambridge","ISBN":"978-1-107-29801-9","language":"en","note":"DOI: 10.1017/CBO9781107298019","publisher":"Cambridge University Press","publisher-place":"Cambridge","source":"DOI.org (Crossref)","title":"Understanding Machine Learning: From Theory to Algorithms","title-short":"Understanding Machine Learning","URL":"http://ebooks.cambridge.org/ref/id/CBO9781107298019","author":[{"family":"Shalev-Shwartz","given":"Shai"},{"family":"Ben-David","given":"Shai"}],"accessed":{"date-parts":[["2020",11,21]]},"issued":{"date-parts":[["2014"]]}}}],"schema":"https://github.com/citation-style-language/schema/raw/master/csl-citation.json"} </w:instrText>
      </w:r>
      <w:r w:rsidRPr="00530D7D">
        <w:rPr>
          <w:lang w:val="en-MY"/>
        </w:rPr>
        <w:fldChar w:fldCharType="separate"/>
      </w:r>
      <w:r w:rsidRPr="00530D7D">
        <w:t>(</w:t>
      </w:r>
      <w:proofErr w:type="spellStart"/>
      <w:r w:rsidRPr="00530D7D">
        <w:t>Shalev-Shwartz</w:t>
      </w:r>
      <w:proofErr w:type="spellEnd"/>
      <w:r w:rsidRPr="00530D7D">
        <w:t xml:space="preserve"> and Ben-David, 2014)</w:t>
      </w:r>
      <w:r w:rsidRPr="00530D7D">
        <w:rPr>
          <w:lang w:val="en-MY"/>
        </w:rPr>
        <w:fldChar w:fldCharType="end"/>
      </w:r>
      <w:r w:rsidRPr="00530D7D">
        <w:rPr>
          <w:lang w:val="en-MY"/>
        </w:rPr>
        <w:t>. It has the power to learn autonomously without any manipulation from a human being through the data fed into it to look for similarities or patterns through computing power and models made by human beings. It uses what it has learned to make decisions when provided input and output a desirable outcome</w:t>
      </w:r>
      <w:r w:rsidRPr="00530D7D">
        <w:rPr>
          <w:lang w:val="en-MY"/>
        </w:rPr>
        <w:fldChar w:fldCharType="begin"/>
      </w:r>
      <w:r w:rsidRPr="00530D7D">
        <w:rPr>
          <w:lang w:val="en-MY"/>
        </w:rPr>
        <w:instrText xml:space="preserve"> ADDIN ZOTERO_ITEM CSL_CITATION {"citationID":"qAiGCE1t","properties":{"formattedCitation":"(Decenci\\uc0\\u232{}re {\\i{}et al.}, 2013)","plainCitation":"(Decencière et al., 2013)","noteIndex":0},"citationItems":[{"id":30,"uris":["http://zotero.org/users/local/as929ZQ7/items/Z3SKX5W2"],"uri":["http://zotero.org/users/local/as929ZQ7/items/Z3SKX5W2"],"itemData":{"id":30,"type":"article-journal","abstract":"A complete prototype for the automatic detection of normal examinations on a teleophthalmology network for diabetic retinopathy screening is presented. The system combines pathological pattern mining methods, with speciﬁc lesion detection methods, to extract information from the images. This information, plus patient and other contextual data, is used by a classiﬁer to compute an abnormality risk. Such a system should reduce the burden on readers on teleophthalmology networks.","container-title":"IRBM","DOI":"10.1016/j.irbm.2013.01.010","ISSN":"19590318","issue":"2","journalAbbreviation":"IRBM","language":"en","page":"196-203","source":"DOI.org (Crossref)","title":"TeleOphta: Machine learning and image processing methods for teleophthalmology","title-short":"TeleOphta","volume":"34","author":[{"family":"Decencière","given":"E."},{"family":"Cazuguel","given":"G."},{"family":"Zhang","given":"X."},{"family":"Thibault","given":"G."},{"family":"Klein","given":"J.-C."},{"family":"Meyer","given":"F."},{"family":"Marcotegui","given":"B."},{"family":"Quellec","given":"G."},{"family":"Lamard","given":"M."},{"family":"Danno","given":"R."},{"family":"Elie","given":"D."},{"family":"Massin","given":"P."},{"family":"Viktor","given":"Z."},{"family":"Erginay","given":"A."},{"family":"Laÿ","given":"B."},{"family":"Chabouis","given":"A."}],"issued":{"date-parts":[["2013",4]]}}}],"schema":"https://github.com/citation-style-language/schema/raw/master/csl-citation.json"} </w:instrText>
      </w:r>
      <w:r w:rsidRPr="00530D7D">
        <w:rPr>
          <w:lang w:val="en-MY"/>
        </w:rPr>
        <w:fldChar w:fldCharType="separate"/>
      </w:r>
      <w:r w:rsidRPr="00530D7D">
        <w:t>(</w:t>
      </w:r>
      <w:proofErr w:type="spellStart"/>
      <w:r w:rsidRPr="00530D7D">
        <w:t>Decencière</w:t>
      </w:r>
      <w:proofErr w:type="spellEnd"/>
      <w:r w:rsidRPr="00530D7D">
        <w:t xml:space="preserve"> </w:t>
      </w:r>
      <w:r w:rsidRPr="00530D7D">
        <w:rPr>
          <w:i/>
          <w:iCs/>
        </w:rPr>
        <w:t>et al.</w:t>
      </w:r>
      <w:r w:rsidRPr="00530D7D">
        <w:t>, 2013)</w:t>
      </w:r>
      <w:r w:rsidRPr="00530D7D">
        <w:rPr>
          <w:lang w:val="en-MY"/>
        </w:rPr>
        <w:fldChar w:fldCharType="end"/>
      </w:r>
      <w:r w:rsidRPr="00530D7D">
        <w:rPr>
          <w:lang w:val="en-MY"/>
        </w:rPr>
        <w:t>.</w:t>
      </w:r>
    </w:p>
    <w:p w14:paraId="0AD7B752" w14:textId="77777777" w:rsidR="00A42421" w:rsidRPr="00530D7D" w:rsidRDefault="00A42421" w:rsidP="00530D7D">
      <w:pPr>
        <w:spacing w:line="360" w:lineRule="auto"/>
        <w:jc w:val="both"/>
        <w:rPr>
          <w:lang w:val="en-MY"/>
        </w:rPr>
      </w:pPr>
      <w:r w:rsidRPr="00530D7D">
        <w:rPr>
          <w:lang w:val="en-MY"/>
        </w:rPr>
        <w:t xml:space="preserve">Moving along is </w:t>
      </w:r>
      <w:r w:rsidRPr="00530D7D">
        <w:rPr>
          <w:b/>
          <w:lang w:val="en-MY"/>
        </w:rPr>
        <w:t>deep learning</w:t>
      </w:r>
      <w:r w:rsidRPr="00530D7D">
        <w:rPr>
          <w:lang w:val="en-MY"/>
        </w:rPr>
        <w:t>, a subset of machine learning algorithms mainly inspired by the function of a human brain called artificial neural networks</w:t>
      </w:r>
      <w:r w:rsidRPr="00530D7D">
        <w:rPr>
          <w:lang w:val="en-MY"/>
        </w:rPr>
        <w:fldChar w:fldCharType="begin"/>
      </w:r>
      <w:r w:rsidRPr="00530D7D">
        <w:rPr>
          <w:lang w:val="en-MY"/>
        </w:rPr>
        <w:instrText xml:space="preserve"> ADDIN ZOTERO_ITEM CSL_CITATION {"citationID":"WiGzQVuA","properties":{"formattedCitation":"(Socher, Bengio and Manning, 2012)","plainCitation":"(Socher, Bengio and Manning, 2012)","noteIndex":0},"citationItems":[{"id":75,"uris":["http://zotero.org/users/local/as929ZQ7/items/6NGB43F3"],"uri":["http://zotero.org/users/local/as929ZQ7/items/6NGB43F3"],"itemData":{"id":75,"type":"paper-conference","abstract":"Machine learning is everywhere in today's NLP, but by and large machine learning amounts to numerical optimization of weights for human designed representations and features. The goal of deep learning is to explore how computers can take advantage of data to develop features and representations appropriate for complex interpretation tasks. This tutorial aims to cover the basic motivation, ideas, models and learning algorithms in deep learning for natural language processing. Recently, these methods have been shown to perform very well on various NLP tasks such as language modeling, POS tagging, named entity recognition, sentiment analysis and paraphrase detection, among others. The most attractive quality of these techniques is that they can perform well without any external hand-designed resources or time-intensive feature engineering. Despite these advantages, many researchers in NLP are not familiar with these methods. Our focus is on insight and understanding, using graphical illustrations and simple, intuitive derivations. The goal of the tutorial is to make the inner workings of these techniques transparent, intuitive and their results interpretable, rather than black boxes labeled \"magic here\". The first part of the tutorial presents the basics of neural networks, neural word vectors, several simple models based on local windows and the math and algorithms of training via backpropagation. In this section applications include language modeling and POS tagging. In the second section we present recursive neural networks which can learn structured tree outputs as well as vector representations for phrases and sentences. We cover both equations as well as applications. We show how training can be achieved by a modified version of the backpropagation algorithm introduced before. These modifications allow the algorithm to work on tree structures. Applications include sentiment analysis and paraphrase detection. We also draw connections to recent work in semantic compositionality in vector spaces. The principle goal, again, is to make these methods appear intuitive and interpretable rather than mathematically confusing. By this point in the tutorial, the audience members should have a clear understanding of how to build a deep learning system for word-, sentence- and document-level tasks. The last part of the tutorial gives a general overview of the different applications of deep learning in NLP, including bag of words models. We will provide a discussion of NLP-oriented issues in modeling, interpretation, representational power, and optimization.","collection-title":"ACL '12","container-title":"Tutorial Abstracts of ACL 2012","event-place":"USA","page":"5","publisher":"Association for Computational Linguistics","publisher-place":"USA","source":"ACM Digital Library","title":"Deep learning for NLP (without magic)","author":[{"family":"Socher","given":"Richard"},{"family":"Bengio","given":"Yoshua"},{"family":"Manning","given":"Christopher D."}],"accessed":{"date-parts":[["2020",11,21]]},"issued":{"date-parts":[["2012",7,8]]}}}],"schema":"https://github.com/citation-style-language/schema/raw/master/csl-citation.json"} </w:instrText>
      </w:r>
      <w:r w:rsidRPr="00530D7D">
        <w:rPr>
          <w:lang w:val="en-MY"/>
        </w:rPr>
        <w:fldChar w:fldCharType="separate"/>
      </w:r>
      <w:r w:rsidRPr="00530D7D">
        <w:t>(</w:t>
      </w:r>
      <w:proofErr w:type="spellStart"/>
      <w:r w:rsidRPr="00530D7D">
        <w:t>Socher</w:t>
      </w:r>
      <w:proofErr w:type="spellEnd"/>
      <w:r w:rsidRPr="00530D7D">
        <w:t xml:space="preserve">, </w:t>
      </w:r>
      <w:proofErr w:type="spellStart"/>
      <w:r w:rsidRPr="00530D7D">
        <w:t>Bengio</w:t>
      </w:r>
      <w:proofErr w:type="spellEnd"/>
      <w:r w:rsidRPr="00530D7D">
        <w:t xml:space="preserve"> and Manning, 2012)</w:t>
      </w:r>
      <w:r w:rsidRPr="00530D7D">
        <w:rPr>
          <w:lang w:val="en-MY"/>
        </w:rPr>
        <w:fldChar w:fldCharType="end"/>
      </w:r>
      <w:r w:rsidRPr="00530D7D">
        <w:rPr>
          <w:lang w:val="en-MY"/>
        </w:rPr>
        <w:t xml:space="preserve">. Deep learning models achieve immaculate accuracy and speed, sometimes better than human-levels when it comes to classification tasks directly from images, text, or sound. These models train through enormous sets of </w:t>
      </w:r>
      <w:proofErr w:type="spellStart"/>
      <w:r w:rsidRPr="00530D7D">
        <w:rPr>
          <w:lang w:val="en-MY"/>
        </w:rPr>
        <w:t>labeled</w:t>
      </w:r>
      <w:proofErr w:type="spellEnd"/>
      <w:r w:rsidRPr="00530D7D">
        <w:rPr>
          <w:lang w:val="en-MY"/>
        </w:rPr>
        <w:t xml:space="preserve"> data and neural network architectures containing many layers similar to a human brain</w:t>
      </w:r>
      <w:r w:rsidRPr="00530D7D">
        <w:rPr>
          <w:lang w:val="en-MY"/>
        </w:rPr>
        <w:fldChar w:fldCharType="begin"/>
      </w:r>
      <w:r w:rsidRPr="00530D7D">
        <w:rPr>
          <w:lang w:val="en-MY"/>
        </w:rPr>
        <w:instrText xml:space="preserve"> ADDIN ZOTERO_ITEM CSL_CITATION {"citationID":"n7eK1kLh","properties":{"formattedCitation":"(Perez and Wang, 2017)","plainCitation":"(Perez and Wang, 2017)","noteIndex":0},"citationItems":[{"id":32,"uris":["http://zotero.org/users/local/as929ZQ7/items/Q32QIWZV"],"uri":["http://zotero.org/users/local/as929ZQ7/items/Q32QIWZV"],"itemData":{"id":32,"type":"article-journal","abstract":"In this paper, we explore and compare multiple solutions to the problem of data augmentation in image classiﬁcation. Previous work has demonstrated the effectiveness of data augmentation through simple techniques, such as cropping, rotating, and ﬂipping input images. We artiﬁ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ﬁer, which we call neural augmentation. We discuss the successes and shortcomings of this method on various datasets.","container-title":"arXiv:1712.04621 [cs]","language":"en","note":"arXiv: 1712.04621","source":"arXiv.org","title":"The Effectiveness of Data Augmentation in Image Classification using Deep Learning","URL":"http://arxiv.org/abs/1712.04621","author":[{"family":"Perez","given":"Luis"},{"family":"Wang","given":"Jason"}],"accessed":{"date-parts":[["2020",11,3]]},"issued":{"date-parts":[["2017",12,13]]}}}],"schema":"https://github.com/citation-style-language/schema/raw/master/csl-citation.json"} </w:instrText>
      </w:r>
      <w:r w:rsidRPr="00530D7D">
        <w:rPr>
          <w:lang w:val="en-MY"/>
        </w:rPr>
        <w:fldChar w:fldCharType="separate"/>
      </w:r>
      <w:r w:rsidRPr="00530D7D">
        <w:t>(Perez and Wang, 2017)</w:t>
      </w:r>
      <w:r w:rsidRPr="00530D7D">
        <w:rPr>
          <w:lang w:val="en-MY"/>
        </w:rPr>
        <w:fldChar w:fldCharType="end"/>
      </w:r>
      <w:r w:rsidRPr="00530D7D">
        <w:rPr>
          <w:lang w:val="en-MY"/>
        </w:rPr>
        <w:t>.</w:t>
      </w:r>
    </w:p>
    <w:p w14:paraId="10A0889A" w14:textId="77777777" w:rsidR="00A42421" w:rsidRPr="00530D7D" w:rsidRDefault="00A42421" w:rsidP="00530D7D">
      <w:pPr>
        <w:spacing w:line="360" w:lineRule="auto"/>
        <w:jc w:val="both"/>
        <w:rPr>
          <w:lang w:val="en-MY"/>
        </w:rPr>
      </w:pPr>
      <w:r w:rsidRPr="00530D7D">
        <w:rPr>
          <w:lang w:val="en-MY"/>
        </w:rPr>
        <w:t xml:space="preserve">Last of all we have </w:t>
      </w:r>
      <w:r w:rsidRPr="00530D7D">
        <w:rPr>
          <w:b/>
          <w:lang w:val="en-MY"/>
        </w:rPr>
        <w:t>real-time object recognition,</w:t>
      </w:r>
      <w:r w:rsidRPr="00530D7D">
        <w:rPr>
          <w:lang w:val="en-MY"/>
        </w:rPr>
        <w:t xml:space="preserve"> which has the aim of producing decisions on the spot when given live data on-site like video from a camera feed</w:t>
      </w:r>
      <w:r w:rsidRPr="00530D7D">
        <w:rPr>
          <w:lang w:val="en-MY"/>
        </w:rPr>
        <w:fldChar w:fldCharType="begin"/>
      </w:r>
      <w:r w:rsidRPr="00530D7D">
        <w:rPr>
          <w:lang w:val="en-MY"/>
        </w:rPr>
        <w:instrText xml:space="preserve"> ADDIN ZOTERO_ITEM CSL_CITATION {"citationID":"ifSDjAlO","properties":{"formattedCitation":"(Chadalawada, no date)","plainCitation":"(Chadalawada, no date)","noteIndex":0},"citationItems":[{"id":74,"uris":["http://zotero.org/users/local/as929ZQ7/items/MCIKZ2IG"],"uri":["http://zotero.org/users/local/as929ZQ7/items/MCIKZ2IG"],"itemData":{"id":74,"type":"article-journal","abstract":"Background. The driving conditions of construction vehicles and their surrounding environment is diﬀerent from the traditional transportation vehicles. As a result, they face unique challenges while operating in the construction/evacuation sites. Therefore, there needs to be research carried-out to address these challenges while implementing autonomous driving, although the learning approach for construction vehicles is the same as for traditional transportation vehicles such as cars.\nObjectives. The following objectives have been identiﬁed to fulﬁl the aim of this thesis work. To identify suitable and highly eﬃcient CNN models for real-time object recognition and tracking of construction vehicles. Evaluate the classiﬁcation performance of these CNN models. Compare the results among one another and present the results.\nMethods. To answer the research questions, Literature review and Experiment have been identiﬁed as the appropriate research methodologies. Literature review has been performed to identify suitable object detection models for real-time object recognition and tracking. Following this, experiments have been conducted to evaluate the performance of the selected object detection models.\nResults. Faster R-CNN model, YOLOv3 and Tiny-YOLOv3 have been identiﬁed from the literature review as the most suitable and eﬃcient algorithms for detecting and tracking scaled construction vehicles in real-time. The classiﬁcation performance of these algorithms has been calculated and compared with each other. The results have been presented.\nConclusions. The F1 score and accuracy of YOLOv3 has been found to be better amongst the algorithms, followed by Faster R-CNN. Therefore, it has been concluded that YOLOv3 is the best algorithm in the real-time detection and tracking of scaled construction vehicles. The results are similar to the classiﬁcation performance comparison of these three algorithms provided in the literature.","language":"en","page":"66","source":"Zotero","title":"Real Time Object Detection and Recognition","author":[{"family":"Chadalawada","given":"Sai Krishna"}]}}],"schema":"https://github.com/citation-style-language/schema/raw/master/csl-citation.json"} </w:instrText>
      </w:r>
      <w:r w:rsidRPr="00530D7D">
        <w:rPr>
          <w:lang w:val="en-MY"/>
        </w:rPr>
        <w:fldChar w:fldCharType="separate"/>
      </w:r>
      <w:r w:rsidRPr="00530D7D">
        <w:t>(</w:t>
      </w:r>
      <w:proofErr w:type="spellStart"/>
      <w:r w:rsidRPr="00530D7D">
        <w:t>Chadalawada</w:t>
      </w:r>
      <w:proofErr w:type="spellEnd"/>
      <w:r w:rsidRPr="00530D7D">
        <w:t>, no date)</w:t>
      </w:r>
      <w:r w:rsidRPr="00530D7D">
        <w:rPr>
          <w:lang w:val="en-MY"/>
        </w:rPr>
        <w:fldChar w:fldCharType="end"/>
      </w:r>
      <w:r w:rsidRPr="00530D7D">
        <w:rPr>
          <w:lang w:val="en-MY"/>
        </w:rPr>
        <w:t>. It requires a robust deep learning model that can process information as quickly and as accurately as possible due to the time-sensitive nature of tasks object recognition is used for such as autopilot systems</w:t>
      </w:r>
      <w:r w:rsidRPr="00530D7D">
        <w:rPr>
          <w:lang w:val="en-MY"/>
        </w:rPr>
        <w:fldChar w:fldCharType="begin"/>
      </w:r>
      <w:r w:rsidRPr="00530D7D">
        <w:rPr>
          <w:lang w:val="en-MY"/>
        </w:rPr>
        <w:instrText xml:space="preserve"> ADDIN ZOTERO_ITEM CSL_CITATION {"citationID":"Ri0uVP4I","properties":{"formattedCitation":"(Gavrila and Philomin, 1999)","plainCitation":"(Gavrila and Philomin, 1999)","noteIndex":0},"citationItems":[{"id":34,"uris":["http://zotero.org/users/local/as929ZQ7/items/SARWT9VN"],"uri":["http://zotero.org/users/local/as929ZQ7/items/SARWT9VN"],"itemData":{"id":34,"type":"paper-conference","abstract":"This paper presents an efficient shape-based object detection method based on Distance Transforms and describes its use for real-time vision on-board vehicles. The method uses a template hierarchy to capture the variety of object shapes; efficient hierarchies can be generated offline for given shape distributions using stochastic optimization techniques (i.e. simulated annealing). Online, matching involves a simultaneous coarse-to-fine approach over the shape hierarchy and over the transformation parameters. Very large speed-up factors are typically obtained when comparing this approach with the equivalent brute-force formulation; we have measured gains of several orders of magnitudes. We present experimental results on the real-time detection of traffic signs and pedestrians from a moving vehicle. Because of the highly time sensitive nature of these vision tasks, we also discuss some hardware-specific implementations of the proposed method as far as SIMD parallelism is concerned.","container-title":"Proceedings of the Seventh IEEE International Conference on Computer Vision","DOI":"10.1109/ICCV.1999.791202","event":"Proceedings of the Seventh IEEE International Conference on Computer Vision","page":"87-93 vol.1","source":"IEEE Xplore","title":"Real-time object detection for \"smart\" vehicles","volume":"1","author":[{"family":"Gavrila","given":"D. M."},{"family":"Philomin","given":"V."}],"issued":{"date-parts":[["1999",9]]}}}],"schema":"https://github.com/citation-style-language/schema/raw/master/csl-citation.json"} </w:instrText>
      </w:r>
      <w:r w:rsidRPr="00530D7D">
        <w:rPr>
          <w:lang w:val="en-MY"/>
        </w:rPr>
        <w:fldChar w:fldCharType="separate"/>
      </w:r>
      <w:r w:rsidRPr="00530D7D">
        <w:t>(</w:t>
      </w:r>
      <w:proofErr w:type="spellStart"/>
      <w:r w:rsidRPr="00530D7D">
        <w:t>Gavrila</w:t>
      </w:r>
      <w:proofErr w:type="spellEnd"/>
      <w:r w:rsidRPr="00530D7D">
        <w:t xml:space="preserve"> and </w:t>
      </w:r>
      <w:proofErr w:type="spellStart"/>
      <w:r w:rsidRPr="00530D7D">
        <w:t>Philomin</w:t>
      </w:r>
      <w:proofErr w:type="spellEnd"/>
      <w:r w:rsidRPr="00530D7D">
        <w:t>, 1999)</w:t>
      </w:r>
      <w:r w:rsidRPr="00530D7D">
        <w:rPr>
          <w:lang w:val="en-MY"/>
        </w:rPr>
        <w:fldChar w:fldCharType="end"/>
      </w:r>
      <w:r w:rsidRPr="00530D7D">
        <w:rPr>
          <w:lang w:val="en-MY"/>
        </w:rPr>
        <w:t>.</w:t>
      </w:r>
    </w:p>
    <w:p w14:paraId="79A53E2E" w14:textId="77777777" w:rsidR="002B6FDA" w:rsidRPr="00530D7D" w:rsidRDefault="0026200B" w:rsidP="00530D7D">
      <w:pPr>
        <w:pStyle w:val="Heading2"/>
        <w:spacing w:line="360" w:lineRule="auto"/>
        <w:jc w:val="both"/>
        <w:rPr>
          <w:rFonts w:ascii="Times New Roman" w:hAnsi="Times New Roman" w:cs="Times New Roman"/>
          <w:sz w:val="24"/>
          <w:szCs w:val="24"/>
          <w:lang w:val="en-MY"/>
        </w:rPr>
      </w:pPr>
      <w:bookmarkStart w:id="10" w:name="_Toc55622441"/>
      <w:bookmarkStart w:id="11" w:name="_Toc55623421"/>
      <w:bookmarkStart w:id="12" w:name="_Toc69079259"/>
      <w:r w:rsidRPr="00530D7D">
        <w:rPr>
          <w:rFonts w:ascii="Times New Roman" w:hAnsi="Times New Roman" w:cs="Times New Roman"/>
          <w:sz w:val="24"/>
          <w:szCs w:val="24"/>
          <w:lang w:val="en-MY"/>
        </w:rPr>
        <w:t xml:space="preserve">1.4 </w:t>
      </w:r>
      <w:bookmarkEnd w:id="10"/>
      <w:bookmarkEnd w:id="11"/>
      <w:r w:rsidRPr="00530D7D">
        <w:rPr>
          <w:rFonts w:ascii="Times New Roman" w:hAnsi="Times New Roman" w:cs="Times New Roman"/>
          <w:sz w:val="24"/>
          <w:szCs w:val="24"/>
          <w:lang w:val="en-MY"/>
        </w:rPr>
        <w:t>Methodology</w:t>
      </w:r>
      <w:bookmarkEnd w:id="12"/>
    </w:p>
    <w:p w14:paraId="534F5A6E" w14:textId="77777777" w:rsidR="00A42421" w:rsidRPr="00530D7D" w:rsidRDefault="00A42421" w:rsidP="00530D7D">
      <w:pPr>
        <w:spacing w:line="360" w:lineRule="auto"/>
        <w:jc w:val="both"/>
        <w:rPr>
          <w:lang w:val="en-MY"/>
        </w:rPr>
      </w:pPr>
      <w:r w:rsidRPr="00530D7D">
        <w:rPr>
          <w:lang w:val="en-MY"/>
        </w:rPr>
        <w:t>For this system, the Prototyping Model is the methodology the system’s development will follow. This methodology is the most suitable for this project as the ideas behind this system are fairly new and never done before so requirements for it may change as functions are developed</w:t>
      </w:r>
      <w:r w:rsidRPr="00530D7D">
        <w:rPr>
          <w:lang w:val="en-MY"/>
        </w:rPr>
        <w:fldChar w:fldCharType="begin"/>
      </w:r>
      <w:r w:rsidRPr="00530D7D">
        <w:rPr>
          <w:lang w:val="en-MY"/>
        </w:rPr>
        <w:instrText xml:space="preserve"> ADDIN ZOTERO_ITEM CSL_CITATION {"citationID":"XsolrdSH","properties":{"formattedCitation":"(Al-Husseini and Obaid, 2018)","plainCitation":"(Al-Husseini and Obaid, 2018)","noteIndex":0},"citationItems":[{"id":82,"uris":["http://zotero.org/users/local/as929ZQ7/items/V3VKIUZY"],"uri":["http://zotero.org/users/local/as929ZQ7/items/V3VKIUZY"],"itemData":{"id":82,"type":"article-journal","abstract":"Prototyping process is an important part of software development. This article describes usage of prototyping using Question-and-Answer memory and visual prototype diesign to realize Prototyping software development model. It also includes review of different models of software lifecycle with comparison them with Prototyping model.","page":"1-10","source":"ResearchGate","title":"USAGE OF PROTOTYPING IN SOFTWARE TESTING","volume":"14","author":[{"family":"Al-Husseini","given":"Khansaa"},{"family":"Obaid","given":"Ali"}],"issued":{"date-parts":[["2018",11,1]]}}}],"schema":"https://github.com/citation-style-language/schema/raw/master/csl-citation.json"} </w:instrText>
      </w:r>
      <w:r w:rsidRPr="00530D7D">
        <w:rPr>
          <w:lang w:val="en-MY"/>
        </w:rPr>
        <w:fldChar w:fldCharType="separate"/>
      </w:r>
      <w:r w:rsidRPr="00530D7D">
        <w:t>(Al-</w:t>
      </w:r>
      <w:proofErr w:type="spellStart"/>
      <w:r w:rsidRPr="00530D7D">
        <w:t>Husseini</w:t>
      </w:r>
      <w:proofErr w:type="spellEnd"/>
      <w:r w:rsidRPr="00530D7D">
        <w:t xml:space="preserve"> and </w:t>
      </w:r>
      <w:proofErr w:type="spellStart"/>
      <w:r w:rsidRPr="00530D7D">
        <w:t>Obaid</w:t>
      </w:r>
      <w:proofErr w:type="spellEnd"/>
      <w:r w:rsidRPr="00530D7D">
        <w:t>, 2018)</w:t>
      </w:r>
      <w:r w:rsidRPr="00530D7D">
        <w:rPr>
          <w:lang w:val="en-MY"/>
        </w:rPr>
        <w:fldChar w:fldCharType="end"/>
      </w:r>
      <w:r w:rsidRPr="00530D7D">
        <w:rPr>
          <w:lang w:val="en-MY"/>
        </w:rPr>
        <w:t>.</w:t>
      </w:r>
    </w:p>
    <w:p w14:paraId="264D0135" w14:textId="77777777" w:rsidR="00A42421" w:rsidRPr="00530D7D" w:rsidRDefault="00A42421" w:rsidP="00530D7D">
      <w:pPr>
        <w:spacing w:line="360" w:lineRule="auto"/>
        <w:jc w:val="both"/>
        <w:rPr>
          <w:lang w:val="en-MY"/>
        </w:rPr>
      </w:pPr>
      <w:r w:rsidRPr="00530D7D">
        <w:rPr>
          <w:lang w:val="en-MY"/>
        </w:rPr>
        <w:lastRenderedPageBreak/>
        <w:t xml:space="preserve">Firstly, the system’s requirements will be </w:t>
      </w:r>
      <w:proofErr w:type="spellStart"/>
      <w:r w:rsidRPr="00530D7D">
        <w:rPr>
          <w:lang w:val="en-MY"/>
        </w:rPr>
        <w:t>analyzed</w:t>
      </w:r>
      <w:proofErr w:type="spellEnd"/>
      <w:r w:rsidRPr="00530D7D">
        <w:rPr>
          <w:lang w:val="en-MY"/>
        </w:rPr>
        <w:t xml:space="preserve"> by doing more research on what deaf and mute people would like to see in an application that will mainly affect them or be used by them. Not only that, the frameworks and models practical usefulness will also be </w:t>
      </w:r>
      <w:proofErr w:type="spellStart"/>
      <w:r w:rsidRPr="00530D7D">
        <w:rPr>
          <w:lang w:val="en-MY"/>
        </w:rPr>
        <w:t>analyzed</w:t>
      </w:r>
      <w:proofErr w:type="spellEnd"/>
      <w:r w:rsidRPr="00530D7D">
        <w:rPr>
          <w:lang w:val="en-MY"/>
        </w:rPr>
        <w:t xml:space="preserve"> in this phase.</w:t>
      </w:r>
    </w:p>
    <w:p w14:paraId="73342086" w14:textId="77777777" w:rsidR="00A42421" w:rsidRPr="00530D7D" w:rsidRDefault="00A42421" w:rsidP="00530D7D">
      <w:pPr>
        <w:spacing w:line="360" w:lineRule="auto"/>
        <w:jc w:val="both"/>
        <w:rPr>
          <w:lang w:val="en-MY"/>
        </w:rPr>
      </w:pPr>
      <w:r w:rsidRPr="00530D7D">
        <w:rPr>
          <w:lang w:val="en-MY"/>
        </w:rPr>
        <w:t xml:space="preserve">After that, once all the requirements have been detailed and documented, a feasibility study will be done to see whether the project is feasible to be developed. An example of this is checking what Android devices have adequate resources to run this system once it is developed. </w:t>
      </w:r>
    </w:p>
    <w:p w14:paraId="31D09F74" w14:textId="77777777" w:rsidR="00A42421" w:rsidRPr="00530D7D" w:rsidRDefault="00A42421" w:rsidP="00530D7D">
      <w:pPr>
        <w:spacing w:line="360" w:lineRule="auto"/>
        <w:jc w:val="both"/>
        <w:rPr>
          <w:lang w:val="en-MY"/>
        </w:rPr>
      </w:pPr>
      <w:r w:rsidRPr="00530D7D">
        <w:rPr>
          <w:lang w:val="en-MY"/>
        </w:rPr>
        <w:t>Continuing on, a feasibility study will be conducted when the first design of the system is created. This design is considered the first prototype and once it is created, it will go through an evaluation to see what other requirements or enhancements should be done. This will repeat until a satisfying product is created hence the name prototyping. The first prototype may be functional and able to recognize sign gestures but does not have a friendly UI to be used. It will go through the second prototyping to redesign the UI with its sign gesture recognition functions and be reviewed again</w:t>
      </w:r>
      <w:r w:rsidRPr="00530D7D">
        <w:rPr>
          <w:lang w:val="en-MY"/>
        </w:rPr>
        <w:fldChar w:fldCharType="begin"/>
      </w:r>
      <w:r w:rsidRPr="00530D7D">
        <w:rPr>
          <w:lang w:val="en-MY"/>
        </w:rPr>
        <w:instrText xml:space="preserve"> ADDIN ZOTERO_ITEM CSL_CITATION {"citationID":"sm9suB7o","properties":{"formattedCitation":"(Carr, 1998)","plainCitation":"(Carr, 1998)","noteIndex":0},"citationItems":[{"id":85,"uris":["http://zotero.org/users/local/as929ZQ7/items/MR9JF47K"],"uri":["http://zotero.org/users/local/as929ZQ7/items/MR9JF47K"],"itemData":{"id":85,"type":"webpage","abstract":"Researchers have provided a number of different definitions, process models and classificatory schemes for both prototypes and prototyping approaches over the past two decades. Because there tends to be some confusion in the use of prototyping terms, in this review we attempt to place prototyping in context and delineate evolutionary prototyping approaches from other kinds development approaches that may have prototypes and prototyping strategies embedded within them. We consider what prototypes are, what the prototyping process is, and how software development approaches adopt prototyping for exploration, experiment or evolution. We provide a classification of the software development approaches that include prototyping of some kind. Within this discussion we review experimental prototyping, exploratory prototyping and evolutionary development.","container-title":"undefined","language":"en","title":"Prototyping and Software Development Approaches","URL":"/paper/Prototyping-and-Software-Development-Approaches-Carr/0b05add730e04843e234937a070f24b19efaadc3","author":[{"family":"Carr","given":"M."}],"accessed":{"date-parts":[["2020",11,21]]},"issued":{"date-parts":[["1998"]]}}}],"schema":"https://github.com/citation-style-language/schema/raw/master/csl-citation.json"} </w:instrText>
      </w:r>
      <w:r w:rsidRPr="00530D7D">
        <w:rPr>
          <w:lang w:val="en-MY"/>
        </w:rPr>
        <w:fldChar w:fldCharType="separate"/>
      </w:r>
      <w:r w:rsidRPr="00530D7D">
        <w:t>(</w:t>
      </w:r>
      <w:proofErr w:type="spellStart"/>
      <w:r w:rsidRPr="00530D7D">
        <w:t>Carr</w:t>
      </w:r>
      <w:proofErr w:type="spellEnd"/>
      <w:r w:rsidRPr="00530D7D">
        <w:t>, 1998)</w:t>
      </w:r>
      <w:r w:rsidRPr="00530D7D">
        <w:rPr>
          <w:lang w:val="en-MY"/>
        </w:rPr>
        <w:fldChar w:fldCharType="end"/>
      </w:r>
      <w:r w:rsidRPr="00530D7D">
        <w:rPr>
          <w:lang w:val="en-MY"/>
        </w:rPr>
        <w:t>.</w:t>
      </w:r>
    </w:p>
    <w:p w14:paraId="2B81F8D6" w14:textId="77777777" w:rsidR="00A42421" w:rsidRPr="00530D7D" w:rsidRDefault="00A42421" w:rsidP="00530D7D">
      <w:pPr>
        <w:spacing w:line="360" w:lineRule="auto"/>
        <w:jc w:val="both"/>
        <w:rPr>
          <w:lang w:val="en-MY"/>
        </w:rPr>
      </w:pPr>
      <w:r w:rsidRPr="00530D7D">
        <w:rPr>
          <w:lang w:val="en-MY"/>
        </w:rPr>
        <w:t>Lastly, once a satisfying prototype has been created, it will go through final testing and maintenance before becoming a finalized product. This is where all the test code and straggling bugs are cleaned up so that the final product used does not have any problems</w:t>
      </w:r>
      <w:r w:rsidRPr="00530D7D">
        <w:rPr>
          <w:lang w:val="en-MY"/>
        </w:rPr>
        <w:fldChar w:fldCharType="begin"/>
      </w:r>
      <w:r w:rsidRPr="00530D7D">
        <w:rPr>
          <w:lang w:val="en-MY"/>
        </w:rPr>
        <w:instrText xml:space="preserve"> ADDIN ZOTERO_ITEM CSL_CITATION {"citationID":"2EkfFTtp","properties":{"formattedCitation":"(\\uc0\\u8216{}SDLC - Software Prototype Model\\uc0\\u8217{}, no date)","plainCitation":"(‘SDLC - Software Prototype Model’, no date)","noteIndex":0},"citationItems":[{"id":88,"uris":["http://zotero.org/users/local/as929ZQ7/items/3VRQ583D"],"uri":["http://zotero.org/users/local/as929ZQ7/items/3VRQ583D"],"itemData":{"id":88,"type":"article-journal","language":"en","page":"3","source":"Zotero","title":"SDLC - Software Prototype Model"}}],"schema":"https://github.com/citation-style-language/schema/raw/master/csl-citation.json"} </w:instrText>
      </w:r>
      <w:r w:rsidRPr="00530D7D">
        <w:rPr>
          <w:lang w:val="en-MY"/>
        </w:rPr>
        <w:fldChar w:fldCharType="separate"/>
      </w:r>
      <w:r w:rsidRPr="00530D7D">
        <w:t>(‘SDLC - Software Prototype Model’, no date)</w:t>
      </w:r>
      <w:r w:rsidRPr="00530D7D">
        <w:rPr>
          <w:lang w:val="en-MY"/>
        </w:rPr>
        <w:fldChar w:fldCharType="end"/>
      </w:r>
      <w:r w:rsidRPr="00530D7D">
        <w:rPr>
          <w:lang w:val="en-MY"/>
        </w:rPr>
        <w:t>.</w:t>
      </w:r>
    </w:p>
    <w:p w14:paraId="3433FF76" w14:textId="77777777" w:rsidR="002B6FDA" w:rsidRPr="00530D7D" w:rsidRDefault="0026200B" w:rsidP="00530D7D">
      <w:pPr>
        <w:pStyle w:val="Heading2"/>
        <w:spacing w:line="360" w:lineRule="auto"/>
        <w:jc w:val="both"/>
        <w:rPr>
          <w:rFonts w:ascii="Times New Roman" w:hAnsi="Times New Roman" w:cs="Times New Roman"/>
          <w:sz w:val="24"/>
          <w:szCs w:val="24"/>
          <w:lang w:val="en-MY"/>
        </w:rPr>
      </w:pPr>
      <w:bookmarkStart w:id="13" w:name="_Toc55622442"/>
      <w:bookmarkStart w:id="14" w:name="_Toc55623422"/>
      <w:bookmarkStart w:id="15" w:name="_Toc69079260"/>
      <w:r w:rsidRPr="00530D7D">
        <w:rPr>
          <w:rFonts w:ascii="Times New Roman" w:hAnsi="Times New Roman" w:cs="Times New Roman"/>
          <w:sz w:val="24"/>
          <w:szCs w:val="24"/>
          <w:lang w:val="en-MY"/>
        </w:rPr>
        <w:t xml:space="preserve">1.5 </w:t>
      </w:r>
      <w:r w:rsidR="00A42421" w:rsidRPr="00530D7D">
        <w:rPr>
          <w:rFonts w:ascii="Times New Roman" w:hAnsi="Times New Roman" w:cs="Times New Roman"/>
          <w:sz w:val="24"/>
          <w:szCs w:val="24"/>
          <w:lang w:val="en-MY"/>
        </w:rPr>
        <w:t>Proposed Work</w:t>
      </w:r>
      <w:bookmarkEnd w:id="13"/>
      <w:bookmarkEnd w:id="14"/>
      <w:bookmarkEnd w:id="15"/>
    </w:p>
    <w:p w14:paraId="49DC23EA" w14:textId="77777777" w:rsidR="00A42421" w:rsidRPr="00530D7D" w:rsidRDefault="00A42421" w:rsidP="00530D7D">
      <w:pPr>
        <w:spacing w:line="360" w:lineRule="auto"/>
        <w:jc w:val="both"/>
        <w:rPr>
          <w:lang w:val="en-MY"/>
        </w:rPr>
      </w:pPr>
      <w:r w:rsidRPr="00530D7D">
        <w:rPr>
          <w:lang w:val="en-MY"/>
        </w:rPr>
        <w:t>The proposed system is to create a mobile application in Android that will be able to recognize sign language gestures and translate it into speech. This application is mainly targeted to assist deaf and/or mute people with communicating with the general society when text or writing does not suffice.</w:t>
      </w:r>
    </w:p>
    <w:p w14:paraId="1D5A9DE1" w14:textId="77777777" w:rsidR="00A42421" w:rsidRPr="00530D7D" w:rsidRDefault="00A42421" w:rsidP="00530D7D">
      <w:pPr>
        <w:spacing w:line="360" w:lineRule="auto"/>
        <w:jc w:val="both"/>
        <w:rPr>
          <w:lang w:val="en-MY"/>
        </w:rPr>
      </w:pPr>
      <w:r w:rsidRPr="00530D7D">
        <w:rPr>
          <w:lang w:val="en-MY"/>
        </w:rPr>
        <w:t>As its nature states, this system will focus on Android handheld devices. This means that the application will only be able to run on devices that use the Android operating system. The device must have a camera which will not be a problem as the majority of Android devices nowadays come equipped with one.</w:t>
      </w:r>
    </w:p>
    <w:p w14:paraId="38677A5C" w14:textId="77777777" w:rsidR="00A42421" w:rsidRPr="00530D7D" w:rsidRDefault="00A42421" w:rsidP="00530D7D">
      <w:pPr>
        <w:spacing w:line="360" w:lineRule="auto"/>
        <w:jc w:val="both"/>
        <w:rPr>
          <w:lang w:val="en-MY"/>
        </w:rPr>
      </w:pPr>
      <w:r w:rsidRPr="00530D7D">
        <w:rPr>
          <w:lang w:val="en-MY"/>
        </w:rPr>
        <w:t xml:space="preserve">The system will be designed with </w:t>
      </w:r>
      <w:proofErr w:type="spellStart"/>
      <w:r w:rsidRPr="00530D7D">
        <w:rPr>
          <w:lang w:val="en-MY"/>
        </w:rPr>
        <w:t>Kotlin</w:t>
      </w:r>
      <w:proofErr w:type="spellEnd"/>
      <w:r w:rsidRPr="00530D7D">
        <w:rPr>
          <w:lang w:val="en-MY"/>
        </w:rPr>
        <w:t>, a language being pushed by the developers of Android, Google, as the new mainstay for Android application development</w:t>
      </w:r>
      <w:r w:rsidRPr="00530D7D">
        <w:rPr>
          <w:lang w:val="en-MY"/>
        </w:rPr>
        <w:fldChar w:fldCharType="begin"/>
      </w:r>
      <w:r w:rsidRPr="00530D7D">
        <w:rPr>
          <w:lang w:val="en-MY"/>
        </w:rPr>
        <w:instrText xml:space="preserve"> ADDIN ZOTERO_ITEM CSL_CITATION {"citationID":"ZBYVoPyy","properties":{"formattedCitation":"({\\i{}Kotlin and Android \\uc0\\u160{}|\\uc0\\u160{} Android Developers}, no date)","plainCitation":"(Kotlin and Android  |  Android Developers, no date)","noteIndex":0},"citationItems":[{"id":89,"uris":["http://zotero.org/users/local/as929ZQ7/items/RNUYNQT5"],"uri":["http://zotero.org/users/local/as929ZQ7/items/RNUYNQT5"],"itemData":{"id":89,"type":"webpage","title":"Kotlin and Android  |  Android Developers","URL":"https://developer.android.com/kotlin","accessed":{"date-parts":[["2020",11,21]]}}}],"schema":"https://github.com/citation-style-language/schema/raw/master/csl-citation.json"} </w:instrText>
      </w:r>
      <w:r w:rsidRPr="00530D7D">
        <w:rPr>
          <w:lang w:val="en-MY"/>
        </w:rPr>
        <w:fldChar w:fldCharType="separate"/>
      </w:r>
      <w:r w:rsidRPr="00530D7D">
        <w:t>(</w:t>
      </w:r>
      <w:proofErr w:type="spellStart"/>
      <w:r w:rsidRPr="00530D7D">
        <w:rPr>
          <w:i/>
          <w:iCs/>
        </w:rPr>
        <w:t>Kotlin</w:t>
      </w:r>
      <w:proofErr w:type="spellEnd"/>
      <w:r w:rsidRPr="00530D7D">
        <w:rPr>
          <w:i/>
          <w:iCs/>
        </w:rPr>
        <w:t xml:space="preserve"> and Android  |  Android Developers</w:t>
      </w:r>
      <w:r w:rsidRPr="00530D7D">
        <w:t>, no date)</w:t>
      </w:r>
      <w:r w:rsidRPr="00530D7D">
        <w:rPr>
          <w:lang w:val="en-MY"/>
        </w:rPr>
        <w:fldChar w:fldCharType="end"/>
      </w:r>
      <w:r w:rsidRPr="00530D7D">
        <w:rPr>
          <w:lang w:val="en-MY"/>
        </w:rPr>
        <w:t xml:space="preserve">. It will work in tandem with libraries such as </w:t>
      </w:r>
      <w:proofErr w:type="spellStart"/>
      <w:r w:rsidRPr="00530D7D">
        <w:rPr>
          <w:lang w:val="en-MY"/>
        </w:rPr>
        <w:t>OpenCV</w:t>
      </w:r>
      <w:proofErr w:type="spellEnd"/>
      <w:r w:rsidRPr="00530D7D">
        <w:rPr>
          <w:lang w:val="en-MY"/>
        </w:rPr>
        <w:t xml:space="preserve">, </w:t>
      </w:r>
      <w:proofErr w:type="spellStart"/>
      <w:r w:rsidRPr="00530D7D">
        <w:rPr>
          <w:lang w:val="en-MY"/>
        </w:rPr>
        <w:t>TensorFlow</w:t>
      </w:r>
      <w:proofErr w:type="spellEnd"/>
      <w:r w:rsidRPr="00530D7D">
        <w:rPr>
          <w:lang w:val="en-MY"/>
        </w:rPr>
        <w:t xml:space="preserve">, and </w:t>
      </w:r>
      <w:proofErr w:type="spellStart"/>
      <w:r w:rsidRPr="00530D7D">
        <w:rPr>
          <w:lang w:val="en-MY"/>
        </w:rPr>
        <w:lastRenderedPageBreak/>
        <w:t>Keras</w:t>
      </w:r>
      <w:proofErr w:type="spellEnd"/>
      <w:r w:rsidRPr="00530D7D">
        <w:rPr>
          <w:lang w:val="en-MY"/>
        </w:rPr>
        <w:t xml:space="preserve"> to recognize objects within the live video feed of the camera and train the data into suitable models. </w:t>
      </w:r>
    </w:p>
    <w:p w14:paraId="74CDE90B" w14:textId="77777777" w:rsidR="00A42421" w:rsidRPr="00530D7D" w:rsidRDefault="00A42421" w:rsidP="00530D7D">
      <w:pPr>
        <w:spacing w:line="360" w:lineRule="auto"/>
        <w:jc w:val="both"/>
        <w:rPr>
          <w:lang w:val="en-MY"/>
        </w:rPr>
      </w:pPr>
      <w:r w:rsidRPr="00530D7D">
        <w:rPr>
          <w:lang w:val="en-MY"/>
        </w:rPr>
        <w:t xml:space="preserve">The system will not have any processes that run in the background and will only be an application that can be run on the main thread. This will comfort the user’s privacy is maintained as the system does not have anything to do if it is not currently being used. </w:t>
      </w:r>
    </w:p>
    <w:p w14:paraId="1A725218" w14:textId="77777777" w:rsidR="00A42421" w:rsidRPr="00530D7D" w:rsidRDefault="00A42421" w:rsidP="00530D7D">
      <w:pPr>
        <w:spacing w:line="360" w:lineRule="auto"/>
        <w:jc w:val="both"/>
        <w:rPr>
          <w:lang w:val="en-MY"/>
        </w:rPr>
      </w:pPr>
      <w:r w:rsidRPr="00530D7D">
        <w:rPr>
          <w:lang w:val="en-MY"/>
        </w:rPr>
        <w:t xml:space="preserve">As far as cloud connectivity goes, the requirement for it will be decided as development goes during the prototyping. Whether the model will perform better as a live service on the cloud or run locally on the device will be </w:t>
      </w:r>
      <w:proofErr w:type="spellStart"/>
      <w:r w:rsidRPr="00530D7D">
        <w:rPr>
          <w:lang w:val="en-MY"/>
        </w:rPr>
        <w:t>analyzed</w:t>
      </w:r>
      <w:proofErr w:type="spellEnd"/>
      <w:r w:rsidRPr="00530D7D">
        <w:rPr>
          <w:lang w:val="en-MY"/>
        </w:rPr>
        <w:t xml:space="preserve"> and evaluated during the developing phase.  </w:t>
      </w:r>
    </w:p>
    <w:p w14:paraId="2EC42961" w14:textId="77777777" w:rsidR="00A42421" w:rsidRPr="00530D7D" w:rsidRDefault="00A42421" w:rsidP="00530D7D">
      <w:pPr>
        <w:spacing w:line="360" w:lineRule="auto"/>
        <w:jc w:val="both"/>
        <w:rPr>
          <w:lang w:val="en-MY"/>
        </w:rPr>
      </w:pPr>
      <w:r w:rsidRPr="00530D7D">
        <w:rPr>
          <w:lang w:val="en-MY"/>
        </w:rPr>
        <w:t xml:space="preserve">The system will have its model created by </w:t>
      </w:r>
      <w:proofErr w:type="spellStart"/>
      <w:r w:rsidRPr="00530D7D">
        <w:rPr>
          <w:lang w:val="en-MY"/>
        </w:rPr>
        <w:t>TensorFlow</w:t>
      </w:r>
      <w:proofErr w:type="spellEnd"/>
      <w:r w:rsidRPr="00530D7D">
        <w:rPr>
          <w:lang w:val="en-MY"/>
        </w:rPr>
        <w:t xml:space="preserve"> and </w:t>
      </w:r>
      <w:proofErr w:type="spellStart"/>
      <w:r w:rsidRPr="00530D7D">
        <w:rPr>
          <w:lang w:val="en-MY"/>
        </w:rPr>
        <w:t>Keras</w:t>
      </w:r>
      <w:proofErr w:type="spellEnd"/>
      <w:r w:rsidRPr="00530D7D">
        <w:rPr>
          <w:lang w:val="en-MY"/>
        </w:rPr>
        <w:t xml:space="preserve"> and then trained with data found on the web or data given to it through the </w:t>
      </w:r>
      <w:proofErr w:type="spellStart"/>
      <w:r w:rsidRPr="00530D7D">
        <w:rPr>
          <w:lang w:val="en-MY"/>
        </w:rPr>
        <w:t>OpenCV</w:t>
      </w:r>
      <w:proofErr w:type="spellEnd"/>
      <w:r w:rsidRPr="00530D7D">
        <w:rPr>
          <w:lang w:val="en-MY"/>
        </w:rPr>
        <w:t xml:space="preserve"> controlled came</w:t>
      </w:r>
      <w:r w:rsidR="008448C9" w:rsidRPr="00530D7D">
        <w:rPr>
          <w:lang w:val="en-MY"/>
        </w:rPr>
        <w:t xml:space="preserve">ra video input from the Android </w:t>
      </w:r>
      <w:proofErr w:type="gramStart"/>
      <w:r w:rsidRPr="00530D7D">
        <w:rPr>
          <w:lang w:val="en-MY"/>
        </w:rPr>
        <w:t>device(</w:t>
      </w:r>
      <w:proofErr w:type="spellStart"/>
      <w:proofErr w:type="gramEnd"/>
      <w:r w:rsidRPr="00530D7D">
        <w:rPr>
          <w:lang w:val="en-MY"/>
        </w:rPr>
        <w:t>Zebin</w:t>
      </w:r>
      <w:proofErr w:type="spellEnd"/>
      <w:r w:rsidRPr="00530D7D">
        <w:rPr>
          <w:lang w:val="en-MY"/>
        </w:rPr>
        <w:t xml:space="preserve">, 2017). The system will learn to recognize the gestures through the model and link them to the correct translations. </w:t>
      </w:r>
    </w:p>
    <w:p w14:paraId="36742CBB" w14:textId="77777777" w:rsidR="00A42421" w:rsidRPr="00530D7D" w:rsidRDefault="00A42421" w:rsidP="00530D7D">
      <w:pPr>
        <w:spacing w:line="360" w:lineRule="auto"/>
        <w:jc w:val="both"/>
        <w:rPr>
          <w:lang w:val="en-MY"/>
        </w:rPr>
      </w:pPr>
      <w:r w:rsidRPr="00530D7D">
        <w:rPr>
          <w:lang w:val="en-MY"/>
        </w:rPr>
        <w:t xml:space="preserve">There are a lot of basic American Sign Language datasets that can be found on </w:t>
      </w:r>
      <w:proofErr w:type="spellStart"/>
      <w:r w:rsidRPr="00530D7D">
        <w:rPr>
          <w:lang w:val="en-MY"/>
        </w:rPr>
        <w:t>Kaggle</w:t>
      </w:r>
      <w:proofErr w:type="spellEnd"/>
      <w:r w:rsidRPr="00530D7D">
        <w:rPr>
          <w:lang w:val="en-MY"/>
        </w:rPr>
        <w:t>, an open-source dataset website, containing the datasets such as the alphabet and digit gestures which will become the foundation of the data used to train the model here</w:t>
      </w:r>
      <w:r w:rsidRPr="00530D7D">
        <w:rPr>
          <w:lang w:val="en-MY"/>
        </w:rPr>
        <w:fldChar w:fldCharType="begin"/>
      </w:r>
      <w:r w:rsidRPr="00530D7D">
        <w:rPr>
          <w:lang w:val="en-MY"/>
        </w:rPr>
        <w:instrText xml:space="preserve"> ADDIN ZOTERO_ITEM CSL_CITATION {"citationID":"OQZ2hRZh","properties":{"formattedCitation":"({\\i{}Interpret Sign Language with Deep Learning}, no date)","plainCitation":"(Interpret Sign Language with Deep Learning, no date)","noteIndex":0},"citationItems":[{"id":97,"uris":["http://zotero.org/users/local/as929ZQ7/items/BUFH3ESD"],"uri":["http://zotero.org/users/local/as929ZQ7/items/BUFH3ESD"],"itemData":{"id":97,"type":"webpage","abstract":"Explore and run machine learning code with Kaggle Notebooks | Using data from multiple data sources","language":"en","title":"Interpret Sign Language with Deep Learning","URL":"https://kaggle.com/paultimothymooney/interpret-sign-language-with-deep-learning","accessed":{"date-parts":[["2020",11,21]]}}}],"schema":"https://github.com/citation-style-language/schema/raw/master/csl-citation.json"} </w:instrText>
      </w:r>
      <w:r w:rsidRPr="00530D7D">
        <w:rPr>
          <w:lang w:val="en-MY"/>
        </w:rPr>
        <w:fldChar w:fldCharType="separate"/>
      </w:r>
      <w:r w:rsidRPr="00530D7D">
        <w:t>(</w:t>
      </w:r>
      <w:r w:rsidRPr="00530D7D">
        <w:rPr>
          <w:i/>
          <w:iCs/>
        </w:rPr>
        <w:t>Interpret Sign Language with Deep Learning</w:t>
      </w:r>
      <w:r w:rsidRPr="00530D7D">
        <w:t>, no date)</w:t>
      </w:r>
      <w:r w:rsidRPr="00530D7D">
        <w:rPr>
          <w:lang w:val="en-MY"/>
        </w:rPr>
        <w:fldChar w:fldCharType="end"/>
      </w:r>
      <w:r w:rsidRPr="00530D7D">
        <w:rPr>
          <w:lang w:val="en-MY"/>
        </w:rPr>
        <w:t xml:space="preserve">. As for the image recognition techniques, </w:t>
      </w:r>
      <w:proofErr w:type="spellStart"/>
      <w:r w:rsidRPr="00530D7D">
        <w:rPr>
          <w:lang w:val="en-MY"/>
        </w:rPr>
        <w:t>TensorFlow</w:t>
      </w:r>
      <w:proofErr w:type="spellEnd"/>
      <w:r w:rsidRPr="00530D7D">
        <w:rPr>
          <w:lang w:val="en-MY"/>
        </w:rPr>
        <w:t xml:space="preserve"> has APIs with trained models to recognize objects and classify them into objects. For this system, once hands have been recognized then it can go deeper and look for what gestures are being performed to recognize what gestures are being made. </w:t>
      </w:r>
    </w:p>
    <w:p w14:paraId="21E4C825" w14:textId="77777777" w:rsidR="002B6FDA" w:rsidRPr="00530D7D" w:rsidRDefault="00065937" w:rsidP="00530D7D">
      <w:pPr>
        <w:pStyle w:val="Heading2"/>
        <w:spacing w:line="360" w:lineRule="auto"/>
        <w:jc w:val="both"/>
        <w:rPr>
          <w:rFonts w:ascii="Times New Roman" w:hAnsi="Times New Roman" w:cs="Times New Roman"/>
          <w:sz w:val="24"/>
          <w:szCs w:val="24"/>
          <w:lang w:val="en-MY"/>
        </w:rPr>
      </w:pPr>
      <w:bookmarkStart w:id="16" w:name="_Toc69079261"/>
      <w:r w:rsidRPr="00530D7D">
        <w:rPr>
          <w:rFonts w:ascii="Times New Roman" w:hAnsi="Times New Roman" w:cs="Times New Roman"/>
          <w:sz w:val="24"/>
          <w:szCs w:val="24"/>
          <w:lang w:val="en-MY"/>
        </w:rPr>
        <w:t>1.6 Summary</w:t>
      </w:r>
      <w:bookmarkEnd w:id="16"/>
    </w:p>
    <w:p w14:paraId="60DEEE7C" w14:textId="3CC39D66" w:rsidR="00065937" w:rsidRDefault="00065937" w:rsidP="00530D7D">
      <w:pPr>
        <w:spacing w:line="360" w:lineRule="auto"/>
        <w:jc w:val="both"/>
      </w:pPr>
      <w:r w:rsidRPr="00530D7D">
        <w:t>After identifying the aims and objectives for this proposed system, it is concluded that this system requires more research before implementation. All the other areas of research will be discussed in next chapters with proper justifications and examples.</w:t>
      </w:r>
    </w:p>
    <w:p w14:paraId="377A303E" w14:textId="65997A5C" w:rsidR="00530D7D" w:rsidRDefault="00530D7D" w:rsidP="00530D7D">
      <w:pPr>
        <w:spacing w:line="360" w:lineRule="auto"/>
        <w:jc w:val="both"/>
      </w:pPr>
    </w:p>
    <w:p w14:paraId="4BF81255" w14:textId="06E42AD6" w:rsidR="00530D7D" w:rsidRDefault="00530D7D" w:rsidP="00530D7D">
      <w:pPr>
        <w:spacing w:line="360" w:lineRule="auto"/>
        <w:jc w:val="both"/>
      </w:pPr>
    </w:p>
    <w:p w14:paraId="7A4C130E" w14:textId="77777777" w:rsidR="00530D7D" w:rsidRPr="00530D7D" w:rsidRDefault="00530D7D" w:rsidP="00530D7D">
      <w:pPr>
        <w:spacing w:line="360" w:lineRule="auto"/>
        <w:jc w:val="both"/>
        <w:rPr>
          <w:lang w:val="en-MY"/>
        </w:rPr>
      </w:pPr>
    </w:p>
    <w:p w14:paraId="636FE9FB" w14:textId="34C554A1" w:rsidR="0026200B" w:rsidRPr="00530D7D" w:rsidRDefault="000B1CA4" w:rsidP="00530D7D">
      <w:pPr>
        <w:pStyle w:val="Heading1"/>
        <w:spacing w:line="360" w:lineRule="auto"/>
        <w:jc w:val="both"/>
        <w:rPr>
          <w:rFonts w:ascii="Times New Roman" w:hAnsi="Times New Roman" w:cs="Times New Roman"/>
          <w:sz w:val="24"/>
          <w:szCs w:val="24"/>
          <w:lang w:val="en-MY"/>
        </w:rPr>
      </w:pPr>
      <w:bookmarkStart w:id="17" w:name="_Toc69079262"/>
      <w:r w:rsidRPr="00530D7D">
        <w:rPr>
          <w:rFonts w:ascii="Times New Roman" w:hAnsi="Times New Roman" w:cs="Times New Roman"/>
          <w:sz w:val="24"/>
          <w:szCs w:val="24"/>
          <w:lang w:val="en-MY"/>
        </w:rPr>
        <w:lastRenderedPageBreak/>
        <w:t>Chapter 2</w:t>
      </w:r>
      <w:r w:rsidR="0026200B" w:rsidRPr="00530D7D">
        <w:rPr>
          <w:rFonts w:ascii="Times New Roman" w:hAnsi="Times New Roman" w:cs="Times New Roman"/>
          <w:sz w:val="24"/>
          <w:szCs w:val="24"/>
          <w:lang w:val="en-MY"/>
        </w:rPr>
        <w:t>: Literature Review</w:t>
      </w:r>
      <w:bookmarkEnd w:id="17"/>
    </w:p>
    <w:p w14:paraId="57702157" w14:textId="77777777" w:rsidR="002B6FDA" w:rsidRPr="00530D7D" w:rsidRDefault="002B6FDA" w:rsidP="00530D7D">
      <w:pPr>
        <w:pStyle w:val="Heading2"/>
        <w:spacing w:line="360" w:lineRule="auto"/>
        <w:jc w:val="both"/>
        <w:rPr>
          <w:rFonts w:ascii="Times New Roman" w:hAnsi="Times New Roman" w:cs="Times New Roman"/>
          <w:sz w:val="24"/>
          <w:szCs w:val="24"/>
          <w:lang w:val="en-MY"/>
        </w:rPr>
      </w:pPr>
      <w:bookmarkStart w:id="18" w:name="_Toc69079263"/>
      <w:r w:rsidRPr="00530D7D">
        <w:rPr>
          <w:rFonts w:ascii="Times New Roman" w:hAnsi="Times New Roman" w:cs="Times New Roman"/>
          <w:sz w:val="24"/>
          <w:szCs w:val="24"/>
          <w:lang w:val="en-MY"/>
        </w:rPr>
        <w:t>2.1 Overview</w:t>
      </w:r>
      <w:bookmarkEnd w:id="18"/>
    </w:p>
    <w:p w14:paraId="5D8C59D2" w14:textId="4B038E2E" w:rsidR="002B6FDA" w:rsidRPr="00530D7D" w:rsidRDefault="002B6FDA" w:rsidP="00530D7D">
      <w:pPr>
        <w:spacing w:line="360" w:lineRule="auto"/>
        <w:jc w:val="both"/>
      </w:pPr>
      <w:r w:rsidRPr="00530D7D">
        <w:t xml:space="preserve">In this chapter, three areas of research will be discussed that includes image recognition, machine learning and object detection. This analysis was aimed to help in studying all the methodology and complexity in the implementation of the proposed system. Each of them will be supported by at least </w:t>
      </w:r>
      <w:r w:rsidR="009C37CD">
        <w:t>two existing system literature.</w:t>
      </w:r>
    </w:p>
    <w:p w14:paraId="6C5EB61D" w14:textId="77777777" w:rsidR="002B6FDA" w:rsidRPr="00530D7D" w:rsidRDefault="002B6FDA" w:rsidP="00530D7D">
      <w:pPr>
        <w:pStyle w:val="Heading2"/>
        <w:spacing w:line="360" w:lineRule="auto"/>
        <w:jc w:val="both"/>
        <w:rPr>
          <w:rFonts w:ascii="Times New Roman" w:hAnsi="Times New Roman" w:cs="Times New Roman"/>
          <w:sz w:val="24"/>
          <w:szCs w:val="24"/>
          <w:lang w:val="en-MY"/>
        </w:rPr>
      </w:pPr>
      <w:bookmarkStart w:id="19" w:name="_Toc69079264"/>
      <w:r w:rsidRPr="00530D7D">
        <w:rPr>
          <w:rFonts w:ascii="Times New Roman" w:hAnsi="Times New Roman" w:cs="Times New Roman"/>
          <w:sz w:val="24"/>
          <w:szCs w:val="24"/>
        </w:rPr>
        <w:t>2.2 Image Recognition</w:t>
      </w:r>
      <w:bookmarkEnd w:id="19"/>
    </w:p>
    <w:p w14:paraId="087D54CC" w14:textId="77777777" w:rsidR="002B6FDA" w:rsidRPr="00530D7D" w:rsidRDefault="002B6FDA" w:rsidP="00530D7D">
      <w:pPr>
        <w:spacing w:line="360" w:lineRule="auto"/>
        <w:jc w:val="both"/>
      </w:pPr>
      <w:r w:rsidRPr="00530D7D">
        <w:t xml:space="preserve">The purpose of this study is to </w:t>
      </w:r>
      <w:proofErr w:type="spellStart"/>
      <w:r w:rsidRPr="00530D7D">
        <w:t>analyse</w:t>
      </w:r>
      <w:proofErr w:type="spellEnd"/>
      <w:r w:rsidRPr="00530D7D">
        <w:t xml:space="preserve"> all the existing image recognition projects to get some understanding and insights about their approach and methodology.</w:t>
      </w:r>
    </w:p>
    <w:p w14:paraId="4B2ADD11" w14:textId="77777777" w:rsidR="002B6FDA" w:rsidRPr="00530D7D" w:rsidRDefault="002B6FDA" w:rsidP="00530D7D">
      <w:pPr>
        <w:pStyle w:val="Heading3"/>
        <w:spacing w:line="360" w:lineRule="auto"/>
        <w:ind w:firstLine="720"/>
        <w:jc w:val="both"/>
        <w:rPr>
          <w:rFonts w:ascii="Times New Roman" w:hAnsi="Times New Roman" w:cs="Times New Roman"/>
        </w:rPr>
      </w:pPr>
      <w:bookmarkStart w:id="20" w:name="_Toc69079265"/>
      <w:r w:rsidRPr="00530D7D">
        <w:rPr>
          <w:rFonts w:ascii="Times New Roman" w:hAnsi="Times New Roman" w:cs="Times New Roman"/>
        </w:rPr>
        <w:t>2.2.1 Face Recognition</w:t>
      </w:r>
      <w:bookmarkEnd w:id="20"/>
    </w:p>
    <w:p w14:paraId="466FAF8A" w14:textId="01546104" w:rsidR="002B6FDA" w:rsidRPr="00530D7D" w:rsidRDefault="002B6FDA" w:rsidP="00530D7D">
      <w:pPr>
        <w:spacing w:line="360" w:lineRule="auto"/>
        <w:ind w:left="720"/>
        <w:jc w:val="both"/>
      </w:pPr>
      <w:r w:rsidRPr="00530D7D">
        <w:t xml:space="preserve">Another important area of research in image recognition is face detection system. The threshold function for a system will extract the information from the human face. The first existing system in this field was by Fares </w:t>
      </w:r>
      <w:proofErr w:type="spellStart"/>
      <w:r w:rsidRPr="00530D7D">
        <w:t>Jalled</w:t>
      </w:r>
      <w:proofErr w:type="spellEnd"/>
      <w:r w:rsidRPr="00530D7D">
        <w:t xml:space="preserve"> in 2017 who build a face recognition system using </w:t>
      </w:r>
      <w:proofErr w:type="spellStart"/>
      <w:r w:rsidRPr="00530D7D">
        <w:t>EigenFace</w:t>
      </w:r>
      <w:proofErr w:type="spellEnd"/>
      <w:r w:rsidRPr="00530D7D">
        <w:t xml:space="preserve"> which discriminating image input into multiple classes for person identification. The researcher’s proposed system structure starts </w:t>
      </w:r>
      <w:r w:rsidR="0092124F" w:rsidRPr="00530D7D">
        <w:t>from the image input to the pre-</w:t>
      </w:r>
      <w:r w:rsidRPr="00530D7D">
        <w:t>processing process of the image. In the image pre-processing stage, the image resolution, environment elimination, image rotation as well as illumination to the image were taken care of before the next step, feature extraction (</w:t>
      </w:r>
      <w:proofErr w:type="spellStart"/>
      <w:r w:rsidRPr="00530D7D">
        <w:t>Jalled</w:t>
      </w:r>
      <w:proofErr w:type="spellEnd"/>
      <w:r w:rsidRPr="00530D7D">
        <w:t xml:space="preserve">, 2017). In the feature extraction, the system will retrieve all the distinctive elements from a person's face for classification purpose. The classification purpose will classify the person by their name and features on their face through the database. Another face recognition project considered for this area was from Priyanka </w:t>
      </w:r>
      <w:proofErr w:type="spellStart"/>
      <w:r w:rsidRPr="00530D7D">
        <w:t>Wagh</w:t>
      </w:r>
      <w:proofErr w:type="spellEnd"/>
      <w:r w:rsidRPr="00530D7D">
        <w:t xml:space="preserve"> and her colleague in 2017. This proposed system was aimed to use face recognition to help in taking attendance. This system achieves face recognition by setting up a static camera where the entire class is covered to periodically take a photo. The taken photos were converted to a grayscale image with histogram equalization to improve the contrast in the image (</w:t>
      </w:r>
      <w:proofErr w:type="spellStart"/>
      <w:r w:rsidRPr="00530D7D">
        <w:t>Wagh</w:t>
      </w:r>
      <w:proofErr w:type="spellEnd"/>
      <w:r w:rsidRPr="00530D7D">
        <w:t xml:space="preserve"> et al., 2015). For the student recognition in the classroom, Viola and Jones framework were used. Each recorded face was tested through </w:t>
      </w:r>
      <w:proofErr w:type="spellStart"/>
      <w:r w:rsidRPr="00530D7D">
        <w:t>EigenFace</w:t>
      </w:r>
      <w:proofErr w:type="spellEnd"/>
      <w:r w:rsidRPr="00530D7D">
        <w:t xml:space="preserve"> and Principal Component Analysis (PCA) for random value reduction as </w:t>
      </w:r>
      <w:proofErr w:type="spellStart"/>
      <w:r w:rsidRPr="00530D7D">
        <w:t>EigenFace</w:t>
      </w:r>
      <w:proofErr w:type="spellEnd"/>
      <w:r w:rsidRPr="00530D7D">
        <w:t xml:space="preserve"> often maximize variation so with PCA it helps the system to combine the variations based on a specific principle (</w:t>
      </w:r>
      <w:proofErr w:type="spellStart"/>
      <w:r w:rsidRPr="00530D7D">
        <w:t>Wagh</w:t>
      </w:r>
      <w:proofErr w:type="spellEnd"/>
      <w:r w:rsidRPr="00530D7D">
        <w:t xml:space="preserve"> et al., 2015).</w:t>
      </w:r>
      <w:r w:rsidR="00097093" w:rsidRPr="00530D7D">
        <w:t xml:space="preserve"> </w:t>
      </w:r>
    </w:p>
    <w:p w14:paraId="45AE1D38" w14:textId="77777777" w:rsidR="0092124F" w:rsidRPr="00530D7D" w:rsidRDefault="0092124F" w:rsidP="00530D7D">
      <w:pPr>
        <w:spacing w:line="360" w:lineRule="auto"/>
        <w:ind w:left="720"/>
        <w:jc w:val="both"/>
      </w:pPr>
    </w:p>
    <w:p w14:paraId="43A3D040" w14:textId="77777777" w:rsidR="004D2659" w:rsidRPr="00530D7D" w:rsidRDefault="0092124F" w:rsidP="00530D7D">
      <w:pPr>
        <w:pStyle w:val="Heading3"/>
        <w:spacing w:line="360" w:lineRule="auto"/>
        <w:ind w:firstLine="720"/>
        <w:jc w:val="both"/>
        <w:rPr>
          <w:rFonts w:ascii="Times New Roman" w:hAnsi="Times New Roman" w:cs="Times New Roman"/>
        </w:rPr>
      </w:pPr>
      <w:bookmarkStart w:id="21" w:name="_Toc69079266"/>
      <w:r w:rsidRPr="00530D7D">
        <w:rPr>
          <w:rFonts w:ascii="Times New Roman" w:hAnsi="Times New Roman" w:cs="Times New Roman"/>
        </w:rPr>
        <w:t xml:space="preserve">2.2.2 </w:t>
      </w:r>
      <w:r w:rsidR="004D2659" w:rsidRPr="00530D7D">
        <w:rPr>
          <w:rFonts w:ascii="Times New Roman" w:hAnsi="Times New Roman" w:cs="Times New Roman"/>
        </w:rPr>
        <w:t>Crop and Weeds Recognition</w:t>
      </w:r>
      <w:bookmarkEnd w:id="21"/>
    </w:p>
    <w:p w14:paraId="1E5B35EF" w14:textId="588CA699" w:rsidR="00097093" w:rsidRPr="00530D7D" w:rsidRDefault="00166336" w:rsidP="009C37CD">
      <w:pPr>
        <w:spacing w:line="360" w:lineRule="auto"/>
        <w:ind w:left="720"/>
        <w:jc w:val="both"/>
      </w:pPr>
      <w:r w:rsidRPr="00530D7D">
        <w:t>In the 1990s, a research was conducted in conjunction between related agricultural departments from the McGill University and Cornell University which was built on the rapid improvement of machine vision and image processing technology at the time to distinguish weeds from actual crops by leveraging the power of artificial neural networks (ANNs)</w:t>
      </w:r>
      <w:sdt>
        <w:sdtPr>
          <w:id w:val="1875348855"/>
          <w:citation/>
        </w:sdtPr>
        <w:sdtContent>
          <w:r w:rsidRPr="00530D7D">
            <w:fldChar w:fldCharType="begin"/>
          </w:r>
          <w:r w:rsidRPr="00530D7D">
            <w:rPr>
              <w:lang w:val="en-MY"/>
            </w:rPr>
            <w:instrText xml:space="preserve"> CITATION CCY00 \l 17417 </w:instrText>
          </w:r>
          <w:r w:rsidRPr="00530D7D">
            <w:fldChar w:fldCharType="separate"/>
          </w:r>
          <w:r w:rsidRPr="00530D7D">
            <w:rPr>
              <w:noProof/>
              <w:lang w:val="en-MY"/>
            </w:rPr>
            <w:t xml:space="preserve"> (YANG, et al., 2000)</w:t>
          </w:r>
          <w:r w:rsidRPr="00530D7D">
            <w:fldChar w:fldCharType="end"/>
          </w:r>
        </w:sdtContent>
      </w:sdt>
      <w:r w:rsidRPr="00530D7D">
        <w:t>.</w:t>
      </w:r>
      <w:r w:rsidR="00520739" w:rsidRPr="00530D7D">
        <w:t xml:space="preserve"> The images were taken in bird’s-eye view at random locations within the fields of the in campus farms of McGill University with slightly varied zooms but similar aspect ratios. For training and testing purposes, common weeds were put into one category and separated from the target crop which in this case were corn plants. The images would be processed into 8-bit color bitmaps and then further cropped into 100x100 pixels from the original image’s resolution. This ensured that the crops and weeds were properly seen in each cropped section while optimizing it for processing within the ANN where PC memory was inadequate</w:t>
      </w:r>
      <w:sdt>
        <w:sdtPr>
          <w:id w:val="-1942671981"/>
          <w:citation/>
        </w:sdtPr>
        <w:sdtContent>
          <w:r w:rsidR="00520739" w:rsidRPr="00530D7D">
            <w:fldChar w:fldCharType="begin"/>
          </w:r>
          <w:r w:rsidR="00520739" w:rsidRPr="00530D7D">
            <w:rPr>
              <w:lang w:val="en-MY"/>
            </w:rPr>
            <w:instrText xml:space="preserve"> CITATION CCY00 \l 17417 </w:instrText>
          </w:r>
          <w:r w:rsidR="00520739" w:rsidRPr="00530D7D">
            <w:fldChar w:fldCharType="separate"/>
          </w:r>
          <w:r w:rsidR="00520739" w:rsidRPr="00530D7D">
            <w:rPr>
              <w:noProof/>
              <w:lang w:val="en-MY"/>
            </w:rPr>
            <w:t xml:space="preserve"> (YANG, et al., 2000)</w:t>
          </w:r>
          <w:r w:rsidR="00520739" w:rsidRPr="00530D7D">
            <w:fldChar w:fldCharType="end"/>
          </w:r>
        </w:sdtContent>
      </w:sdt>
      <w:r w:rsidR="00520739" w:rsidRPr="00530D7D">
        <w:t xml:space="preserve">. The images would then be fed into the ANN where the color index of a cluster of pixels would go through the processing elements (PEs) of the ANN and return 1 or 0s depending on whether a crop or weed was predicted for that cluster. The results from all cluster predictions would then be gathered and inferenced from a confidence of 0…1 </w:t>
      </w:r>
      <w:r w:rsidR="006A33F7" w:rsidRPr="00530D7D">
        <w:t>to predict whether the plant seen within the cropped image is a crop or weed. Multiple configurations of PEs were tested for the recognition of crop and weeds which returned a noteworthy result. The ANN’s prediction result of weeds accuracy rose from 40 to 50% to 70 to 80% when 200 PEs instead of 160 were incorporated to its hidden layer but the accuracy for the prediction of corn plants decreased when more PEs were added onto the ANN’s hidden layer compared to the previous 200 PEs</w:t>
      </w:r>
      <w:sdt>
        <w:sdtPr>
          <w:id w:val="-1605103839"/>
          <w:citation/>
        </w:sdtPr>
        <w:sdtContent>
          <w:r w:rsidR="006A33F7" w:rsidRPr="00530D7D">
            <w:fldChar w:fldCharType="begin"/>
          </w:r>
          <w:r w:rsidR="006A33F7" w:rsidRPr="00530D7D">
            <w:rPr>
              <w:lang w:val="en-MY"/>
            </w:rPr>
            <w:instrText xml:space="preserve"> CITATION CCY00 \l 17417 </w:instrText>
          </w:r>
          <w:r w:rsidR="006A33F7" w:rsidRPr="00530D7D">
            <w:fldChar w:fldCharType="separate"/>
          </w:r>
          <w:r w:rsidR="006A33F7" w:rsidRPr="00530D7D">
            <w:rPr>
              <w:noProof/>
              <w:lang w:val="en-MY"/>
            </w:rPr>
            <w:t xml:space="preserve"> (YANG, et al., 2000)</w:t>
          </w:r>
          <w:r w:rsidR="006A33F7" w:rsidRPr="00530D7D">
            <w:fldChar w:fldCharType="end"/>
          </w:r>
        </w:sdtContent>
      </w:sdt>
      <w:r w:rsidR="006A33F7" w:rsidRPr="00530D7D">
        <w:t>.</w:t>
      </w:r>
    </w:p>
    <w:p w14:paraId="68820062" w14:textId="5752FA6C" w:rsidR="00097093" w:rsidRPr="00530D7D" w:rsidRDefault="00097093" w:rsidP="00530D7D">
      <w:pPr>
        <w:pStyle w:val="Heading3"/>
        <w:spacing w:line="360" w:lineRule="auto"/>
        <w:ind w:firstLine="720"/>
        <w:jc w:val="both"/>
        <w:rPr>
          <w:rFonts w:ascii="Times New Roman" w:hAnsi="Times New Roman" w:cs="Times New Roman"/>
        </w:rPr>
      </w:pPr>
      <w:bookmarkStart w:id="22" w:name="_Toc69079267"/>
      <w:r w:rsidRPr="00530D7D">
        <w:rPr>
          <w:rFonts w:ascii="Times New Roman" w:hAnsi="Times New Roman" w:cs="Times New Roman"/>
        </w:rPr>
        <w:t>2.2.3 Factors Taken</w:t>
      </w:r>
      <w:bookmarkEnd w:id="22"/>
    </w:p>
    <w:p w14:paraId="255DDE26" w14:textId="248747EB" w:rsidR="00097093" w:rsidRPr="00530D7D" w:rsidRDefault="00097093" w:rsidP="00530D7D">
      <w:pPr>
        <w:spacing w:line="360" w:lineRule="auto"/>
        <w:ind w:left="720"/>
        <w:jc w:val="both"/>
      </w:pPr>
      <w:r w:rsidRPr="00530D7D">
        <w:t>The feature extraction method used in the face recognition research p</w:t>
      </w:r>
      <w:r w:rsidR="00530D7D" w:rsidRPr="00530D7D">
        <w:t xml:space="preserve">aper will be used in </w:t>
      </w:r>
      <w:r w:rsidRPr="00530D7D">
        <w:t xml:space="preserve">this project as it is proven to work well with human skin and can easily find </w:t>
      </w:r>
      <w:r w:rsidR="00530D7D" w:rsidRPr="00530D7D">
        <w:t>simpler limbs such as hands when it can detect and classify faces easily. As for the weeds and crops, the method of grid cell inferencing will be used in conjunction with the neural network architecture which will be talked about in the next section.</w:t>
      </w:r>
    </w:p>
    <w:p w14:paraId="01D2B08D" w14:textId="77777777" w:rsidR="00032D26" w:rsidRPr="00530D7D" w:rsidRDefault="00032D26" w:rsidP="00530D7D">
      <w:pPr>
        <w:spacing w:line="360" w:lineRule="auto"/>
        <w:ind w:left="720"/>
        <w:jc w:val="both"/>
      </w:pPr>
    </w:p>
    <w:p w14:paraId="0ACBC035" w14:textId="77777777" w:rsidR="006A33F7" w:rsidRPr="00530D7D" w:rsidRDefault="006A33F7" w:rsidP="00530D7D">
      <w:pPr>
        <w:pStyle w:val="Heading2"/>
        <w:spacing w:line="360" w:lineRule="auto"/>
        <w:jc w:val="both"/>
        <w:rPr>
          <w:rFonts w:ascii="Times New Roman" w:hAnsi="Times New Roman" w:cs="Times New Roman"/>
          <w:sz w:val="24"/>
          <w:szCs w:val="24"/>
        </w:rPr>
      </w:pPr>
      <w:bookmarkStart w:id="23" w:name="_Toc69079268"/>
      <w:r w:rsidRPr="00530D7D">
        <w:rPr>
          <w:rFonts w:ascii="Times New Roman" w:hAnsi="Times New Roman" w:cs="Times New Roman"/>
          <w:sz w:val="24"/>
          <w:szCs w:val="24"/>
        </w:rPr>
        <w:t>2.3 Deep Learning Neural Network</w:t>
      </w:r>
      <w:bookmarkEnd w:id="23"/>
    </w:p>
    <w:p w14:paraId="45996076" w14:textId="77777777" w:rsidR="006A33F7" w:rsidRPr="00530D7D" w:rsidRDefault="00137D8F" w:rsidP="00530D7D">
      <w:pPr>
        <w:spacing w:line="360" w:lineRule="auto"/>
        <w:jc w:val="both"/>
      </w:pPr>
      <w:r w:rsidRPr="00530D7D">
        <w:t>The proposed project uses a specific neural network arch</w:t>
      </w:r>
      <w:r w:rsidR="00941433" w:rsidRPr="00530D7D">
        <w:t>itecture specifically known as c</w:t>
      </w:r>
      <w:r w:rsidRPr="00530D7D">
        <w:t>onv</w:t>
      </w:r>
      <w:r w:rsidR="00941433" w:rsidRPr="00530D7D">
        <w:t>olutional neural n</w:t>
      </w:r>
      <w:r w:rsidRPr="00530D7D">
        <w:t>etwork (CNN).</w:t>
      </w:r>
    </w:p>
    <w:p w14:paraId="281669F9" w14:textId="77777777" w:rsidR="00137D8F" w:rsidRPr="00530D7D" w:rsidRDefault="00941433" w:rsidP="00530D7D">
      <w:pPr>
        <w:spacing w:line="360" w:lineRule="auto"/>
        <w:jc w:val="both"/>
      </w:pPr>
      <w:r w:rsidRPr="00530D7D">
        <w:t>CNNs primarily focus on input made up of images, ensuring that the architecture is set up best suited for dealing with that type of data. The reason for this is a key difference between CNNs and artificial neural networks (ANNs). The neurons within the layers of CNNs are organized in three dimensions comprising of spatial attributes such as height, width and depth</w:t>
      </w:r>
      <w:sdt>
        <w:sdtPr>
          <w:id w:val="655190684"/>
          <w:citation/>
        </w:sdtPr>
        <w:sdtContent>
          <w:r w:rsidRPr="00530D7D">
            <w:fldChar w:fldCharType="begin"/>
          </w:r>
          <w:r w:rsidRPr="00530D7D">
            <w:rPr>
              <w:lang w:val="en-MY"/>
            </w:rPr>
            <w:instrText xml:space="preserve"> CITATION OSh15 \l 17417 </w:instrText>
          </w:r>
          <w:r w:rsidRPr="00530D7D">
            <w:fldChar w:fldCharType="separate"/>
          </w:r>
          <w:r w:rsidRPr="00530D7D">
            <w:rPr>
              <w:noProof/>
              <w:lang w:val="en-MY"/>
            </w:rPr>
            <w:t xml:space="preserve"> (O'Shea &amp; Nash, 2015)</w:t>
          </w:r>
          <w:r w:rsidRPr="00530D7D">
            <w:fldChar w:fldCharType="end"/>
          </w:r>
        </w:sdtContent>
      </w:sdt>
      <w:r w:rsidRPr="00530D7D">
        <w:t>. The depth mentioned in this case does not refer to the outstanding number of layers in the ANN but the third dimension of an activation volume. Compared to usual ANNs, the neurons within any given layer in the CNN only connect to a small region of the layer before it.</w:t>
      </w:r>
    </w:p>
    <w:p w14:paraId="7EEC3B36" w14:textId="77777777" w:rsidR="00941433" w:rsidRPr="00530D7D" w:rsidRDefault="00941433" w:rsidP="00530D7D">
      <w:pPr>
        <w:spacing w:line="360" w:lineRule="auto"/>
        <w:jc w:val="both"/>
      </w:pPr>
      <w:r w:rsidRPr="00530D7D">
        <w:t>CNNs are made up of three forms of layers. These layers are known as convolutional layers, pooling layers, and fully-connected layers. A CNN architecture is formed when these layers are stacked together</w:t>
      </w:r>
      <w:sdt>
        <w:sdtPr>
          <w:id w:val="-1354501156"/>
          <w:citation/>
        </w:sdtPr>
        <w:sdtContent>
          <w:r w:rsidR="00032D26" w:rsidRPr="00530D7D">
            <w:fldChar w:fldCharType="begin"/>
          </w:r>
          <w:r w:rsidR="00032D26" w:rsidRPr="00530D7D">
            <w:rPr>
              <w:lang w:val="en-MY"/>
            </w:rPr>
            <w:instrText xml:space="preserve"> CITATION OSh15 \l 17417 </w:instrText>
          </w:r>
          <w:r w:rsidR="00032D26" w:rsidRPr="00530D7D">
            <w:fldChar w:fldCharType="separate"/>
          </w:r>
          <w:r w:rsidR="00032D26" w:rsidRPr="00530D7D">
            <w:rPr>
              <w:noProof/>
              <w:lang w:val="en-MY"/>
            </w:rPr>
            <w:t xml:space="preserve"> (O'Shea &amp; Nash, 2015)</w:t>
          </w:r>
          <w:r w:rsidR="00032D26" w:rsidRPr="00530D7D">
            <w:fldChar w:fldCharType="end"/>
          </w:r>
        </w:sdtContent>
      </w:sdt>
      <w:r w:rsidRPr="00530D7D">
        <w:t>.</w:t>
      </w:r>
    </w:p>
    <w:p w14:paraId="47A88AF1" w14:textId="77777777" w:rsidR="00941433" w:rsidRDefault="006A00AE" w:rsidP="00530D7D">
      <w:pPr>
        <w:keepNext/>
        <w:spacing w:line="360" w:lineRule="auto"/>
        <w:jc w:val="center"/>
      </w:pPr>
      <w:r w:rsidRPr="00530D7D">
        <w:pict w14:anchorId="126F7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95pt;height:193.6pt">
            <v:imagedata r:id="rId5" o:title="msedge_8KWQUGXIF9"/>
          </v:shape>
        </w:pict>
      </w:r>
    </w:p>
    <w:p w14:paraId="27E71100" w14:textId="212DC0AE" w:rsidR="00941433" w:rsidRDefault="00941433" w:rsidP="00596A47">
      <w:pPr>
        <w:pStyle w:val="Caption"/>
        <w:jc w:val="center"/>
      </w:pPr>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653728">
        <w:rPr>
          <w:noProof/>
        </w:rPr>
        <w:t>1</w:t>
      </w:r>
      <w:r w:rsidR="00932EC8">
        <w:rPr>
          <w:noProof/>
        </w:rPr>
        <w:fldChar w:fldCharType="end"/>
      </w:r>
      <w:r>
        <w:t xml:space="preserve"> Simple CNN architecture</w:t>
      </w:r>
      <w:r w:rsidR="00596A47">
        <w:t xml:space="preserve"> </w:t>
      </w:r>
      <w:sdt>
        <w:sdtPr>
          <w:id w:val="-1254662609"/>
          <w:citation/>
        </w:sdtPr>
        <w:sdtContent>
          <w:r w:rsidR="00596A47">
            <w:fldChar w:fldCharType="begin"/>
          </w:r>
          <w:r w:rsidR="00596A47">
            <w:rPr>
              <w:lang w:val="en-MY"/>
            </w:rPr>
            <w:instrText xml:space="preserve"> CITATION OSh15 \l 17417 </w:instrText>
          </w:r>
          <w:r w:rsidR="00596A47">
            <w:fldChar w:fldCharType="separate"/>
          </w:r>
          <w:r w:rsidR="00596A47" w:rsidRPr="00596A47">
            <w:rPr>
              <w:noProof/>
              <w:lang w:val="en-MY"/>
            </w:rPr>
            <w:t>(O'Shea &amp; Nash, 2015)</w:t>
          </w:r>
          <w:r w:rsidR="00596A47">
            <w:fldChar w:fldCharType="end"/>
          </w:r>
        </w:sdtContent>
      </w:sdt>
    </w:p>
    <w:p w14:paraId="6683F17C" w14:textId="77777777" w:rsidR="00941433" w:rsidRDefault="00941433" w:rsidP="00530D7D">
      <w:pPr>
        <w:spacing w:line="360" w:lineRule="auto"/>
        <w:jc w:val="both"/>
      </w:pPr>
      <w:r>
        <w:t xml:space="preserve">Seen in figure 1 above is a simple CNN architecture made of only 5 layers for MNIST classification. The input layer contains the pixel values of the image fed into the CNN. Following that, the convolutional layer produces the output of neurons that are joined to local regions of the input through calculating the scalar product between their weights and the region joined to the input volume. </w:t>
      </w:r>
      <w:r w:rsidR="00032D26">
        <w:t>The rectified linear unit (</w:t>
      </w:r>
      <w:proofErr w:type="spellStart"/>
      <w:r w:rsidR="00032D26">
        <w:t>ReLu</w:t>
      </w:r>
      <w:proofErr w:type="spellEnd"/>
      <w:r w:rsidR="00032D26">
        <w:t xml:space="preserve">) applies an ‘elementwise’ activation to the output </w:t>
      </w:r>
      <w:r w:rsidR="00032D26">
        <w:lastRenderedPageBreak/>
        <w:t xml:space="preserve">produced by the previous layer. The pooling layer has the role of </w:t>
      </w:r>
      <w:proofErr w:type="spellStart"/>
      <w:r w:rsidR="00032D26">
        <w:t>downsampling</w:t>
      </w:r>
      <w:proofErr w:type="spellEnd"/>
      <w:r w:rsidR="00032D26">
        <w:t xml:space="preserve"> along the input’s spatial dimensionality, lowering the number of parameters within that activation. Lastly, the fully-connected layers perform similar roles as normal ANNs to produce class scores for classification</w:t>
      </w:r>
      <w:sdt>
        <w:sdtPr>
          <w:id w:val="640924081"/>
          <w:citation/>
        </w:sdtPr>
        <w:sdtContent>
          <w:r w:rsidR="00032D26">
            <w:fldChar w:fldCharType="begin"/>
          </w:r>
          <w:r w:rsidR="00032D26">
            <w:rPr>
              <w:lang w:val="en-MY"/>
            </w:rPr>
            <w:instrText xml:space="preserve"> CITATION OSh15 \l 17417 </w:instrText>
          </w:r>
          <w:r w:rsidR="00032D26">
            <w:fldChar w:fldCharType="separate"/>
          </w:r>
          <w:r w:rsidR="00032D26">
            <w:rPr>
              <w:noProof/>
              <w:lang w:val="en-MY"/>
            </w:rPr>
            <w:t xml:space="preserve"> </w:t>
          </w:r>
          <w:r w:rsidR="00032D26" w:rsidRPr="00032D26">
            <w:rPr>
              <w:noProof/>
              <w:lang w:val="en-MY"/>
            </w:rPr>
            <w:t>(O'Shea &amp; Nash, 2015)</w:t>
          </w:r>
          <w:r w:rsidR="00032D26">
            <w:fldChar w:fldCharType="end"/>
          </w:r>
        </w:sdtContent>
      </w:sdt>
      <w:r w:rsidR="00032D26">
        <w:t xml:space="preserve">. </w:t>
      </w:r>
    </w:p>
    <w:p w14:paraId="6ED3FCA2" w14:textId="77777777" w:rsidR="00032D26" w:rsidRDefault="006A00AE" w:rsidP="00596A47">
      <w:pPr>
        <w:keepNext/>
        <w:jc w:val="center"/>
      </w:pPr>
      <w:r>
        <w:pict w14:anchorId="596E74F4">
          <v:shape id="_x0000_i1026" type="#_x0000_t75" style="width:384.45pt;height:159.6pt">
            <v:imagedata r:id="rId6" o:title="msedge_fRXn6HgyhT"/>
          </v:shape>
        </w:pict>
      </w:r>
    </w:p>
    <w:p w14:paraId="558FC3D8" w14:textId="414E164A" w:rsidR="00032D26" w:rsidRDefault="00032D26" w:rsidP="00596A47">
      <w:pPr>
        <w:pStyle w:val="Caption"/>
        <w:jc w:val="center"/>
      </w:pPr>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653728">
        <w:rPr>
          <w:noProof/>
        </w:rPr>
        <w:t>2</w:t>
      </w:r>
      <w:r w:rsidR="00932EC8">
        <w:rPr>
          <w:noProof/>
        </w:rPr>
        <w:fldChar w:fldCharType="end"/>
      </w:r>
      <w:r>
        <w:t xml:space="preserve"> Activations from convolutional layer</w:t>
      </w:r>
      <w:r w:rsidR="00596A47">
        <w:t xml:space="preserve"> </w:t>
      </w:r>
      <w:sdt>
        <w:sdtPr>
          <w:id w:val="102692193"/>
          <w:citation/>
        </w:sdtPr>
        <w:sdtContent>
          <w:r w:rsidR="00596A47">
            <w:fldChar w:fldCharType="begin"/>
          </w:r>
          <w:r w:rsidR="00596A47">
            <w:rPr>
              <w:lang w:val="en-MY"/>
            </w:rPr>
            <w:instrText xml:space="preserve"> CITATION OSh15 \l 17417 </w:instrText>
          </w:r>
          <w:r w:rsidR="00596A47">
            <w:fldChar w:fldCharType="separate"/>
          </w:r>
          <w:r w:rsidR="00596A47" w:rsidRPr="00596A47">
            <w:rPr>
              <w:noProof/>
              <w:lang w:val="en-MY"/>
            </w:rPr>
            <w:t>(O'Shea &amp; Nash, 2015)</w:t>
          </w:r>
          <w:r w:rsidR="00596A47">
            <w:fldChar w:fldCharType="end"/>
          </w:r>
        </w:sdtContent>
      </w:sdt>
    </w:p>
    <w:p w14:paraId="7E2EA10F" w14:textId="325F205C" w:rsidR="00032D26" w:rsidRDefault="00032D26" w:rsidP="009C37CD">
      <w:pPr>
        <w:spacing w:line="360" w:lineRule="auto"/>
        <w:jc w:val="both"/>
      </w:pPr>
      <w:r>
        <w:t>As seen in figure 2 above, the network picks up on unique characteristics of specific numeric digits from MNIST’s database of handwritten digits.</w:t>
      </w:r>
    </w:p>
    <w:p w14:paraId="5DE5B1B6" w14:textId="77777777" w:rsidR="00032D26" w:rsidRPr="00032D26" w:rsidRDefault="00032D26" w:rsidP="00530D7D">
      <w:pPr>
        <w:pStyle w:val="Heading2"/>
        <w:spacing w:line="360" w:lineRule="auto"/>
        <w:jc w:val="both"/>
        <w:rPr>
          <w:rFonts w:ascii="Times New Roman" w:hAnsi="Times New Roman" w:cs="Times New Roman"/>
          <w:sz w:val="24"/>
          <w:szCs w:val="24"/>
        </w:rPr>
      </w:pPr>
      <w:bookmarkStart w:id="24" w:name="_Toc69079269"/>
      <w:r w:rsidRPr="00032D26">
        <w:rPr>
          <w:rFonts w:ascii="Times New Roman" w:hAnsi="Times New Roman" w:cs="Times New Roman"/>
          <w:sz w:val="24"/>
          <w:szCs w:val="24"/>
        </w:rPr>
        <w:t>2.4 Object detection</w:t>
      </w:r>
      <w:bookmarkEnd w:id="24"/>
      <w:r w:rsidRPr="00032D26">
        <w:rPr>
          <w:rFonts w:ascii="Times New Roman" w:hAnsi="Times New Roman" w:cs="Times New Roman"/>
          <w:sz w:val="24"/>
          <w:szCs w:val="24"/>
        </w:rPr>
        <w:t xml:space="preserve"> </w:t>
      </w:r>
    </w:p>
    <w:p w14:paraId="4FDF774C" w14:textId="77777777" w:rsidR="00137D8F" w:rsidRDefault="00032D26" w:rsidP="00530D7D">
      <w:pPr>
        <w:spacing w:line="360" w:lineRule="auto"/>
        <w:jc w:val="both"/>
      </w:pPr>
      <w:r>
        <w:t>For object detection, there are a few algorithms that must be discussed and compared that are based on the CNN architecture mentioned in the previous subtopic. These algorithms will be discussed in the subtopic below.</w:t>
      </w:r>
    </w:p>
    <w:p w14:paraId="4AF072D4" w14:textId="77777777" w:rsidR="00032D26" w:rsidRPr="00032D26" w:rsidRDefault="00032D26" w:rsidP="00530D7D">
      <w:pPr>
        <w:pStyle w:val="Heading3"/>
        <w:spacing w:line="360" w:lineRule="auto"/>
        <w:ind w:firstLine="720"/>
        <w:jc w:val="both"/>
        <w:rPr>
          <w:rFonts w:ascii="Times New Roman" w:hAnsi="Times New Roman" w:cs="Times New Roman"/>
        </w:rPr>
      </w:pPr>
      <w:bookmarkStart w:id="25" w:name="_Toc69079270"/>
      <w:r w:rsidRPr="00032D26">
        <w:rPr>
          <w:rFonts w:ascii="Times New Roman" w:hAnsi="Times New Roman" w:cs="Times New Roman"/>
        </w:rPr>
        <w:t>2.4.1 Faster R-CNN</w:t>
      </w:r>
      <w:bookmarkEnd w:id="25"/>
    </w:p>
    <w:p w14:paraId="05720F27" w14:textId="77777777" w:rsidR="004D2659" w:rsidRDefault="00596A47" w:rsidP="00530D7D">
      <w:pPr>
        <w:spacing w:line="360" w:lineRule="auto"/>
        <w:ind w:left="720"/>
        <w:jc w:val="both"/>
      </w:pPr>
      <w:r>
        <w:t xml:space="preserve">The R-CNN technique trains CNN end-to-end to do classification for proposal regions into object background or categories. R-CNN mostly act as a classifier, and the object bounds cannot not be predicted. The performance of the region proposal module defines the accuracy. Pierre </w:t>
      </w:r>
      <w:proofErr w:type="spellStart"/>
      <w:r>
        <w:t>Sermanet</w:t>
      </w:r>
      <w:proofErr w:type="spellEnd"/>
      <w:r>
        <w:t xml:space="preserve"> and his team proposed a paper in 2013 under the title of “</w:t>
      </w:r>
      <w:proofErr w:type="spellStart"/>
      <w:r>
        <w:t>OverFeat</w:t>
      </w:r>
      <w:proofErr w:type="spellEnd"/>
      <w:r>
        <w:t>: Integrated Recognition, Localization and Detection using Convolutional Networks” which shows the ways of using deep networks for predicting object bounding boxes (</w:t>
      </w:r>
      <w:proofErr w:type="spellStart"/>
      <w:r>
        <w:t>Sermanet</w:t>
      </w:r>
      <w:proofErr w:type="spellEnd"/>
      <w:r>
        <w:t xml:space="preserve"> et al., 2013). In the </w:t>
      </w:r>
      <w:proofErr w:type="spellStart"/>
      <w:r>
        <w:t>OverFeat</w:t>
      </w:r>
      <w:proofErr w:type="spellEnd"/>
      <w:r>
        <w:t xml:space="preserve"> method, a fully-connected layer is trained to predict the coordinates of the box for the </w:t>
      </w:r>
      <w:proofErr w:type="spellStart"/>
      <w:r>
        <w:t>localisation</w:t>
      </w:r>
      <w:proofErr w:type="spellEnd"/>
      <w:r>
        <w:t xml:space="preserve"> task that consider a single object. Then, the fully-connected layer is turned into a convolutional layer for multiple class object </w:t>
      </w:r>
      <w:r>
        <w:lastRenderedPageBreak/>
        <w:t>detection (</w:t>
      </w:r>
      <w:proofErr w:type="spellStart"/>
      <w:r w:rsidR="00DE2B4D">
        <w:t>Sermanet</w:t>
      </w:r>
      <w:proofErr w:type="spellEnd"/>
      <w:r w:rsidR="00DE2B4D">
        <w:t xml:space="preserve"> et al., 2013). Figure 3</w:t>
      </w:r>
      <w:r>
        <w:t xml:space="preserve"> shows the architecture of Faster R-CNN which is a single, unified network for object detection.</w:t>
      </w:r>
    </w:p>
    <w:p w14:paraId="03BC005F" w14:textId="77777777" w:rsidR="00596A47" w:rsidRDefault="006A00AE" w:rsidP="00596A47">
      <w:pPr>
        <w:keepNext/>
        <w:ind w:left="720"/>
        <w:jc w:val="center"/>
      </w:pPr>
      <w:r>
        <w:pict w14:anchorId="7D89A627">
          <v:shape id="_x0000_i1027" type="#_x0000_t75" style="width:188.85pt;height:192.9pt">
            <v:imagedata r:id="rId7" o:title="msedge_uEqHJ88wfc"/>
          </v:shape>
        </w:pict>
      </w:r>
    </w:p>
    <w:p w14:paraId="5E66EEA3" w14:textId="7A0B721D" w:rsidR="00596A47" w:rsidRDefault="00596A47" w:rsidP="00596A47">
      <w:pPr>
        <w:pStyle w:val="Caption"/>
        <w:ind w:firstLine="720"/>
        <w:jc w:val="center"/>
      </w:pPr>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653728">
        <w:rPr>
          <w:noProof/>
        </w:rPr>
        <w:t>3</w:t>
      </w:r>
      <w:r w:rsidR="00932EC8">
        <w:rPr>
          <w:noProof/>
        </w:rPr>
        <w:fldChar w:fldCharType="end"/>
      </w:r>
      <w:r>
        <w:t xml:space="preserve"> architecture of Faster R-CNN (</w:t>
      </w:r>
      <w:proofErr w:type="spellStart"/>
      <w:r>
        <w:t>Sermanet</w:t>
      </w:r>
      <w:proofErr w:type="spellEnd"/>
      <w:r>
        <w:t xml:space="preserve"> et al., 2013)</w:t>
      </w:r>
    </w:p>
    <w:p w14:paraId="31A4517D" w14:textId="0AC866BF" w:rsidR="00596A47" w:rsidRDefault="00596A47" w:rsidP="009C37CD">
      <w:pPr>
        <w:spacing w:line="360" w:lineRule="auto"/>
        <w:ind w:left="720"/>
        <w:jc w:val="both"/>
      </w:pPr>
      <w:r>
        <w:t>Fast R-CNN implement end-to-end detector training on shared convolutional features and display decent accuracy and speed. On the other hand, R-CNN fails to do real time detection because of its two step architecture.</w:t>
      </w:r>
    </w:p>
    <w:p w14:paraId="07D6EFE5" w14:textId="77777777" w:rsidR="00596A47" w:rsidRDefault="00596A47" w:rsidP="00530D7D">
      <w:pPr>
        <w:pStyle w:val="Heading3"/>
        <w:spacing w:line="360" w:lineRule="auto"/>
        <w:ind w:firstLine="720"/>
        <w:jc w:val="both"/>
        <w:rPr>
          <w:rFonts w:ascii="Times New Roman" w:hAnsi="Times New Roman" w:cs="Times New Roman"/>
        </w:rPr>
      </w:pPr>
      <w:bookmarkStart w:id="26" w:name="_Toc69079271"/>
      <w:r w:rsidRPr="00596A47">
        <w:rPr>
          <w:rFonts w:ascii="Times New Roman" w:hAnsi="Times New Roman" w:cs="Times New Roman"/>
        </w:rPr>
        <w:t>2.4.2 YOLO</w:t>
      </w:r>
      <w:bookmarkEnd w:id="26"/>
    </w:p>
    <w:p w14:paraId="5BBDE29B" w14:textId="77777777" w:rsidR="00596A47" w:rsidRDefault="00596A47" w:rsidP="00530D7D">
      <w:pPr>
        <w:spacing w:line="360" w:lineRule="auto"/>
        <w:ind w:left="720"/>
        <w:jc w:val="both"/>
      </w:pPr>
      <w:r>
        <w:t xml:space="preserve">YOLO stands for “You only look once”. According to </w:t>
      </w:r>
      <w:proofErr w:type="spellStart"/>
      <w:r>
        <w:t>Redmon</w:t>
      </w:r>
      <w:proofErr w:type="spellEnd"/>
      <w:r>
        <w:t xml:space="preserve"> (2016), it is an object detection algorithm that runs quicker than R-CNN because of its simpler architecture. Classification and bounding box regression will be done</w:t>
      </w:r>
      <w:r w:rsidR="00DE2B4D">
        <w:t xml:space="preserve"> at the same time. Figure 4</w:t>
      </w:r>
      <w:r>
        <w:t xml:space="preserve"> shows how YOLO detection system works.</w:t>
      </w:r>
    </w:p>
    <w:p w14:paraId="1EAB39EA" w14:textId="77777777" w:rsidR="00596A47" w:rsidRDefault="006A00AE" w:rsidP="00596A47">
      <w:pPr>
        <w:keepNext/>
        <w:ind w:left="720"/>
        <w:jc w:val="center"/>
      </w:pPr>
      <w:r>
        <w:pict w14:anchorId="24B82D7E">
          <v:shape id="_x0000_i1028" type="#_x0000_t75" style="width:252.7pt;height:66.55pt">
            <v:imagedata r:id="rId8" o:title="msedge_ba9b6iLLWy"/>
          </v:shape>
        </w:pict>
      </w:r>
    </w:p>
    <w:p w14:paraId="29D9852D" w14:textId="59C7337A" w:rsidR="00596A47" w:rsidRDefault="00596A47" w:rsidP="00596A47">
      <w:pPr>
        <w:pStyle w:val="Caption"/>
        <w:jc w:val="center"/>
      </w:pPr>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653728">
        <w:rPr>
          <w:noProof/>
        </w:rPr>
        <w:t>4</w:t>
      </w:r>
      <w:r w:rsidR="00932EC8">
        <w:rPr>
          <w:noProof/>
        </w:rPr>
        <w:fldChar w:fldCharType="end"/>
      </w:r>
      <w:r>
        <w:t xml:space="preserve"> YOLO Detection</w:t>
      </w:r>
    </w:p>
    <w:p w14:paraId="02B2022E" w14:textId="1FC392CE" w:rsidR="00596A47" w:rsidRDefault="00596A47" w:rsidP="009C37CD">
      <w:pPr>
        <w:spacing w:line="360" w:lineRule="auto"/>
        <w:ind w:left="720"/>
        <w:jc w:val="both"/>
      </w:pPr>
      <w:r>
        <w:t xml:space="preserve">A single convolutional network predicts several bounding boxes and class probabilities for those boxes simultaneously. YOLO trains on full images and the detection performance will be </w:t>
      </w:r>
      <w:proofErr w:type="spellStart"/>
      <w:r>
        <w:t>optimised</w:t>
      </w:r>
      <w:proofErr w:type="spellEnd"/>
      <w:r>
        <w:t xml:space="preserve"> directly. This ensures YOLO to run extremely fast, hence </w:t>
      </w:r>
      <w:r w:rsidR="00DE2B4D">
        <w:t>producing real-time</w:t>
      </w:r>
      <w:r>
        <w:t xml:space="preserve"> prediction</w:t>
      </w:r>
      <w:r w:rsidR="00DE2B4D">
        <w:t>s</w:t>
      </w:r>
      <w:r>
        <w:t>.</w:t>
      </w:r>
    </w:p>
    <w:p w14:paraId="020A5AA8" w14:textId="77777777" w:rsidR="00596A47" w:rsidRDefault="00596A47" w:rsidP="00530D7D">
      <w:pPr>
        <w:pStyle w:val="Heading3"/>
        <w:spacing w:line="360" w:lineRule="auto"/>
        <w:ind w:firstLine="720"/>
        <w:rPr>
          <w:rFonts w:ascii="Times New Roman" w:hAnsi="Times New Roman" w:cs="Times New Roman"/>
        </w:rPr>
      </w:pPr>
      <w:bookmarkStart w:id="27" w:name="_Toc69079272"/>
      <w:r w:rsidRPr="00596A47">
        <w:rPr>
          <w:rFonts w:ascii="Times New Roman" w:hAnsi="Times New Roman" w:cs="Times New Roman"/>
        </w:rPr>
        <w:lastRenderedPageBreak/>
        <w:t>2.4.3 SSD</w:t>
      </w:r>
      <w:bookmarkEnd w:id="27"/>
    </w:p>
    <w:p w14:paraId="62449E7F" w14:textId="77777777" w:rsidR="00596A47" w:rsidRDefault="00596A47" w:rsidP="00530D7D">
      <w:pPr>
        <w:spacing w:line="360" w:lineRule="auto"/>
        <w:ind w:left="720"/>
        <w:jc w:val="both"/>
        <w:rPr>
          <w:lang w:val="en-MY"/>
        </w:rPr>
      </w:pPr>
      <w:r>
        <w:rPr>
          <w:lang w:val="en-MY"/>
        </w:rPr>
        <w:t xml:space="preserve">Lastly, we have SSD which stands for “Single shot detection”. </w:t>
      </w:r>
      <w:r w:rsidR="00DE2B4D">
        <w:rPr>
          <w:lang w:val="en-MY"/>
        </w:rPr>
        <w:t>SSD is another algorithm with similar performance metrics to YOLO where SSD wins in overall accuracy and speed but loses out in number of true positives and recall values</w:t>
      </w:r>
      <w:sdt>
        <w:sdtPr>
          <w:rPr>
            <w:lang w:val="en-MY"/>
          </w:rPr>
          <w:id w:val="1001863493"/>
          <w:citation/>
        </w:sdtPr>
        <w:sdtContent>
          <w:r w:rsidR="00DE2B4D">
            <w:rPr>
              <w:lang w:val="en-MY"/>
            </w:rPr>
            <w:fldChar w:fldCharType="begin"/>
          </w:r>
          <w:r w:rsidR="00DE2B4D">
            <w:rPr>
              <w:lang w:val="en-MY"/>
            </w:rPr>
            <w:instrText xml:space="preserve"> CITATION Ang20 \l 17417 </w:instrText>
          </w:r>
          <w:r w:rsidR="00DE2B4D">
            <w:rPr>
              <w:lang w:val="en-MY"/>
            </w:rPr>
            <w:fldChar w:fldCharType="separate"/>
          </w:r>
          <w:r w:rsidR="00DE2B4D">
            <w:rPr>
              <w:noProof/>
              <w:lang w:val="en-MY"/>
            </w:rPr>
            <w:t xml:space="preserve"> </w:t>
          </w:r>
          <w:r w:rsidR="00DE2B4D" w:rsidRPr="00DE2B4D">
            <w:rPr>
              <w:noProof/>
              <w:lang w:val="en-MY"/>
            </w:rPr>
            <w:t>(Morera, et al., 2020)</w:t>
          </w:r>
          <w:r w:rsidR="00DE2B4D">
            <w:rPr>
              <w:lang w:val="en-MY"/>
            </w:rPr>
            <w:fldChar w:fldCharType="end"/>
          </w:r>
        </w:sdtContent>
      </w:sdt>
      <w:r w:rsidR="00DE2B4D">
        <w:rPr>
          <w:lang w:val="en-MY"/>
        </w:rPr>
        <w:t>.</w:t>
      </w:r>
    </w:p>
    <w:p w14:paraId="7D815933" w14:textId="77777777" w:rsidR="00DE2B4D" w:rsidRDefault="006A00AE" w:rsidP="00DE2B4D">
      <w:pPr>
        <w:keepNext/>
        <w:ind w:left="720"/>
        <w:jc w:val="center"/>
      </w:pPr>
      <w:r>
        <w:rPr>
          <w:lang w:val="en-MY"/>
        </w:rPr>
        <w:pict w14:anchorId="48B5F00C">
          <v:shape id="_x0000_i1029" type="#_x0000_t75" style="width:348.45pt;height:154.85pt">
            <v:imagedata r:id="rId9" o:title="chrome_fuH6WdRr7t"/>
          </v:shape>
        </w:pict>
      </w:r>
    </w:p>
    <w:p w14:paraId="664807BD" w14:textId="72628EFC" w:rsidR="00DE2B4D" w:rsidRDefault="00DE2B4D" w:rsidP="00DE2B4D">
      <w:pPr>
        <w:pStyle w:val="Caption"/>
        <w:jc w:val="center"/>
      </w:pPr>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653728">
        <w:rPr>
          <w:noProof/>
        </w:rPr>
        <w:t>5</w:t>
      </w:r>
      <w:r w:rsidR="00932EC8">
        <w:rPr>
          <w:noProof/>
        </w:rPr>
        <w:fldChar w:fldCharType="end"/>
      </w:r>
      <w:r>
        <w:t xml:space="preserve"> SSD Algorithm </w:t>
      </w:r>
      <w:sdt>
        <w:sdtPr>
          <w:id w:val="760180013"/>
          <w:citation/>
        </w:sdtPr>
        <w:sdtContent>
          <w:r>
            <w:fldChar w:fldCharType="begin"/>
          </w:r>
          <w:r>
            <w:rPr>
              <w:lang w:val="en-MY"/>
            </w:rPr>
            <w:instrText xml:space="preserve"> CITATION Ang20 \l 17417 </w:instrText>
          </w:r>
          <w:r>
            <w:fldChar w:fldCharType="separate"/>
          </w:r>
          <w:r w:rsidRPr="00DE2B4D">
            <w:rPr>
              <w:noProof/>
              <w:lang w:val="en-MY"/>
            </w:rPr>
            <w:t>(Morera, et al., 2020)</w:t>
          </w:r>
          <w:r>
            <w:fldChar w:fldCharType="end"/>
          </w:r>
        </w:sdtContent>
      </w:sdt>
    </w:p>
    <w:p w14:paraId="4EB0C8FE" w14:textId="34F5E375" w:rsidR="00891A12" w:rsidRDefault="00DE2B4D" w:rsidP="009C37CD">
      <w:pPr>
        <w:spacing w:line="360" w:lineRule="auto"/>
        <w:ind w:left="720"/>
        <w:jc w:val="both"/>
        <w:rPr>
          <w:lang w:val="en-MY"/>
        </w:rPr>
      </w:pPr>
      <w:r>
        <w:rPr>
          <w:lang w:val="en-MY"/>
        </w:rPr>
        <w:t>As seen in figure 5 above, a CNN based on SSD defines a domain of anchor boxes with varying sizes and aspect ratios at multiple locations of an image. The detection box prediction is then done based on these references. The SSD algorithm does not resample features for bounding box hypotheses unlike R-CNN and is compatible with real-time applications.</w:t>
      </w:r>
    </w:p>
    <w:p w14:paraId="6F1B9E19" w14:textId="77777777" w:rsidR="00891A12" w:rsidRDefault="00891A12" w:rsidP="00530D7D">
      <w:pPr>
        <w:pStyle w:val="Heading2"/>
        <w:spacing w:line="360" w:lineRule="auto"/>
        <w:jc w:val="both"/>
        <w:rPr>
          <w:rFonts w:ascii="Times New Roman" w:hAnsi="Times New Roman" w:cs="Times New Roman"/>
          <w:sz w:val="24"/>
          <w:szCs w:val="24"/>
          <w:lang w:val="en-MY"/>
        </w:rPr>
      </w:pPr>
      <w:bookmarkStart w:id="28" w:name="_Toc69079273"/>
      <w:r w:rsidRPr="00891A12">
        <w:rPr>
          <w:rFonts w:ascii="Times New Roman" w:hAnsi="Times New Roman" w:cs="Times New Roman"/>
          <w:sz w:val="24"/>
          <w:szCs w:val="24"/>
          <w:lang w:val="en-MY"/>
        </w:rPr>
        <w:t>2.5 Summary</w:t>
      </w:r>
      <w:bookmarkEnd w:id="28"/>
      <w:r w:rsidRPr="00891A12">
        <w:rPr>
          <w:rFonts w:ascii="Times New Roman" w:hAnsi="Times New Roman" w:cs="Times New Roman"/>
          <w:sz w:val="24"/>
          <w:szCs w:val="24"/>
          <w:lang w:val="en-MY"/>
        </w:rPr>
        <w:t xml:space="preserve"> </w:t>
      </w:r>
    </w:p>
    <w:p w14:paraId="118D1F85" w14:textId="397988C4" w:rsidR="00891A12" w:rsidRDefault="00891A12" w:rsidP="00530D7D">
      <w:pPr>
        <w:spacing w:line="360" w:lineRule="auto"/>
        <w:jc w:val="both"/>
        <w:rPr>
          <w:lang w:val="en-MY"/>
        </w:rPr>
      </w:pPr>
      <w:r>
        <w:rPr>
          <w:lang w:val="en-MY"/>
        </w:rPr>
        <w:t xml:space="preserve">In conclusion, the CNN architecture is chosen due to its performance and compatibility with processing image data. Moving on, the CNN-based SSD algorithm will be used due to the cost-performance ratio in terms of computing resources, making it suitable for the purpose of the project without sacrificing the accuracy of the results produced. </w:t>
      </w:r>
      <w:r w:rsidR="00530D7D">
        <w:rPr>
          <w:lang w:val="en-MY"/>
        </w:rPr>
        <w:t>As the CNN-based SSD model only needs to check the data once and then process it with different layers in different grid setups, accuracy is still maintained on objects that do not require immense detail while being efficient on processing power which is suitable for this project.</w:t>
      </w:r>
    </w:p>
    <w:p w14:paraId="6DFEDD4C" w14:textId="77777777" w:rsidR="002E113E" w:rsidRDefault="002E113E" w:rsidP="00530D7D">
      <w:pPr>
        <w:spacing w:line="360" w:lineRule="auto"/>
        <w:rPr>
          <w:lang w:val="en-MY"/>
        </w:rPr>
      </w:pPr>
    </w:p>
    <w:p w14:paraId="657C9E59" w14:textId="77777777" w:rsidR="002E113E" w:rsidRDefault="002E113E" w:rsidP="00530D7D">
      <w:pPr>
        <w:pStyle w:val="Heading1"/>
        <w:spacing w:line="360" w:lineRule="auto"/>
        <w:jc w:val="both"/>
        <w:rPr>
          <w:rFonts w:ascii="Times New Roman" w:hAnsi="Times New Roman" w:cs="Times New Roman"/>
          <w:sz w:val="24"/>
          <w:szCs w:val="24"/>
          <w:lang w:val="en-MY"/>
        </w:rPr>
      </w:pPr>
      <w:bookmarkStart w:id="29" w:name="_Toc69079274"/>
      <w:r w:rsidRPr="00905ADF">
        <w:rPr>
          <w:rFonts w:ascii="Times New Roman" w:hAnsi="Times New Roman" w:cs="Times New Roman"/>
          <w:sz w:val="24"/>
          <w:szCs w:val="24"/>
          <w:lang w:val="en-MY"/>
        </w:rPr>
        <w:lastRenderedPageBreak/>
        <w:t>Chapter 3: Requirements Analysis</w:t>
      </w:r>
      <w:bookmarkEnd w:id="29"/>
    </w:p>
    <w:p w14:paraId="78D3B257" w14:textId="77777777" w:rsidR="00905ADF" w:rsidRDefault="00905ADF" w:rsidP="00530D7D">
      <w:pPr>
        <w:pStyle w:val="Heading2"/>
        <w:spacing w:line="360" w:lineRule="auto"/>
        <w:jc w:val="both"/>
        <w:rPr>
          <w:rFonts w:ascii="Times New Roman" w:hAnsi="Times New Roman" w:cs="Times New Roman"/>
          <w:sz w:val="24"/>
          <w:szCs w:val="24"/>
          <w:lang w:val="en-MY"/>
        </w:rPr>
      </w:pPr>
      <w:bookmarkStart w:id="30" w:name="_Toc69079275"/>
      <w:r>
        <w:rPr>
          <w:rFonts w:ascii="Times New Roman" w:hAnsi="Times New Roman" w:cs="Times New Roman"/>
          <w:sz w:val="24"/>
          <w:szCs w:val="24"/>
          <w:lang w:val="en-MY"/>
        </w:rPr>
        <w:t>3.1</w:t>
      </w:r>
      <w:r w:rsidRPr="00905ADF">
        <w:rPr>
          <w:rFonts w:ascii="Times New Roman" w:hAnsi="Times New Roman" w:cs="Times New Roman"/>
          <w:sz w:val="24"/>
          <w:szCs w:val="24"/>
          <w:lang w:val="en-MY"/>
        </w:rPr>
        <w:t xml:space="preserve"> Overview</w:t>
      </w:r>
      <w:bookmarkEnd w:id="30"/>
    </w:p>
    <w:p w14:paraId="48137876" w14:textId="419DCCA6" w:rsidR="000E19BE" w:rsidRDefault="000E19BE" w:rsidP="009C37CD">
      <w:pPr>
        <w:spacing w:line="360" w:lineRule="auto"/>
        <w:jc w:val="both"/>
      </w:pPr>
      <w:r>
        <w:t>After completing all the research on relevant literatures, main functionalities of the system will be discussed in this chapter though a conceptual model. After discussing the conceptual model, commentary on chosen methods will be done in terms of functional and non-functional requireme</w:t>
      </w:r>
      <w:r w:rsidR="009C37CD">
        <w:t>nts to further the research.</w:t>
      </w:r>
    </w:p>
    <w:p w14:paraId="2E011684" w14:textId="77777777" w:rsidR="000E19BE" w:rsidRPr="009C37CD" w:rsidRDefault="000E19BE" w:rsidP="000E19BE">
      <w:pPr>
        <w:pStyle w:val="Heading2"/>
        <w:rPr>
          <w:rFonts w:ascii="Times New Roman" w:hAnsi="Times New Roman" w:cs="Times New Roman"/>
          <w:sz w:val="24"/>
          <w:szCs w:val="24"/>
        </w:rPr>
      </w:pPr>
      <w:bookmarkStart w:id="31" w:name="_Toc69079276"/>
      <w:r w:rsidRPr="009C37CD">
        <w:rPr>
          <w:rFonts w:ascii="Times New Roman" w:hAnsi="Times New Roman" w:cs="Times New Roman"/>
          <w:sz w:val="24"/>
          <w:szCs w:val="24"/>
        </w:rPr>
        <w:t>3.2 Functional Requirements</w:t>
      </w:r>
      <w:bookmarkEnd w:id="31"/>
    </w:p>
    <w:p w14:paraId="7AC9A303" w14:textId="77777777" w:rsidR="000E19BE" w:rsidRDefault="006A00AE" w:rsidP="000E19BE">
      <w:pPr>
        <w:keepNext/>
        <w:jc w:val="center"/>
      </w:pPr>
      <w:r>
        <w:pict w14:anchorId="06C6DBD2">
          <v:shape id="_x0000_i1030" type="#_x0000_t75" style="width:254.05pt;height:171.85pt">
            <v:imagedata r:id="rId10" o:title="functions"/>
          </v:shape>
        </w:pict>
      </w:r>
    </w:p>
    <w:p w14:paraId="247F9ADC" w14:textId="1A7ECA67" w:rsidR="000E19BE" w:rsidRPr="000E19BE" w:rsidRDefault="000E19BE" w:rsidP="000E19BE">
      <w:pPr>
        <w:pStyle w:val="Caption"/>
        <w:jc w:val="center"/>
      </w:pPr>
      <w:r>
        <w:t xml:space="preserve">Figure </w:t>
      </w:r>
      <w:r w:rsidR="00DD2228">
        <w:rPr>
          <w:noProof/>
        </w:rPr>
        <w:fldChar w:fldCharType="begin"/>
      </w:r>
      <w:r w:rsidR="00DD2228">
        <w:rPr>
          <w:noProof/>
        </w:rPr>
        <w:instrText xml:space="preserve"> SEQ Figure \* ARABIC </w:instrText>
      </w:r>
      <w:r w:rsidR="00DD2228">
        <w:rPr>
          <w:noProof/>
        </w:rPr>
        <w:fldChar w:fldCharType="separate"/>
      </w:r>
      <w:r w:rsidR="00653728">
        <w:rPr>
          <w:noProof/>
        </w:rPr>
        <w:t>6</w:t>
      </w:r>
      <w:r w:rsidR="00DD2228">
        <w:rPr>
          <w:noProof/>
        </w:rPr>
        <w:fldChar w:fldCharType="end"/>
      </w:r>
      <w:r>
        <w:t xml:space="preserve"> </w:t>
      </w:r>
      <w:proofErr w:type="spellStart"/>
      <w:r>
        <w:t>Transign</w:t>
      </w:r>
      <w:proofErr w:type="spellEnd"/>
      <w:r>
        <w:t xml:space="preserve"> functional requirements</w:t>
      </w:r>
    </w:p>
    <w:p w14:paraId="4E64ABA2" w14:textId="77777777" w:rsidR="000E19BE" w:rsidRDefault="000E19BE" w:rsidP="000E19BE">
      <w:pPr>
        <w:rPr>
          <w:lang w:val="en-MY"/>
        </w:rPr>
      </w:pPr>
      <w:r>
        <w:rPr>
          <w:lang w:val="en-MY"/>
        </w:rPr>
        <w:tab/>
      </w:r>
    </w:p>
    <w:p w14:paraId="07194B29" w14:textId="77777777" w:rsidR="000E19BE" w:rsidRPr="009C37CD" w:rsidRDefault="000E19BE" w:rsidP="009C37CD">
      <w:pPr>
        <w:pStyle w:val="Heading3"/>
        <w:spacing w:line="360" w:lineRule="auto"/>
        <w:ind w:left="720"/>
        <w:rPr>
          <w:rFonts w:ascii="Times New Roman" w:hAnsi="Times New Roman" w:cs="Times New Roman"/>
          <w:lang w:val="en-MY"/>
        </w:rPr>
      </w:pPr>
      <w:bookmarkStart w:id="32" w:name="_Toc69079277"/>
      <w:r w:rsidRPr="009C37CD">
        <w:rPr>
          <w:rFonts w:ascii="Times New Roman" w:hAnsi="Times New Roman" w:cs="Times New Roman"/>
          <w:lang w:val="en-MY"/>
        </w:rPr>
        <w:t>3.2.1 Recording</w:t>
      </w:r>
      <w:bookmarkEnd w:id="32"/>
    </w:p>
    <w:p w14:paraId="6ED1851E" w14:textId="70562DA8" w:rsidR="00A2297A" w:rsidRPr="009C37CD" w:rsidRDefault="00A2297A" w:rsidP="006013C3">
      <w:pPr>
        <w:spacing w:line="360" w:lineRule="auto"/>
        <w:ind w:left="720"/>
        <w:jc w:val="both"/>
        <w:rPr>
          <w:lang w:val="en-MY"/>
        </w:rPr>
      </w:pPr>
      <w:r w:rsidRPr="009C37CD">
        <w:rPr>
          <w:lang w:val="en-MY"/>
        </w:rPr>
        <w:t xml:space="preserve">As seen in figure 6 above, there are 5 functional requirements within this project. The first requirement is the recording function. The recording function is essential as it is the method to gather image data for detection in real time. This function will leverage the </w:t>
      </w:r>
      <w:proofErr w:type="spellStart"/>
      <w:r w:rsidRPr="009C37CD">
        <w:rPr>
          <w:lang w:val="en-MY"/>
        </w:rPr>
        <w:t>OpenCV</w:t>
      </w:r>
      <w:proofErr w:type="spellEnd"/>
      <w:r w:rsidRPr="009C37CD">
        <w:rPr>
          <w:lang w:val="en-MY"/>
        </w:rPr>
        <w:t xml:space="preserve"> application programming interface (API) to gather data through a recording hardware of the user’s choice. The data will be gathered at a rate of 30 frames-per-second (FPS) and 800 by 600 pixel resolution to satisfy a few conditions of the application. These parameters ensure that none of the peripheral background or surroundings are recorded as they are not relevant to the required input, ensuring accuracy with the user as the main focus in the </w:t>
      </w:r>
      <w:proofErr w:type="spellStart"/>
      <w:r w:rsidRPr="009C37CD">
        <w:rPr>
          <w:lang w:val="en-MY"/>
        </w:rPr>
        <w:t>center</w:t>
      </w:r>
      <w:proofErr w:type="spellEnd"/>
      <w:r w:rsidRPr="009C37CD">
        <w:rPr>
          <w:lang w:val="en-MY"/>
        </w:rPr>
        <w:t xml:space="preserve"> of the image data gathered. Not only that, less memory resources are required without impacting prediction results when 30FPS is used instead of 60FPS. Lastly, the resolution specified satisfies the aspect ratio of data that will be used to train the model, </w:t>
      </w:r>
      <w:r w:rsidRPr="009C37CD">
        <w:rPr>
          <w:lang w:val="en-MY"/>
        </w:rPr>
        <w:lastRenderedPageBreak/>
        <w:t>ensuring that the image is not distorted when undergoing pre-processing phase before being sent into the model.</w:t>
      </w:r>
    </w:p>
    <w:p w14:paraId="76ECB13A" w14:textId="77777777" w:rsidR="00A2297A" w:rsidRPr="009C37CD" w:rsidRDefault="00A2297A" w:rsidP="006013C3">
      <w:pPr>
        <w:pStyle w:val="Heading3"/>
        <w:spacing w:line="360" w:lineRule="auto"/>
        <w:ind w:left="720"/>
        <w:jc w:val="both"/>
        <w:rPr>
          <w:rFonts w:ascii="Times New Roman" w:hAnsi="Times New Roman" w:cs="Times New Roman"/>
          <w:lang w:val="en-MY"/>
        </w:rPr>
      </w:pPr>
      <w:bookmarkStart w:id="33" w:name="_Toc69079278"/>
      <w:r w:rsidRPr="009C37CD">
        <w:rPr>
          <w:rFonts w:ascii="Times New Roman" w:hAnsi="Times New Roman" w:cs="Times New Roman"/>
          <w:lang w:val="en-MY"/>
        </w:rPr>
        <w:t>3.2.2 Object Detection</w:t>
      </w:r>
      <w:bookmarkEnd w:id="33"/>
    </w:p>
    <w:p w14:paraId="7157FC79" w14:textId="77777777" w:rsidR="00A2297A" w:rsidRPr="009C37CD" w:rsidRDefault="00A2297A" w:rsidP="006013C3">
      <w:pPr>
        <w:spacing w:line="360" w:lineRule="auto"/>
        <w:ind w:left="720"/>
        <w:jc w:val="both"/>
        <w:rPr>
          <w:lang w:val="en-MY"/>
        </w:rPr>
      </w:pPr>
      <w:r w:rsidRPr="009C37CD">
        <w:rPr>
          <w:lang w:val="en-MY"/>
        </w:rPr>
        <w:t>Following that is the object detection function. Once the image data has been recorded, it will then be processed to fit the parameters of the model. As mentioned in the previous chapter, the object detection will use the CNN architecture with the SSD algorithm. The image data will be divided into grid cells where each cell is responsible for</w:t>
      </w:r>
      <w:r w:rsidR="0084094B" w:rsidRPr="009C37CD">
        <w:rPr>
          <w:lang w:val="en-MY"/>
        </w:rPr>
        <w:t xml:space="preserve"> inferencing classes and boxes within its boundary. If an object overlaps multiple regions at once, pre-defined anchor boxes will kick in to supplement the prediction of the objects within the image</w:t>
      </w:r>
      <w:sdt>
        <w:sdtPr>
          <w:rPr>
            <w:lang w:val="en-MY"/>
          </w:rPr>
          <w:id w:val="-1055234722"/>
          <w:citation/>
        </w:sdtPr>
        <w:sdtContent>
          <w:r w:rsidR="0084094B" w:rsidRPr="009C37CD">
            <w:rPr>
              <w:lang w:val="en-MY"/>
            </w:rPr>
            <w:fldChar w:fldCharType="begin"/>
          </w:r>
          <w:r w:rsidR="0084094B" w:rsidRPr="009C37CD">
            <w:rPr>
              <w:lang w:val="en-MY"/>
            </w:rPr>
            <w:instrText xml:space="preserve"> CITATION Arc21 \l 17417 </w:instrText>
          </w:r>
          <w:r w:rsidR="0084094B" w:rsidRPr="009C37CD">
            <w:rPr>
              <w:lang w:val="en-MY"/>
            </w:rPr>
            <w:fldChar w:fldCharType="separate"/>
          </w:r>
          <w:r w:rsidR="0084094B" w:rsidRPr="009C37CD">
            <w:rPr>
              <w:noProof/>
              <w:lang w:val="en-MY"/>
            </w:rPr>
            <w:t xml:space="preserve"> (Developers, n.d.)</w:t>
          </w:r>
          <w:r w:rsidR="0084094B" w:rsidRPr="009C37CD">
            <w:rPr>
              <w:lang w:val="en-MY"/>
            </w:rPr>
            <w:fldChar w:fldCharType="end"/>
          </w:r>
        </w:sdtContent>
      </w:sdt>
      <w:r w:rsidR="0084094B" w:rsidRPr="009C37CD">
        <w:rPr>
          <w:lang w:val="en-MY"/>
        </w:rPr>
        <w:t>.</w:t>
      </w:r>
    </w:p>
    <w:p w14:paraId="577D9847" w14:textId="16FD76D6" w:rsidR="0084094B" w:rsidRDefault="009C37CD" w:rsidP="0084094B">
      <w:pPr>
        <w:keepNext/>
        <w:ind w:left="720"/>
        <w:jc w:val="center"/>
      </w:pPr>
      <w:r>
        <w:rPr>
          <w:lang w:val="en-MY"/>
        </w:rPr>
        <w:pict w14:anchorId="2A2F5998">
          <v:shape id="_x0000_i1072" type="#_x0000_t75" style="width:380.4pt;height:244.55pt">
            <v:imagedata r:id="rId11" o:title="image-20170303-29017-1v92wh0"/>
          </v:shape>
        </w:pict>
      </w:r>
    </w:p>
    <w:p w14:paraId="0847D268" w14:textId="183D49D8" w:rsidR="0084094B" w:rsidRDefault="0084094B" w:rsidP="0084094B">
      <w:pPr>
        <w:pStyle w:val="Caption"/>
        <w:jc w:val="center"/>
      </w:pPr>
      <w:r>
        <w:t xml:space="preserve">Figure </w:t>
      </w:r>
      <w:r w:rsidR="00DD2228">
        <w:rPr>
          <w:noProof/>
        </w:rPr>
        <w:fldChar w:fldCharType="begin"/>
      </w:r>
      <w:r w:rsidR="00DD2228">
        <w:rPr>
          <w:noProof/>
        </w:rPr>
        <w:instrText xml:space="preserve"> SEQ Figure \* ARABIC </w:instrText>
      </w:r>
      <w:r w:rsidR="00DD2228">
        <w:rPr>
          <w:noProof/>
        </w:rPr>
        <w:fldChar w:fldCharType="separate"/>
      </w:r>
      <w:r w:rsidR="00653728">
        <w:rPr>
          <w:noProof/>
        </w:rPr>
        <w:t>7</w:t>
      </w:r>
      <w:r w:rsidR="00DD2228">
        <w:rPr>
          <w:noProof/>
        </w:rPr>
        <w:fldChar w:fldCharType="end"/>
      </w:r>
      <w:r>
        <w:t xml:space="preserve"> Grid cells and anchor boxes</w:t>
      </w:r>
    </w:p>
    <w:p w14:paraId="465FA7DD" w14:textId="77777777" w:rsidR="0084094B" w:rsidRDefault="0084094B" w:rsidP="0084094B"/>
    <w:p w14:paraId="5EB79915" w14:textId="77777777" w:rsidR="0084094B" w:rsidRPr="009C37CD" w:rsidRDefault="0084094B" w:rsidP="009C37CD">
      <w:pPr>
        <w:pStyle w:val="Heading3"/>
        <w:spacing w:line="360" w:lineRule="auto"/>
        <w:ind w:left="720"/>
        <w:jc w:val="both"/>
        <w:rPr>
          <w:rFonts w:ascii="Times New Roman" w:hAnsi="Times New Roman" w:cs="Times New Roman"/>
        </w:rPr>
      </w:pPr>
      <w:bookmarkStart w:id="34" w:name="_Toc69079279"/>
      <w:r w:rsidRPr="009C37CD">
        <w:rPr>
          <w:rFonts w:ascii="Times New Roman" w:hAnsi="Times New Roman" w:cs="Times New Roman"/>
        </w:rPr>
        <w:t>3.2.3 Sentence Processing</w:t>
      </w:r>
      <w:bookmarkEnd w:id="34"/>
    </w:p>
    <w:p w14:paraId="4478A5A0" w14:textId="1F4D0AF1" w:rsidR="0084094B" w:rsidRPr="009C37CD" w:rsidRDefault="0084094B" w:rsidP="009C37CD">
      <w:pPr>
        <w:spacing w:line="360" w:lineRule="auto"/>
        <w:ind w:left="720"/>
        <w:jc w:val="both"/>
      </w:pPr>
      <w:r w:rsidRPr="009C37CD">
        <w:t xml:space="preserve">Next up is the functional requirement called sentence processing. In all sign languages, hand signs usually convey meaning but don’t join up to complete sentences. For example, sentence helpers such as “is” or “are” aren’t present in the ASL dictionary. With that, converted sentences from hand signs will not sound legible in a conversational </w:t>
      </w:r>
      <w:r w:rsidRPr="009C37CD">
        <w:lastRenderedPageBreak/>
        <w:t xml:space="preserve">environment. Sentences converted from the hand signs have to go through sentence processing so that it will sound normal when used in a conversation context. </w:t>
      </w:r>
    </w:p>
    <w:p w14:paraId="2B71212B" w14:textId="77777777" w:rsidR="009C37CD" w:rsidRDefault="009C37CD" w:rsidP="009C37CD">
      <w:pPr>
        <w:keepNext/>
        <w:ind w:left="720"/>
        <w:jc w:val="center"/>
      </w:pPr>
      <w:r>
        <w:pict w14:anchorId="77253733">
          <v:shape id="_x0000_i1076" type="#_x0000_t75" style="width:180.7pt;height:180pt">
            <v:imagedata r:id="rId12" o:title="mspaint_1YYHajdqcE"/>
          </v:shape>
        </w:pict>
      </w:r>
    </w:p>
    <w:p w14:paraId="69A98DEC" w14:textId="0604681E" w:rsidR="009C37CD" w:rsidRDefault="009C37CD" w:rsidP="009C37CD">
      <w:pPr>
        <w:pStyle w:val="Caption"/>
        <w:ind w:firstLine="720"/>
        <w:jc w:val="center"/>
      </w:pPr>
      <w:r>
        <w:t xml:space="preserve">Figure </w:t>
      </w:r>
      <w:fldSimple w:instr=" SEQ Figure \* ARABIC ">
        <w:r w:rsidR="00653728">
          <w:rPr>
            <w:noProof/>
          </w:rPr>
          <w:t>8</w:t>
        </w:r>
      </w:fldSimple>
      <w:r>
        <w:t xml:space="preserve"> Sentence processing visualization</w:t>
      </w:r>
    </w:p>
    <w:p w14:paraId="6376D3A6" w14:textId="77777777" w:rsidR="0084094B" w:rsidRDefault="0084094B" w:rsidP="0084094B"/>
    <w:p w14:paraId="60A2700E" w14:textId="77777777" w:rsidR="0084094B" w:rsidRPr="009C37CD" w:rsidRDefault="0084094B" w:rsidP="009C37CD">
      <w:pPr>
        <w:pStyle w:val="Heading3"/>
        <w:spacing w:line="360" w:lineRule="auto"/>
        <w:ind w:left="720"/>
        <w:jc w:val="both"/>
        <w:rPr>
          <w:rFonts w:ascii="Times New Roman" w:hAnsi="Times New Roman" w:cs="Times New Roman"/>
        </w:rPr>
      </w:pPr>
      <w:bookmarkStart w:id="35" w:name="_Toc69079280"/>
      <w:r w:rsidRPr="009C37CD">
        <w:rPr>
          <w:rFonts w:ascii="Times New Roman" w:hAnsi="Times New Roman" w:cs="Times New Roman"/>
        </w:rPr>
        <w:t>3.2.4 Translation</w:t>
      </w:r>
      <w:bookmarkEnd w:id="35"/>
    </w:p>
    <w:p w14:paraId="0362742C" w14:textId="0925764E" w:rsidR="0084094B" w:rsidRDefault="0084094B" w:rsidP="009C37CD">
      <w:pPr>
        <w:spacing w:line="360" w:lineRule="auto"/>
        <w:ind w:left="720"/>
        <w:jc w:val="both"/>
      </w:pPr>
      <w:r w:rsidRPr="009C37CD">
        <w:t xml:space="preserve">Another requirement is the translation function. The </w:t>
      </w:r>
      <w:proofErr w:type="spellStart"/>
      <w:r w:rsidRPr="009C37CD">
        <w:t>Transign</w:t>
      </w:r>
      <w:proofErr w:type="spellEnd"/>
      <w:r w:rsidRPr="009C37CD">
        <w:t xml:space="preserve"> application allows the user proficient in only one sign language to communicate with foreign people within or outside of their local country. This function will use the Google Translate API to facilitate its translation as it is one of the most readily available and competent </w:t>
      </w:r>
      <w:r w:rsidR="009C37CD">
        <w:t>translation APIs in the market.</w:t>
      </w:r>
    </w:p>
    <w:p w14:paraId="730F61AC" w14:textId="77777777" w:rsidR="00A2297A" w:rsidRPr="009C37CD" w:rsidRDefault="0084094B" w:rsidP="009C37CD">
      <w:pPr>
        <w:pStyle w:val="Heading3"/>
        <w:spacing w:line="360" w:lineRule="auto"/>
        <w:ind w:left="720"/>
        <w:jc w:val="both"/>
        <w:rPr>
          <w:rFonts w:ascii="Times New Roman" w:hAnsi="Times New Roman" w:cs="Times New Roman"/>
        </w:rPr>
      </w:pPr>
      <w:bookmarkStart w:id="36" w:name="_Toc69079281"/>
      <w:r w:rsidRPr="009C37CD">
        <w:rPr>
          <w:rFonts w:ascii="Times New Roman" w:hAnsi="Times New Roman" w:cs="Times New Roman"/>
        </w:rPr>
        <w:t xml:space="preserve">3.2.5 </w:t>
      </w:r>
      <w:r w:rsidR="003B34E5" w:rsidRPr="009C37CD">
        <w:rPr>
          <w:rFonts w:ascii="Times New Roman" w:hAnsi="Times New Roman" w:cs="Times New Roman"/>
        </w:rPr>
        <w:t>Synthe</w:t>
      </w:r>
      <w:r w:rsidRPr="009C37CD">
        <w:rPr>
          <w:rFonts w:ascii="Times New Roman" w:hAnsi="Times New Roman" w:cs="Times New Roman"/>
        </w:rPr>
        <w:t>size Speech</w:t>
      </w:r>
      <w:bookmarkEnd w:id="36"/>
    </w:p>
    <w:p w14:paraId="3022EB56" w14:textId="77777777" w:rsidR="003B34E5" w:rsidRPr="009C37CD" w:rsidRDefault="003B34E5" w:rsidP="009C37CD">
      <w:pPr>
        <w:spacing w:line="360" w:lineRule="auto"/>
        <w:ind w:left="720"/>
        <w:jc w:val="both"/>
      </w:pPr>
      <w:r w:rsidRPr="009C37CD">
        <w:t xml:space="preserve">Lastly, we have the function to synthesize speech. Once all the translation or sentence processing has been completed, the output from that will be synthesized into a voice that is relevant to the chosen language. </w:t>
      </w:r>
      <w:r w:rsidR="000230ED" w:rsidRPr="009C37CD">
        <w:t>For example, an English speaking voice may not be able to pronounce Japanese words properly and thus will require some additional work to produce legible speech. This will require additional Windows internal speech packs to be installed.</w:t>
      </w:r>
    </w:p>
    <w:p w14:paraId="46AB12CA" w14:textId="77777777" w:rsidR="000230ED" w:rsidRDefault="000230ED" w:rsidP="000230ED"/>
    <w:p w14:paraId="1878CFEC" w14:textId="1C72C263" w:rsidR="000230ED" w:rsidRPr="009C37CD" w:rsidRDefault="000230ED" w:rsidP="009C37CD">
      <w:pPr>
        <w:pStyle w:val="Heading2"/>
        <w:spacing w:line="360" w:lineRule="auto"/>
        <w:jc w:val="both"/>
        <w:rPr>
          <w:rFonts w:ascii="Times New Roman" w:hAnsi="Times New Roman" w:cs="Times New Roman"/>
          <w:sz w:val="24"/>
          <w:szCs w:val="24"/>
        </w:rPr>
      </w:pPr>
      <w:bookmarkStart w:id="37" w:name="_Toc69079282"/>
      <w:r w:rsidRPr="009C37CD">
        <w:rPr>
          <w:rFonts w:ascii="Times New Roman" w:hAnsi="Times New Roman" w:cs="Times New Roman"/>
          <w:sz w:val="24"/>
          <w:szCs w:val="24"/>
        </w:rPr>
        <w:lastRenderedPageBreak/>
        <w:t>3.3 Non-functional Requirements</w:t>
      </w:r>
      <w:bookmarkEnd w:id="37"/>
    </w:p>
    <w:p w14:paraId="6DCD56DD" w14:textId="77777777" w:rsidR="000230ED" w:rsidRPr="009C37CD" w:rsidRDefault="000230ED" w:rsidP="009C37CD">
      <w:pPr>
        <w:pStyle w:val="Heading3"/>
        <w:spacing w:line="360" w:lineRule="auto"/>
        <w:ind w:left="720"/>
        <w:jc w:val="both"/>
        <w:rPr>
          <w:rFonts w:ascii="Times New Roman" w:hAnsi="Times New Roman" w:cs="Times New Roman"/>
        </w:rPr>
      </w:pPr>
      <w:bookmarkStart w:id="38" w:name="_Toc69079283"/>
      <w:r w:rsidRPr="009C37CD">
        <w:rPr>
          <w:rFonts w:ascii="Times New Roman" w:hAnsi="Times New Roman" w:cs="Times New Roman"/>
        </w:rPr>
        <w:t>3.3.1 Security</w:t>
      </w:r>
      <w:bookmarkEnd w:id="38"/>
    </w:p>
    <w:p w14:paraId="4C21F81F" w14:textId="7324B004" w:rsidR="000230ED" w:rsidRDefault="000230ED" w:rsidP="009C37CD">
      <w:pPr>
        <w:spacing w:line="360" w:lineRule="auto"/>
        <w:ind w:left="720"/>
        <w:jc w:val="both"/>
      </w:pPr>
      <w:r>
        <w:t xml:space="preserve">Security is a factor of importance in any application. Hence, this application does not store any of the user’s image data locally or virtually and will be dumped once users have finished their usage purposes. Even though Internet access is required for some functions to work, no data is sent out of </w:t>
      </w:r>
      <w:r w:rsidR="009C37CD">
        <w:t>the application’s memory scope.</w:t>
      </w:r>
    </w:p>
    <w:p w14:paraId="4E38A317" w14:textId="77777777" w:rsidR="000230ED" w:rsidRPr="009C37CD" w:rsidRDefault="000230ED" w:rsidP="009C37CD">
      <w:pPr>
        <w:pStyle w:val="Heading3"/>
        <w:spacing w:line="360" w:lineRule="auto"/>
        <w:ind w:left="720"/>
        <w:jc w:val="both"/>
        <w:rPr>
          <w:rFonts w:ascii="Times New Roman" w:hAnsi="Times New Roman" w:cs="Times New Roman"/>
        </w:rPr>
      </w:pPr>
      <w:bookmarkStart w:id="39" w:name="_Toc69079284"/>
      <w:r w:rsidRPr="009C37CD">
        <w:rPr>
          <w:rFonts w:ascii="Times New Roman" w:hAnsi="Times New Roman" w:cs="Times New Roman"/>
        </w:rPr>
        <w:t>3.3.2 Performance</w:t>
      </w:r>
      <w:bookmarkEnd w:id="39"/>
    </w:p>
    <w:p w14:paraId="323990CC" w14:textId="3EB0A4A1" w:rsidR="000230ED" w:rsidRDefault="000230ED" w:rsidP="009C37CD">
      <w:pPr>
        <w:spacing w:line="360" w:lineRule="auto"/>
        <w:ind w:left="720"/>
        <w:jc w:val="both"/>
      </w:pPr>
      <w:proofErr w:type="spellStart"/>
      <w:r>
        <w:t>Transign</w:t>
      </w:r>
      <w:proofErr w:type="spellEnd"/>
      <w:r>
        <w:t xml:space="preserve"> will be able to perform in any device with decent processing power as long as it has hardware to record image data and output sound. As no file writing or uploading tasks are done, processing power requirements are kept to a minimum and the only load observed will be from reading and processing image da</w:t>
      </w:r>
      <w:r w:rsidR="009C37CD">
        <w:t>ta from the recording hardware.</w:t>
      </w:r>
    </w:p>
    <w:p w14:paraId="65749FA0" w14:textId="77777777" w:rsidR="000230ED" w:rsidRPr="009C37CD" w:rsidRDefault="000230ED" w:rsidP="009C37CD">
      <w:pPr>
        <w:pStyle w:val="Heading3"/>
        <w:spacing w:line="360" w:lineRule="auto"/>
        <w:ind w:left="720"/>
        <w:jc w:val="both"/>
        <w:rPr>
          <w:rFonts w:ascii="Times New Roman" w:hAnsi="Times New Roman" w:cs="Times New Roman"/>
        </w:rPr>
      </w:pPr>
      <w:bookmarkStart w:id="40" w:name="_Toc69079285"/>
      <w:r w:rsidRPr="009C37CD">
        <w:rPr>
          <w:rFonts w:ascii="Times New Roman" w:hAnsi="Times New Roman" w:cs="Times New Roman"/>
        </w:rPr>
        <w:t>3.3.3 Usability</w:t>
      </w:r>
      <w:bookmarkEnd w:id="40"/>
    </w:p>
    <w:p w14:paraId="52932AFF" w14:textId="3EE1049E" w:rsidR="000230ED" w:rsidRDefault="000230ED" w:rsidP="009C37CD">
      <w:pPr>
        <w:spacing w:line="360" w:lineRule="auto"/>
        <w:ind w:left="720"/>
        <w:jc w:val="both"/>
      </w:pPr>
      <w:r>
        <w:t xml:space="preserve">Usability is another factor to take note of within this project. There will be no login requirements which means that users can directly dive into using the system. Not only that, the Graphical User </w:t>
      </w:r>
      <w:proofErr w:type="gramStart"/>
      <w:r>
        <w:t>Interface(</w:t>
      </w:r>
      <w:proofErr w:type="gramEnd"/>
      <w:r>
        <w:t>GUI) is not complex and does not show any technical jargon that would not be understandable by the layman user. The application is also usable out of the box for its basic functions and does not requir</w:t>
      </w:r>
      <w:r w:rsidR="009C37CD">
        <w:t xml:space="preserve">e additional external modules. </w:t>
      </w:r>
    </w:p>
    <w:p w14:paraId="597AFC23" w14:textId="5E27A347" w:rsidR="002478A4" w:rsidRDefault="002478A4" w:rsidP="009C37CD">
      <w:pPr>
        <w:spacing w:line="360" w:lineRule="auto"/>
        <w:ind w:left="720"/>
        <w:jc w:val="both"/>
      </w:pPr>
    </w:p>
    <w:p w14:paraId="31AFCF75" w14:textId="40B68E3A" w:rsidR="002478A4" w:rsidRDefault="002478A4" w:rsidP="009C37CD">
      <w:pPr>
        <w:spacing w:line="360" w:lineRule="auto"/>
        <w:ind w:left="720"/>
        <w:jc w:val="both"/>
      </w:pPr>
    </w:p>
    <w:p w14:paraId="367B0EED" w14:textId="29F87B5B" w:rsidR="002478A4" w:rsidRDefault="002478A4" w:rsidP="009C37CD">
      <w:pPr>
        <w:spacing w:line="360" w:lineRule="auto"/>
        <w:ind w:left="720"/>
        <w:jc w:val="both"/>
      </w:pPr>
    </w:p>
    <w:p w14:paraId="3CA1230E" w14:textId="0CCAB77E" w:rsidR="002478A4" w:rsidRDefault="002478A4" w:rsidP="009C37CD">
      <w:pPr>
        <w:spacing w:line="360" w:lineRule="auto"/>
        <w:ind w:left="720"/>
        <w:jc w:val="both"/>
      </w:pPr>
    </w:p>
    <w:p w14:paraId="57EE035C" w14:textId="6103CF2A" w:rsidR="002478A4" w:rsidRDefault="002478A4" w:rsidP="009C37CD">
      <w:pPr>
        <w:spacing w:line="360" w:lineRule="auto"/>
        <w:ind w:left="720"/>
        <w:jc w:val="both"/>
      </w:pPr>
    </w:p>
    <w:p w14:paraId="66289F7B" w14:textId="3F7B0C59" w:rsidR="002478A4" w:rsidRDefault="002478A4" w:rsidP="009C37CD">
      <w:pPr>
        <w:spacing w:line="360" w:lineRule="auto"/>
        <w:ind w:left="720"/>
        <w:jc w:val="both"/>
      </w:pPr>
    </w:p>
    <w:p w14:paraId="62A2839A" w14:textId="2CBA3AD2" w:rsidR="003764B3" w:rsidRPr="006013C3" w:rsidRDefault="000230ED" w:rsidP="006013C3">
      <w:pPr>
        <w:pStyle w:val="Heading1"/>
        <w:spacing w:line="360" w:lineRule="auto"/>
        <w:jc w:val="both"/>
        <w:rPr>
          <w:rFonts w:ascii="Times New Roman" w:hAnsi="Times New Roman" w:cs="Times New Roman"/>
          <w:sz w:val="24"/>
          <w:szCs w:val="24"/>
        </w:rPr>
      </w:pPr>
      <w:bookmarkStart w:id="41" w:name="_Toc69079286"/>
      <w:r w:rsidRPr="006013C3">
        <w:rPr>
          <w:rFonts w:ascii="Times New Roman" w:hAnsi="Times New Roman" w:cs="Times New Roman"/>
          <w:sz w:val="24"/>
          <w:szCs w:val="24"/>
        </w:rPr>
        <w:lastRenderedPageBreak/>
        <w:t>Chapter 4: Design</w:t>
      </w:r>
      <w:bookmarkEnd w:id="41"/>
    </w:p>
    <w:p w14:paraId="0F9F9E6A" w14:textId="77777777" w:rsidR="003764B3" w:rsidRPr="006013C3" w:rsidRDefault="003764B3" w:rsidP="006013C3">
      <w:pPr>
        <w:pStyle w:val="Heading2"/>
        <w:spacing w:line="360" w:lineRule="auto"/>
        <w:jc w:val="both"/>
        <w:rPr>
          <w:rFonts w:ascii="Times New Roman" w:hAnsi="Times New Roman" w:cs="Times New Roman"/>
          <w:sz w:val="24"/>
          <w:szCs w:val="24"/>
        </w:rPr>
      </w:pPr>
      <w:bookmarkStart w:id="42" w:name="_Toc69079287"/>
      <w:r w:rsidRPr="006013C3">
        <w:rPr>
          <w:rFonts w:ascii="Times New Roman" w:hAnsi="Times New Roman" w:cs="Times New Roman"/>
          <w:sz w:val="24"/>
          <w:szCs w:val="24"/>
        </w:rPr>
        <w:t>4.1 Overview</w:t>
      </w:r>
      <w:bookmarkEnd w:id="42"/>
    </w:p>
    <w:p w14:paraId="3F11F3F7" w14:textId="7D8F4EC1" w:rsidR="002C5AA0" w:rsidRDefault="003764B3" w:rsidP="002478A4">
      <w:pPr>
        <w:spacing w:line="360" w:lineRule="auto"/>
        <w:jc w:val="both"/>
      </w:pPr>
      <w:r w:rsidRPr="006013C3">
        <w:t>In this chapter, system design of this proposed system will be discussed. Furthermore, this chapter will also cover the design models such as Unified Modelling Language (UML) diagrams such as use case diagram, class diagram, sequence diagram and</w:t>
      </w:r>
      <w:r w:rsidR="002478A4">
        <w:t xml:space="preserve"> storyboard of the application.</w:t>
      </w:r>
    </w:p>
    <w:p w14:paraId="2EC9209A" w14:textId="77777777" w:rsidR="003764B3" w:rsidRPr="002478A4" w:rsidRDefault="003764B3" w:rsidP="002C5AA0">
      <w:pPr>
        <w:pStyle w:val="Heading2"/>
        <w:rPr>
          <w:rFonts w:ascii="Times New Roman" w:hAnsi="Times New Roman" w:cs="Times New Roman"/>
          <w:sz w:val="24"/>
          <w:szCs w:val="24"/>
        </w:rPr>
      </w:pPr>
      <w:bookmarkStart w:id="43" w:name="_Toc69079288"/>
      <w:r w:rsidRPr="002478A4">
        <w:rPr>
          <w:rFonts w:ascii="Times New Roman" w:hAnsi="Times New Roman" w:cs="Times New Roman"/>
          <w:sz w:val="24"/>
          <w:szCs w:val="24"/>
        </w:rPr>
        <w:t xml:space="preserve">4.2 </w:t>
      </w:r>
      <w:r w:rsidR="002C5AA0" w:rsidRPr="002478A4">
        <w:rPr>
          <w:rFonts w:ascii="Times New Roman" w:hAnsi="Times New Roman" w:cs="Times New Roman"/>
          <w:sz w:val="24"/>
          <w:szCs w:val="24"/>
        </w:rPr>
        <w:t>Functional Design</w:t>
      </w:r>
      <w:bookmarkEnd w:id="43"/>
    </w:p>
    <w:p w14:paraId="36BEE258" w14:textId="019FE0E8" w:rsidR="004E593D" w:rsidRDefault="004E593D" w:rsidP="004E593D">
      <w:pPr>
        <w:pStyle w:val="Caption"/>
        <w:keepNext/>
      </w:pPr>
      <w:r>
        <w:t xml:space="preserve">Table </w:t>
      </w:r>
      <w:fldSimple w:instr=" SEQ Table \* ARABIC ">
        <w:r>
          <w:rPr>
            <w:noProof/>
          </w:rPr>
          <w:t>1</w:t>
        </w:r>
      </w:fldSimple>
      <w:r>
        <w:t xml:space="preserve"> Use case descriptions</w:t>
      </w:r>
    </w:p>
    <w:tbl>
      <w:tblPr>
        <w:tblStyle w:val="TableGrid"/>
        <w:tblW w:w="0" w:type="auto"/>
        <w:tblLook w:val="04A0" w:firstRow="1" w:lastRow="0" w:firstColumn="1" w:lastColumn="0" w:noHBand="0" w:noVBand="1"/>
      </w:tblPr>
      <w:tblGrid>
        <w:gridCol w:w="1413"/>
        <w:gridCol w:w="1701"/>
        <w:gridCol w:w="1843"/>
        <w:gridCol w:w="4393"/>
      </w:tblGrid>
      <w:tr w:rsidR="00653728" w14:paraId="310FFFEC" w14:textId="77777777" w:rsidTr="00653728">
        <w:tc>
          <w:tcPr>
            <w:tcW w:w="1413" w:type="dxa"/>
          </w:tcPr>
          <w:p w14:paraId="43A8520D" w14:textId="4AC54489" w:rsidR="00653728" w:rsidRPr="004E593D" w:rsidRDefault="00653728" w:rsidP="004E593D">
            <w:pPr>
              <w:keepNext/>
              <w:rPr>
                <w:b/>
              </w:rPr>
            </w:pPr>
            <w:r w:rsidRPr="004E593D">
              <w:rPr>
                <w:b/>
              </w:rPr>
              <w:t>Use case</w:t>
            </w:r>
          </w:p>
        </w:tc>
        <w:tc>
          <w:tcPr>
            <w:tcW w:w="1701" w:type="dxa"/>
          </w:tcPr>
          <w:p w14:paraId="55176805" w14:textId="46BC3A23" w:rsidR="00653728" w:rsidRPr="004E593D" w:rsidRDefault="00653728" w:rsidP="004E593D">
            <w:pPr>
              <w:keepNext/>
              <w:rPr>
                <w:b/>
              </w:rPr>
            </w:pPr>
            <w:r w:rsidRPr="004E593D">
              <w:rPr>
                <w:b/>
              </w:rPr>
              <w:t>Pre-conditions</w:t>
            </w:r>
          </w:p>
        </w:tc>
        <w:tc>
          <w:tcPr>
            <w:tcW w:w="1843" w:type="dxa"/>
          </w:tcPr>
          <w:p w14:paraId="00FE9669" w14:textId="54505BAA" w:rsidR="00653728" w:rsidRPr="004E593D" w:rsidRDefault="00653728" w:rsidP="004E593D">
            <w:pPr>
              <w:keepNext/>
              <w:rPr>
                <w:b/>
              </w:rPr>
            </w:pPr>
            <w:r w:rsidRPr="004E593D">
              <w:rPr>
                <w:b/>
              </w:rPr>
              <w:t>Description</w:t>
            </w:r>
          </w:p>
        </w:tc>
        <w:tc>
          <w:tcPr>
            <w:tcW w:w="4393" w:type="dxa"/>
          </w:tcPr>
          <w:p w14:paraId="2B608661" w14:textId="31699647" w:rsidR="00653728" w:rsidRPr="004E593D" w:rsidRDefault="00653728" w:rsidP="004E593D">
            <w:pPr>
              <w:keepNext/>
              <w:rPr>
                <w:b/>
              </w:rPr>
            </w:pPr>
            <w:r w:rsidRPr="004E593D">
              <w:rPr>
                <w:b/>
              </w:rPr>
              <w:t>Flow of events</w:t>
            </w:r>
          </w:p>
        </w:tc>
      </w:tr>
      <w:tr w:rsidR="00653728" w14:paraId="690D728E" w14:textId="77777777" w:rsidTr="00653728">
        <w:tc>
          <w:tcPr>
            <w:tcW w:w="1413" w:type="dxa"/>
          </w:tcPr>
          <w:p w14:paraId="4DD9BB8D" w14:textId="1C8486DE" w:rsidR="00653728" w:rsidRDefault="00653728" w:rsidP="004E593D">
            <w:pPr>
              <w:keepNext/>
            </w:pPr>
            <w:r>
              <w:t>Open Camera</w:t>
            </w:r>
          </w:p>
        </w:tc>
        <w:tc>
          <w:tcPr>
            <w:tcW w:w="1701" w:type="dxa"/>
          </w:tcPr>
          <w:p w14:paraId="272E0B14" w14:textId="44110FD3" w:rsidR="00653728" w:rsidRDefault="00653728" w:rsidP="004E593D">
            <w:pPr>
              <w:keepNext/>
            </w:pPr>
            <w:r>
              <w:t>GUI Initialized</w:t>
            </w:r>
          </w:p>
        </w:tc>
        <w:tc>
          <w:tcPr>
            <w:tcW w:w="1843" w:type="dxa"/>
          </w:tcPr>
          <w:p w14:paraId="5266EC03" w14:textId="6FA2B602" w:rsidR="00653728" w:rsidRDefault="00653728" w:rsidP="004E593D">
            <w:pPr>
              <w:keepNext/>
            </w:pPr>
            <w:r>
              <w:t xml:space="preserve">Start the camera stream with </w:t>
            </w:r>
            <w:proofErr w:type="spellStart"/>
            <w:r>
              <w:t>OpenCV</w:t>
            </w:r>
            <w:proofErr w:type="spellEnd"/>
          </w:p>
        </w:tc>
        <w:tc>
          <w:tcPr>
            <w:tcW w:w="4393" w:type="dxa"/>
          </w:tcPr>
          <w:p w14:paraId="07A0127B" w14:textId="77777777" w:rsidR="00653728" w:rsidRDefault="00653728" w:rsidP="004E593D">
            <w:pPr>
              <w:keepNext/>
            </w:pPr>
            <w:r>
              <w:t>1. The GUI loads</w:t>
            </w:r>
          </w:p>
          <w:p w14:paraId="10920C88" w14:textId="323C3B55" w:rsidR="00653728" w:rsidRDefault="00653728" w:rsidP="004E593D">
            <w:pPr>
              <w:keepNext/>
            </w:pPr>
            <w:r>
              <w:t>2. The</w:t>
            </w:r>
            <w:r w:rsidR="004E593D">
              <w:t xml:space="preserve"> user</w:t>
            </w:r>
            <w:r>
              <w:t xml:space="preserve"> clicks on the start button</w:t>
            </w:r>
          </w:p>
          <w:p w14:paraId="34FD009E" w14:textId="35E00365" w:rsidR="00653728" w:rsidRDefault="00653728" w:rsidP="004E593D">
            <w:pPr>
              <w:keepNext/>
            </w:pPr>
            <w:r>
              <w:t>3. the camera frame begins streaming</w:t>
            </w:r>
          </w:p>
        </w:tc>
      </w:tr>
      <w:tr w:rsidR="00653728" w14:paraId="3A190FD4" w14:textId="77777777" w:rsidTr="00653728">
        <w:tc>
          <w:tcPr>
            <w:tcW w:w="1413" w:type="dxa"/>
          </w:tcPr>
          <w:p w14:paraId="43F0A487" w14:textId="1AE0CAFB" w:rsidR="00653728" w:rsidRDefault="00653728" w:rsidP="004E593D">
            <w:pPr>
              <w:keepNext/>
            </w:pPr>
            <w:r>
              <w:t>Text-to-Speech</w:t>
            </w:r>
          </w:p>
        </w:tc>
        <w:tc>
          <w:tcPr>
            <w:tcW w:w="1701" w:type="dxa"/>
          </w:tcPr>
          <w:p w14:paraId="3E03EFDD" w14:textId="7DB7A724" w:rsidR="00653728" w:rsidRDefault="00653728" w:rsidP="004E593D">
            <w:pPr>
              <w:keepNext/>
            </w:pPr>
            <w:r>
              <w:t>Text inferenced</w:t>
            </w:r>
          </w:p>
        </w:tc>
        <w:tc>
          <w:tcPr>
            <w:tcW w:w="1843" w:type="dxa"/>
          </w:tcPr>
          <w:p w14:paraId="2E99FEA1" w14:textId="41064253" w:rsidR="00653728" w:rsidRDefault="00653728" w:rsidP="004E593D">
            <w:pPr>
              <w:keepNext/>
            </w:pPr>
            <w:r>
              <w:t>Takes the results outputted from the model and converts it to speech</w:t>
            </w:r>
          </w:p>
        </w:tc>
        <w:tc>
          <w:tcPr>
            <w:tcW w:w="4393" w:type="dxa"/>
          </w:tcPr>
          <w:p w14:paraId="13E42C57" w14:textId="77777777" w:rsidR="00653728" w:rsidRDefault="00653728" w:rsidP="004E593D">
            <w:pPr>
              <w:keepNext/>
            </w:pPr>
            <w:r>
              <w:t>1. The model outputs its predictions</w:t>
            </w:r>
          </w:p>
          <w:p w14:paraId="3EB67353" w14:textId="3E15E64C" w:rsidR="00653728" w:rsidRDefault="004E593D" w:rsidP="004E593D">
            <w:pPr>
              <w:keepNext/>
            </w:pPr>
            <w:r>
              <w:t>2. T</w:t>
            </w:r>
            <w:r w:rsidR="00653728">
              <w:t>he predictions are displayed on screen</w:t>
            </w:r>
          </w:p>
          <w:p w14:paraId="01E49AF3" w14:textId="022F74AD" w:rsidR="00653728" w:rsidRDefault="004E593D" w:rsidP="004E593D">
            <w:pPr>
              <w:keepNext/>
            </w:pPr>
            <w:r>
              <w:t>3. T</w:t>
            </w:r>
            <w:r w:rsidR="00653728">
              <w:t>he predictions concurrently get synthesized into speech and played.</w:t>
            </w:r>
          </w:p>
        </w:tc>
      </w:tr>
      <w:tr w:rsidR="00653728" w14:paraId="1BCB1AF2" w14:textId="77777777" w:rsidTr="00653728">
        <w:tc>
          <w:tcPr>
            <w:tcW w:w="1413" w:type="dxa"/>
          </w:tcPr>
          <w:p w14:paraId="6E8110A8" w14:textId="4973D1E2" w:rsidR="00653728" w:rsidRDefault="00653728" w:rsidP="004E593D">
            <w:pPr>
              <w:keepNext/>
            </w:pPr>
            <w:r>
              <w:t>Detect Sign Language</w:t>
            </w:r>
          </w:p>
        </w:tc>
        <w:tc>
          <w:tcPr>
            <w:tcW w:w="1701" w:type="dxa"/>
          </w:tcPr>
          <w:p w14:paraId="368EA2C4" w14:textId="39F4EC57" w:rsidR="00653728" w:rsidRDefault="00653728" w:rsidP="004E593D">
            <w:pPr>
              <w:keepNext/>
            </w:pPr>
            <w:r>
              <w:t>Camera stream started</w:t>
            </w:r>
          </w:p>
        </w:tc>
        <w:tc>
          <w:tcPr>
            <w:tcW w:w="1843" w:type="dxa"/>
          </w:tcPr>
          <w:p w14:paraId="3D21330D" w14:textId="20E219D7" w:rsidR="00653728" w:rsidRDefault="004E593D" w:rsidP="004E593D">
            <w:pPr>
              <w:keepNext/>
            </w:pPr>
            <w:r>
              <w:t>Takes the camera stream data and sends it for predictions</w:t>
            </w:r>
          </w:p>
        </w:tc>
        <w:tc>
          <w:tcPr>
            <w:tcW w:w="4393" w:type="dxa"/>
          </w:tcPr>
          <w:p w14:paraId="7A31E833" w14:textId="77777777" w:rsidR="00653728" w:rsidRDefault="004E593D" w:rsidP="004E593D">
            <w:pPr>
              <w:keepNext/>
            </w:pPr>
            <w:r>
              <w:t>1. User begins doing hand signs</w:t>
            </w:r>
          </w:p>
          <w:p w14:paraId="69AB3C1F" w14:textId="77777777" w:rsidR="004E593D" w:rsidRDefault="004E593D" w:rsidP="004E593D">
            <w:pPr>
              <w:keepNext/>
            </w:pPr>
            <w:r>
              <w:t>2. The hand sign frames are taken and sent to the model for detection</w:t>
            </w:r>
          </w:p>
          <w:p w14:paraId="6868E94D" w14:textId="7385D28B" w:rsidR="004E593D" w:rsidRDefault="004E593D" w:rsidP="004E593D">
            <w:pPr>
              <w:keepNext/>
            </w:pPr>
            <w:r>
              <w:t>3. The model begins predicting</w:t>
            </w:r>
          </w:p>
        </w:tc>
      </w:tr>
      <w:tr w:rsidR="00653728" w14:paraId="219AB8BC" w14:textId="77777777" w:rsidTr="00653728">
        <w:tc>
          <w:tcPr>
            <w:tcW w:w="1413" w:type="dxa"/>
          </w:tcPr>
          <w:p w14:paraId="59D585F0" w14:textId="4D6F8FFF" w:rsidR="00653728" w:rsidRDefault="004E593D" w:rsidP="004E593D">
            <w:pPr>
              <w:keepNext/>
            </w:pPr>
            <w:r>
              <w:t>Translation</w:t>
            </w:r>
          </w:p>
        </w:tc>
        <w:tc>
          <w:tcPr>
            <w:tcW w:w="1701" w:type="dxa"/>
          </w:tcPr>
          <w:p w14:paraId="43E6F349" w14:textId="7A063CA7" w:rsidR="00653728" w:rsidRDefault="004E593D" w:rsidP="004E593D">
            <w:pPr>
              <w:keepNext/>
            </w:pPr>
            <w:r>
              <w:t>Internet access,</w:t>
            </w:r>
          </w:p>
          <w:p w14:paraId="3BC38916" w14:textId="52CF6944" w:rsidR="004E593D" w:rsidRDefault="004E593D" w:rsidP="004E593D">
            <w:pPr>
              <w:keepNext/>
            </w:pPr>
            <w:r>
              <w:t>User has it enabled</w:t>
            </w:r>
          </w:p>
        </w:tc>
        <w:tc>
          <w:tcPr>
            <w:tcW w:w="1843" w:type="dxa"/>
          </w:tcPr>
          <w:p w14:paraId="3093CC36" w14:textId="3D03A853" w:rsidR="00653728" w:rsidRDefault="004E593D" w:rsidP="004E593D">
            <w:pPr>
              <w:keepNext/>
            </w:pPr>
            <w:r>
              <w:t>Runs translations on the predictions to other languages.</w:t>
            </w:r>
          </w:p>
        </w:tc>
        <w:tc>
          <w:tcPr>
            <w:tcW w:w="4393" w:type="dxa"/>
          </w:tcPr>
          <w:p w14:paraId="35C9D239" w14:textId="77777777" w:rsidR="00653728" w:rsidRDefault="004E593D" w:rsidP="004E593D">
            <w:pPr>
              <w:keepNext/>
            </w:pPr>
            <w:r>
              <w:t>1. The user enables it on the GUI</w:t>
            </w:r>
          </w:p>
          <w:p w14:paraId="1087F17A" w14:textId="65A8F42F" w:rsidR="004E593D" w:rsidRDefault="004E593D" w:rsidP="004E593D">
            <w:pPr>
              <w:keepNext/>
            </w:pPr>
            <w:r>
              <w:t>2. The detected hand signs are converted to  English and then sent for translation</w:t>
            </w:r>
          </w:p>
          <w:p w14:paraId="6F8021B9" w14:textId="04163831" w:rsidR="004E593D" w:rsidRDefault="004E593D" w:rsidP="004E593D">
            <w:pPr>
              <w:keepNext/>
            </w:pPr>
            <w:r>
              <w:t>3. Google Translate API returns translated results.</w:t>
            </w:r>
          </w:p>
        </w:tc>
      </w:tr>
      <w:tr w:rsidR="00653728" w14:paraId="640A5DB7" w14:textId="77777777" w:rsidTr="00653728">
        <w:tc>
          <w:tcPr>
            <w:tcW w:w="1413" w:type="dxa"/>
          </w:tcPr>
          <w:p w14:paraId="47ADC7F5" w14:textId="35F37460" w:rsidR="00653728" w:rsidRDefault="004E593D" w:rsidP="004E593D">
            <w:pPr>
              <w:keepNext/>
            </w:pPr>
            <w:r>
              <w:t>Internet Checking</w:t>
            </w:r>
          </w:p>
        </w:tc>
        <w:tc>
          <w:tcPr>
            <w:tcW w:w="1701" w:type="dxa"/>
          </w:tcPr>
          <w:p w14:paraId="567B704E" w14:textId="4FE19B2E" w:rsidR="00653728" w:rsidRDefault="004E593D" w:rsidP="004E593D">
            <w:pPr>
              <w:keepNext/>
            </w:pPr>
            <w:r>
              <w:t>GUI Initialized</w:t>
            </w:r>
          </w:p>
        </w:tc>
        <w:tc>
          <w:tcPr>
            <w:tcW w:w="1843" w:type="dxa"/>
          </w:tcPr>
          <w:p w14:paraId="7F613EA0" w14:textId="79BAF65C" w:rsidR="00653728" w:rsidRDefault="004E593D" w:rsidP="004E593D">
            <w:pPr>
              <w:keepNext/>
            </w:pPr>
            <w:r>
              <w:t>Checks user’s device for internet connection</w:t>
            </w:r>
          </w:p>
        </w:tc>
        <w:tc>
          <w:tcPr>
            <w:tcW w:w="4393" w:type="dxa"/>
          </w:tcPr>
          <w:p w14:paraId="0D29CEA1" w14:textId="77777777" w:rsidR="00653728" w:rsidRDefault="004E593D" w:rsidP="004E593D">
            <w:pPr>
              <w:keepNext/>
            </w:pPr>
            <w:r>
              <w:t>1. The GUI loads</w:t>
            </w:r>
          </w:p>
          <w:p w14:paraId="7BDEBEA7" w14:textId="77777777" w:rsidR="004E593D" w:rsidRDefault="004E593D" w:rsidP="004E593D">
            <w:pPr>
              <w:keepNext/>
            </w:pPr>
            <w:r>
              <w:t>2. The user clicks on the Internet check button</w:t>
            </w:r>
          </w:p>
          <w:p w14:paraId="1F84131C" w14:textId="77777777" w:rsidR="004E593D" w:rsidRDefault="004E593D" w:rsidP="004E593D">
            <w:pPr>
              <w:keepNext/>
            </w:pPr>
            <w:r>
              <w:t>3. A message box pops up to lock the UI</w:t>
            </w:r>
          </w:p>
          <w:p w14:paraId="70DCDCAA" w14:textId="2360C7DE" w:rsidR="004E593D" w:rsidRDefault="004E593D" w:rsidP="004E593D">
            <w:pPr>
              <w:keepNext/>
            </w:pPr>
            <w:r>
              <w:t>4. A ping is sent to Google’s server for response.</w:t>
            </w:r>
          </w:p>
        </w:tc>
      </w:tr>
    </w:tbl>
    <w:p w14:paraId="461A2415" w14:textId="77777777" w:rsidR="004E593D" w:rsidRDefault="004E593D" w:rsidP="002C5AA0"/>
    <w:p w14:paraId="038DF6D3" w14:textId="2563B8AD" w:rsidR="004E593D" w:rsidRDefault="004E593D" w:rsidP="002478A4">
      <w:pPr>
        <w:spacing w:line="360" w:lineRule="auto"/>
        <w:jc w:val="both"/>
      </w:pPr>
      <w:r>
        <w:t xml:space="preserve">Looking back at the previous chapter, there were in total 5 functional requirements. For the recording function, the Open Camera use case is linked to this as it will be how the image data is recorded. As for object detection, the Detect Sign Language use case is where the bulk of the work will be done for this function as it is the use case where the model will be situated in doing predictions. </w:t>
      </w:r>
      <w:r w:rsidR="002478A4">
        <w:t xml:space="preserve">Following that, Text-to-Speech will cover the sentence processing and synthesize speech requirement. Text-to-Speech is where all the adjustments to the predictions will be done </w:t>
      </w:r>
      <w:r w:rsidR="002478A4">
        <w:lastRenderedPageBreak/>
        <w:t>through an English dictionary to generate a legible speaking sentence. After that, the speech will be synthesized and then played in real time. Lastly, the translation requirement is covered by the translation and internet checking use case. Internet needs to be confirmed before translation can run and this is done by the internet checking use case. Following that, the translation can be enabled and will be done with the help of the Google Translate API. The use case diagram for this can be found in the appendix.</w:t>
      </w:r>
    </w:p>
    <w:p w14:paraId="547E2E20" w14:textId="77777777" w:rsidR="0008132B" w:rsidRPr="002478A4" w:rsidRDefault="0008132B" w:rsidP="002478A4">
      <w:pPr>
        <w:pStyle w:val="Heading2"/>
        <w:spacing w:line="360" w:lineRule="auto"/>
        <w:rPr>
          <w:rFonts w:ascii="Times New Roman" w:hAnsi="Times New Roman" w:cs="Times New Roman"/>
          <w:sz w:val="24"/>
          <w:szCs w:val="24"/>
        </w:rPr>
      </w:pPr>
      <w:bookmarkStart w:id="44" w:name="_Toc69079289"/>
      <w:r w:rsidRPr="002478A4">
        <w:rPr>
          <w:rFonts w:ascii="Times New Roman" w:hAnsi="Times New Roman" w:cs="Times New Roman"/>
          <w:sz w:val="24"/>
          <w:szCs w:val="24"/>
        </w:rPr>
        <w:t>4.3 Interaction Design</w:t>
      </w:r>
      <w:bookmarkEnd w:id="44"/>
    </w:p>
    <w:p w14:paraId="07BC7265" w14:textId="77777777" w:rsidR="0008132B" w:rsidRDefault="0008132B" w:rsidP="002478A4">
      <w:pPr>
        <w:spacing w:line="360" w:lineRule="auto"/>
        <w:jc w:val="both"/>
      </w:pPr>
      <w:r>
        <w:t>In the interaction design there will be two figures to present the flow of the system’s function. This section will describe how the system’s internal functions will interact with each other within the system.</w:t>
      </w:r>
    </w:p>
    <w:p w14:paraId="637D4E54" w14:textId="77777777" w:rsidR="0008132B" w:rsidRPr="002478A4" w:rsidRDefault="0008132B" w:rsidP="0008132B">
      <w:pPr>
        <w:pStyle w:val="Heading3"/>
        <w:ind w:left="720"/>
        <w:rPr>
          <w:rFonts w:ascii="Times New Roman" w:hAnsi="Times New Roman" w:cs="Times New Roman"/>
        </w:rPr>
      </w:pPr>
      <w:bookmarkStart w:id="45" w:name="_Toc69079290"/>
      <w:r w:rsidRPr="002478A4">
        <w:rPr>
          <w:rFonts w:ascii="Times New Roman" w:hAnsi="Times New Roman" w:cs="Times New Roman"/>
        </w:rPr>
        <w:t>4.3.1 Detection Interaction</w:t>
      </w:r>
      <w:bookmarkEnd w:id="45"/>
    </w:p>
    <w:p w14:paraId="5932CAD9" w14:textId="77777777" w:rsidR="0008132B" w:rsidRDefault="006A00AE" w:rsidP="0008132B">
      <w:pPr>
        <w:keepNext/>
        <w:jc w:val="center"/>
      </w:pPr>
      <w:r>
        <w:pict w14:anchorId="36CBC1CE">
          <v:shape id="_x0000_i1033" type="#_x0000_t75" style="width:400.75pt;height:249.3pt">
            <v:imagedata r:id="rId13" o:title="chrome_Uv4bwoXZmp"/>
          </v:shape>
        </w:pict>
      </w:r>
    </w:p>
    <w:p w14:paraId="0C9CDAF9" w14:textId="66E8623C" w:rsidR="0008132B" w:rsidRDefault="0008132B" w:rsidP="0008132B">
      <w:pPr>
        <w:pStyle w:val="Caption"/>
        <w:ind w:left="720"/>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0</w:t>
      </w:r>
      <w:r w:rsidR="00E6033F">
        <w:rPr>
          <w:noProof/>
        </w:rPr>
        <w:fldChar w:fldCharType="end"/>
      </w:r>
      <w:r>
        <w:t xml:space="preserve"> Detection Sequence Diagram</w:t>
      </w:r>
    </w:p>
    <w:p w14:paraId="78894AC2" w14:textId="77777777" w:rsidR="0008132B" w:rsidRDefault="0008132B" w:rsidP="002478A4">
      <w:pPr>
        <w:spacing w:line="360" w:lineRule="auto"/>
        <w:ind w:left="720"/>
        <w:jc w:val="both"/>
      </w:pPr>
      <w:r>
        <w:t xml:space="preserve">In figure 9, the interaction will begin at the GUI message. Once the user has a clicked the button to start the camera, the </w:t>
      </w:r>
      <w:proofErr w:type="spellStart"/>
      <w:r>
        <w:t>show_frame</w:t>
      </w:r>
      <w:proofErr w:type="spellEnd"/>
      <w:r>
        <w:t xml:space="preserve"> message will start up and begin sending image data to the </w:t>
      </w:r>
      <w:proofErr w:type="spellStart"/>
      <w:r>
        <w:t>update_text</w:t>
      </w:r>
      <w:proofErr w:type="spellEnd"/>
      <w:r>
        <w:t xml:space="preserve"> message. After that, the </w:t>
      </w:r>
      <w:proofErr w:type="spellStart"/>
      <w:r>
        <w:t>update_text</w:t>
      </w:r>
      <w:proofErr w:type="spellEnd"/>
      <w:r>
        <w:t xml:space="preserve"> message will call the </w:t>
      </w:r>
      <w:proofErr w:type="spellStart"/>
      <w:r>
        <w:t>run_inference</w:t>
      </w:r>
      <w:proofErr w:type="spellEnd"/>
      <w:r>
        <w:t xml:space="preserve"> message to begin predictions on the image data and wait for its predictions to be sent back. If the user did not enable translation, the </w:t>
      </w:r>
      <w:proofErr w:type="spellStart"/>
      <w:r>
        <w:t>update_text</w:t>
      </w:r>
      <w:proofErr w:type="spellEnd"/>
      <w:r>
        <w:t xml:space="preserve"> message will send the predictions to the </w:t>
      </w:r>
      <w:proofErr w:type="spellStart"/>
      <w:r>
        <w:t>convert_speech</w:t>
      </w:r>
      <w:proofErr w:type="spellEnd"/>
      <w:r>
        <w:t xml:space="preserve"> message where the synthesized speech will be </w:t>
      </w:r>
      <w:r>
        <w:lastRenderedPageBreak/>
        <w:t xml:space="preserve">directly sent back to the </w:t>
      </w:r>
      <w:proofErr w:type="spellStart"/>
      <w:r>
        <w:t>update_text</w:t>
      </w:r>
      <w:proofErr w:type="spellEnd"/>
      <w:r>
        <w:t xml:space="preserve"> message and back to the GUI message to be displayed and played. Otherwise, the predictions will be sent to the </w:t>
      </w:r>
      <w:proofErr w:type="spellStart"/>
      <w:r>
        <w:t>translate_speech</w:t>
      </w:r>
      <w:proofErr w:type="spellEnd"/>
      <w:r>
        <w:t xml:space="preserve"> message first before being synthesized into its destination language’s suitable voice. </w:t>
      </w:r>
    </w:p>
    <w:p w14:paraId="4605FF8B" w14:textId="77777777" w:rsidR="0008132B" w:rsidRDefault="0008132B" w:rsidP="0008132B"/>
    <w:p w14:paraId="6F295621" w14:textId="77777777" w:rsidR="0008132B" w:rsidRPr="002478A4" w:rsidRDefault="0008132B" w:rsidP="00287D5D">
      <w:pPr>
        <w:pStyle w:val="Heading3"/>
        <w:ind w:firstLine="720"/>
        <w:rPr>
          <w:rFonts w:ascii="Times New Roman" w:hAnsi="Times New Roman" w:cs="Times New Roman"/>
        </w:rPr>
      </w:pPr>
      <w:bookmarkStart w:id="46" w:name="_Toc69079291"/>
      <w:r w:rsidRPr="002478A4">
        <w:rPr>
          <w:rFonts w:ascii="Times New Roman" w:hAnsi="Times New Roman" w:cs="Times New Roman"/>
        </w:rPr>
        <w:t>4.3.2 Translation option interaction</w:t>
      </w:r>
      <w:bookmarkEnd w:id="46"/>
    </w:p>
    <w:p w14:paraId="1FDA19A4" w14:textId="77777777" w:rsidR="0008132B" w:rsidRDefault="006A00AE" w:rsidP="0008132B">
      <w:pPr>
        <w:keepNext/>
        <w:jc w:val="center"/>
      </w:pPr>
      <w:r>
        <w:pict w14:anchorId="41D6CC02">
          <v:shape id="_x0000_i1034" type="#_x0000_t75" style="width:385.15pt;height:309.05pt">
            <v:imagedata r:id="rId14" o:title="chrome_WyBnrWGbB0"/>
          </v:shape>
        </w:pict>
      </w:r>
    </w:p>
    <w:p w14:paraId="0D16608E" w14:textId="470E1DF5" w:rsidR="0008132B" w:rsidRDefault="0008132B" w:rsidP="0008132B">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1</w:t>
      </w:r>
      <w:r w:rsidR="00E6033F">
        <w:rPr>
          <w:noProof/>
        </w:rPr>
        <w:fldChar w:fldCharType="end"/>
      </w:r>
      <w:r>
        <w:t xml:space="preserve"> Translate option sequence diagram</w:t>
      </w:r>
    </w:p>
    <w:p w14:paraId="2E82CF00" w14:textId="2B4257F7" w:rsidR="0008132B" w:rsidRDefault="00287D5D" w:rsidP="002478A4">
      <w:pPr>
        <w:spacing w:line="360" w:lineRule="auto"/>
        <w:ind w:left="720"/>
        <w:jc w:val="both"/>
      </w:pPr>
      <w:r>
        <w:t xml:space="preserve">In the translation option’s interaction, the flow will once again begin at the GUI message and moves on to the </w:t>
      </w:r>
      <w:proofErr w:type="spellStart"/>
      <w:r>
        <w:t>check_internet</w:t>
      </w:r>
      <w:proofErr w:type="spellEnd"/>
      <w:r>
        <w:t xml:space="preserve"> message as the user has to confirm that they have internet access first before they can enable translation. A dialog box will pop-up to let the user know that internet access is being verified while a quick ping to Google’s server is being done. This will all be done by the </w:t>
      </w:r>
      <w:proofErr w:type="spellStart"/>
      <w:r>
        <w:t>msg_box</w:t>
      </w:r>
      <w:proofErr w:type="spellEnd"/>
      <w:r>
        <w:t xml:space="preserve"> message. If a response to the server has been received, the </w:t>
      </w:r>
      <w:proofErr w:type="spellStart"/>
      <w:r>
        <w:t>check_voice</w:t>
      </w:r>
      <w:proofErr w:type="spellEnd"/>
      <w:r>
        <w:t xml:space="preserve"> message will then check if the language selected has a speech pack installed locally and display the results on the GUI. Otherwise, the translation option remains disabled on the GUI.</w:t>
      </w:r>
    </w:p>
    <w:p w14:paraId="2B356996" w14:textId="571A912C" w:rsidR="006013C3" w:rsidRPr="002478A4" w:rsidRDefault="006013C3" w:rsidP="002478A4">
      <w:pPr>
        <w:pStyle w:val="Heading2"/>
        <w:spacing w:line="360" w:lineRule="auto"/>
        <w:rPr>
          <w:rFonts w:ascii="Times New Roman" w:hAnsi="Times New Roman" w:cs="Times New Roman"/>
          <w:sz w:val="24"/>
          <w:szCs w:val="24"/>
        </w:rPr>
      </w:pPr>
      <w:bookmarkStart w:id="47" w:name="_Toc69079292"/>
      <w:r w:rsidRPr="002478A4">
        <w:rPr>
          <w:rFonts w:ascii="Times New Roman" w:hAnsi="Times New Roman" w:cs="Times New Roman"/>
          <w:sz w:val="24"/>
          <w:szCs w:val="24"/>
        </w:rPr>
        <w:lastRenderedPageBreak/>
        <w:t>4.4 Graphical Design</w:t>
      </w:r>
      <w:bookmarkEnd w:id="47"/>
    </w:p>
    <w:p w14:paraId="31401DDA" w14:textId="356D6B1F" w:rsidR="006013C3" w:rsidRDefault="006013C3" w:rsidP="002478A4">
      <w:pPr>
        <w:spacing w:line="360" w:lineRule="auto"/>
      </w:pPr>
      <w:r>
        <w:t xml:space="preserve">The application will have a simple interface that can be easily understood within a few minutes of first opening the application. It will consist of a few text boxes to display translated and </w:t>
      </w:r>
      <w:r w:rsidR="00653728">
        <w:t>detected text, a frame to show the user as their hand signs are being detected, and lastly a few buttons to initialize the features of the application. A simple mock design can be seen in the figure below.</w:t>
      </w:r>
    </w:p>
    <w:p w14:paraId="008AC9CC" w14:textId="77777777" w:rsidR="00653728" w:rsidRDefault="00653728" w:rsidP="00653728">
      <w:pPr>
        <w:keepNext/>
        <w:jc w:val="center"/>
      </w:pPr>
      <w:r>
        <w:pict w14:anchorId="5AA1B718">
          <v:shape id="_x0000_i1111" type="#_x0000_t75" style="width:290.7pt;height:245.2pt">
            <v:imagedata r:id="rId15" o:title="mspaint_6nQoaSTf3k"/>
          </v:shape>
        </w:pict>
      </w:r>
    </w:p>
    <w:p w14:paraId="41B3448D" w14:textId="4307F18A" w:rsidR="00653728" w:rsidRPr="006013C3" w:rsidRDefault="00653728" w:rsidP="00653728">
      <w:pPr>
        <w:pStyle w:val="Caption"/>
        <w:jc w:val="center"/>
      </w:pPr>
      <w:r>
        <w:t xml:space="preserve">Figure </w:t>
      </w:r>
      <w:fldSimple w:instr=" SEQ Figure \* ARABIC ">
        <w:r>
          <w:rPr>
            <w:noProof/>
          </w:rPr>
          <w:t>12</w:t>
        </w:r>
      </w:fldSimple>
      <w:r>
        <w:t xml:space="preserve"> Mock design</w:t>
      </w:r>
    </w:p>
    <w:p w14:paraId="6B4BFB4E" w14:textId="77777777" w:rsidR="00287D5D" w:rsidRDefault="00287D5D" w:rsidP="0008132B"/>
    <w:p w14:paraId="5CF4C40A" w14:textId="6B4AAFAC" w:rsidR="00287D5D" w:rsidRPr="002478A4" w:rsidRDefault="006013C3" w:rsidP="002478A4">
      <w:pPr>
        <w:pStyle w:val="Heading2"/>
        <w:spacing w:line="360" w:lineRule="auto"/>
        <w:jc w:val="both"/>
        <w:rPr>
          <w:rFonts w:ascii="Times New Roman" w:hAnsi="Times New Roman" w:cs="Times New Roman"/>
          <w:sz w:val="24"/>
          <w:szCs w:val="24"/>
        </w:rPr>
      </w:pPr>
      <w:bookmarkStart w:id="48" w:name="_Toc69079293"/>
      <w:r w:rsidRPr="002478A4">
        <w:rPr>
          <w:rFonts w:ascii="Times New Roman" w:hAnsi="Times New Roman" w:cs="Times New Roman"/>
          <w:sz w:val="24"/>
          <w:szCs w:val="24"/>
        </w:rPr>
        <w:t>4.5</w:t>
      </w:r>
      <w:r w:rsidR="00287D5D" w:rsidRPr="002478A4">
        <w:rPr>
          <w:rFonts w:ascii="Times New Roman" w:hAnsi="Times New Roman" w:cs="Times New Roman"/>
          <w:sz w:val="24"/>
          <w:szCs w:val="24"/>
        </w:rPr>
        <w:t xml:space="preserve"> Summary</w:t>
      </w:r>
      <w:bookmarkEnd w:id="48"/>
    </w:p>
    <w:p w14:paraId="35119245" w14:textId="77777777" w:rsidR="0008132B" w:rsidRPr="002478A4" w:rsidRDefault="00287D5D" w:rsidP="002478A4">
      <w:pPr>
        <w:spacing w:line="360" w:lineRule="auto"/>
        <w:jc w:val="both"/>
      </w:pPr>
      <w:r w:rsidRPr="002478A4">
        <w:t>After designing all the UML diagrams, a clearer picture can be seen to develop the proposed system. In next chapter, the implementation of the system will be discussed.</w:t>
      </w:r>
    </w:p>
    <w:p w14:paraId="7E252459" w14:textId="77777777" w:rsidR="00287D5D" w:rsidRDefault="00287D5D" w:rsidP="00287D5D"/>
    <w:p w14:paraId="71F06EE1" w14:textId="77777777" w:rsidR="00287D5D" w:rsidRDefault="00287D5D" w:rsidP="00287D5D"/>
    <w:p w14:paraId="2FDA9404" w14:textId="77777777" w:rsidR="00287D5D" w:rsidRDefault="00287D5D" w:rsidP="00287D5D"/>
    <w:p w14:paraId="6F6D350B" w14:textId="77777777" w:rsidR="00287D5D" w:rsidRPr="002478A4" w:rsidRDefault="00287D5D" w:rsidP="002478A4">
      <w:pPr>
        <w:pStyle w:val="Heading1"/>
        <w:spacing w:line="360" w:lineRule="auto"/>
        <w:jc w:val="both"/>
        <w:rPr>
          <w:rFonts w:ascii="Times New Roman" w:hAnsi="Times New Roman" w:cs="Times New Roman"/>
          <w:sz w:val="24"/>
          <w:szCs w:val="24"/>
        </w:rPr>
      </w:pPr>
      <w:bookmarkStart w:id="49" w:name="_Toc69079294"/>
      <w:r w:rsidRPr="002478A4">
        <w:rPr>
          <w:rFonts w:ascii="Times New Roman" w:hAnsi="Times New Roman" w:cs="Times New Roman"/>
          <w:sz w:val="24"/>
          <w:szCs w:val="24"/>
        </w:rPr>
        <w:lastRenderedPageBreak/>
        <w:t>Chapter 5: Implementation</w:t>
      </w:r>
      <w:bookmarkEnd w:id="49"/>
    </w:p>
    <w:p w14:paraId="4B98CDCC" w14:textId="77777777" w:rsidR="009C5F57" w:rsidRPr="002478A4" w:rsidRDefault="009C5F57" w:rsidP="002478A4">
      <w:pPr>
        <w:pStyle w:val="Heading2"/>
        <w:spacing w:line="360" w:lineRule="auto"/>
        <w:jc w:val="both"/>
        <w:rPr>
          <w:rFonts w:ascii="Times New Roman" w:hAnsi="Times New Roman" w:cs="Times New Roman"/>
          <w:sz w:val="24"/>
          <w:szCs w:val="24"/>
        </w:rPr>
      </w:pPr>
      <w:bookmarkStart w:id="50" w:name="_Toc69079295"/>
      <w:r w:rsidRPr="002478A4">
        <w:rPr>
          <w:rFonts w:ascii="Times New Roman" w:hAnsi="Times New Roman" w:cs="Times New Roman"/>
          <w:sz w:val="24"/>
          <w:szCs w:val="24"/>
        </w:rPr>
        <w:t>5.1 Overview</w:t>
      </w:r>
      <w:bookmarkEnd w:id="50"/>
    </w:p>
    <w:p w14:paraId="0A6181FC" w14:textId="52A5F48B" w:rsidR="009C5F57" w:rsidRDefault="009C5F57" w:rsidP="002478A4">
      <w:pPr>
        <w:spacing w:line="360" w:lineRule="auto"/>
        <w:jc w:val="both"/>
      </w:pPr>
      <w:r w:rsidRPr="002478A4">
        <w:t>In this chapter, the implementations that were implemented in this project will be discussed which covers the methods and techniques used for the implementation and also the justification on the main functional</w:t>
      </w:r>
      <w:r w:rsidR="002478A4">
        <w:t>ities along with code snippets.</w:t>
      </w:r>
    </w:p>
    <w:p w14:paraId="5E11623E" w14:textId="36BE9BA2" w:rsidR="009C5F57" w:rsidRPr="002478A4" w:rsidRDefault="009C5F57" w:rsidP="002478A4">
      <w:pPr>
        <w:pStyle w:val="Heading2"/>
        <w:spacing w:line="360" w:lineRule="auto"/>
        <w:jc w:val="both"/>
        <w:rPr>
          <w:rFonts w:ascii="Times New Roman" w:hAnsi="Times New Roman" w:cs="Times New Roman"/>
          <w:sz w:val="24"/>
          <w:szCs w:val="24"/>
        </w:rPr>
      </w:pPr>
      <w:bookmarkStart w:id="51" w:name="_Toc69079296"/>
      <w:r w:rsidRPr="002478A4">
        <w:rPr>
          <w:rFonts w:ascii="Times New Roman" w:hAnsi="Times New Roman" w:cs="Times New Roman"/>
          <w:sz w:val="24"/>
          <w:szCs w:val="24"/>
        </w:rPr>
        <w:t>5.2 Interpretation of datasets</w:t>
      </w:r>
      <w:bookmarkEnd w:id="51"/>
    </w:p>
    <w:p w14:paraId="5BF2D9EF" w14:textId="77777777" w:rsidR="009C5F57" w:rsidRPr="002478A4" w:rsidRDefault="009C5F57" w:rsidP="002478A4">
      <w:pPr>
        <w:pStyle w:val="Heading3"/>
        <w:spacing w:line="360" w:lineRule="auto"/>
        <w:ind w:left="720"/>
        <w:jc w:val="both"/>
        <w:rPr>
          <w:rFonts w:ascii="Times New Roman" w:hAnsi="Times New Roman" w:cs="Times New Roman"/>
        </w:rPr>
      </w:pPr>
      <w:bookmarkStart w:id="52" w:name="_Toc69079297"/>
      <w:r w:rsidRPr="002478A4">
        <w:rPr>
          <w:rFonts w:ascii="Times New Roman" w:hAnsi="Times New Roman" w:cs="Times New Roman"/>
        </w:rPr>
        <w:t xml:space="preserve">5.2.1 Initial research </w:t>
      </w:r>
      <w:r w:rsidR="009803ED" w:rsidRPr="002478A4">
        <w:rPr>
          <w:rFonts w:ascii="Times New Roman" w:hAnsi="Times New Roman" w:cs="Times New Roman"/>
        </w:rPr>
        <w:t xml:space="preserve">and experimentation </w:t>
      </w:r>
      <w:r w:rsidRPr="002478A4">
        <w:rPr>
          <w:rFonts w:ascii="Times New Roman" w:hAnsi="Times New Roman" w:cs="Times New Roman"/>
        </w:rPr>
        <w:t>on datasets</w:t>
      </w:r>
      <w:bookmarkEnd w:id="52"/>
    </w:p>
    <w:p w14:paraId="0E9F97DE" w14:textId="77777777" w:rsidR="009803ED" w:rsidRPr="002478A4" w:rsidRDefault="009803ED" w:rsidP="002478A4">
      <w:pPr>
        <w:spacing w:line="360" w:lineRule="auto"/>
        <w:ind w:left="720"/>
        <w:jc w:val="both"/>
      </w:pPr>
      <w:r w:rsidRPr="002478A4">
        <w:t xml:space="preserve">In the initial research on datasets, a lot of data was found for sign languages in ASL on public sources such as </w:t>
      </w:r>
      <w:proofErr w:type="spellStart"/>
      <w:r w:rsidRPr="002478A4">
        <w:t>Kaggle</w:t>
      </w:r>
      <w:proofErr w:type="spellEnd"/>
      <w:r w:rsidRPr="002478A4">
        <w:t>. An example of the data can be seen in figure 11 below.</w:t>
      </w:r>
    </w:p>
    <w:p w14:paraId="1B91E4A9" w14:textId="77777777" w:rsidR="009803ED" w:rsidRDefault="006A00AE" w:rsidP="009803ED">
      <w:pPr>
        <w:keepNext/>
        <w:jc w:val="center"/>
      </w:pPr>
      <w:r>
        <w:pict w14:anchorId="685D5033">
          <v:shape id="_x0000_i1035" type="#_x0000_t75" style="width:372.9pt;height:245.2pt">
            <v:imagedata r:id="rId16" o:title="EXCEL_AjdKJ8OpfB"/>
          </v:shape>
        </w:pict>
      </w:r>
    </w:p>
    <w:p w14:paraId="46FDE609" w14:textId="4DF79422" w:rsidR="009803ED" w:rsidRDefault="009803ED" w:rsidP="009803ED">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3</w:t>
      </w:r>
      <w:r w:rsidR="00E6033F">
        <w:rPr>
          <w:noProof/>
        </w:rPr>
        <w:fldChar w:fldCharType="end"/>
      </w:r>
      <w:r>
        <w:t xml:space="preserve"> Example data</w:t>
      </w:r>
    </w:p>
    <w:p w14:paraId="156EBB6B" w14:textId="77777777" w:rsidR="009803ED" w:rsidRDefault="009803ED" w:rsidP="002478A4">
      <w:pPr>
        <w:spacing w:line="360" w:lineRule="auto"/>
        <w:ind w:left="720"/>
        <w:jc w:val="both"/>
      </w:pPr>
      <w:r>
        <w:t xml:space="preserve">These were all data of alphabet hand signs and initially used to train a model with good results before encountering a major problem. After further research on existing data on public sources, there were no datasets found for complete words </w:t>
      </w:r>
      <w:r w:rsidR="007B0A51">
        <w:t>within ASL. Long consideration was made at this point of developing the application due to the imbalance in size of creating custom data compared to using existing data. In the end, creating custom data instead of using existing datasets was opted for due to the importance of complete words.</w:t>
      </w:r>
    </w:p>
    <w:p w14:paraId="5418AAAC" w14:textId="77777777" w:rsidR="007B0A51" w:rsidRDefault="007B0A51" w:rsidP="009803ED"/>
    <w:p w14:paraId="5158682B" w14:textId="77777777" w:rsidR="007B0A51" w:rsidRPr="002478A4" w:rsidRDefault="007B0A51" w:rsidP="002478A4">
      <w:pPr>
        <w:pStyle w:val="Heading3"/>
        <w:spacing w:line="360" w:lineRule="auto"/>
        <w:ind w:firstLine="720"/>
        <w:jc w:val="both"/>
        <w:rPr>
          <w:rFonts w:ascii="Times New Roman" w:hAnsi="Times New Roman" w:cs="Times New Roman"/>
        </w:rPr>
      </w:pPr>
      <w:bookmarkStart w:id="53" w:name="_Toc69079298"/>
      <w:r w:rsidRPr="002478A4">
        <w:rPr>
          <w:rFonts w:ascii="Times New Roman" w:hAnsi="Times New Roman" w:cs="Times New Roman"/>
        </w:rPr>
        <w:lastRenderedPageBreak/>
        <w:t>5.2.2 Creating custom data</w:t>
      </w:r>
      <w:bookmarkEnd w:id="53"/>
    </w:p>
    <w:p w14:paraId="47A111BD" w14:textId="77777777" w:rsidR="007B0A51" w:rsidRDefault="006A00AE" w:rsidP="007B0A51">
      <w:pPr>
        <w:keepNext/>
        <w:jc w:val="center"/>
      </w:pPr>
      <w:r>
        <w:pict w14:anchorId="5EDAAECF">
          <v:shape id="_x0000_i1036" type="#_x0000_t75" style="width:391.25pt;height:167.1pt">
            <v:imagedata r:id="rId17" o:title="chrome_rmSj8XP8Iz"/>
          </v:shape>
        </w:pict>
      </w:r>
    </w:p>
    <w:p w14:paraId="09324A84" w14:textId="3F23AE0F" w:rsidR="007B0A51" w:rsidRPr="007B0A51" w:rsidRDefault="007B0A51" w:rsidP="007B0A51">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4</w:t>
      </w:r>
      <w:r w:rsidR="00E6033F">
        <w:rPr>
          <w:noProof/>
        </w:rPr>
        <w:fldChar w:fldCharType="end"/>
      </w:r>
      <w:r>
        <w:t xml:space="preserve"> Code snippet to gather data</w:t>
      </w:r>
    </w:p>
    <w:p w14:paraId="69616F09" w14:textId="77777777" w:rsidR="007B0A51" w:rsidRDefault="007B0A51" w:rsidP="002478A4">
      <w:pPr>
        <w:spacing w:line="360" w:lineRule="auto"/>
        <w:ind w:left="720"/>
        <w:jc w:val="both"/>
      </w:pPr>
      <w:r>
        <w:t xml:space="preserve">Once the decision was made, custom data was gathered using a webcam on a laptop through the code snippet above. The code snippet mainly used </w:t>
      </w:r>
      <w:proofErr w:type="spellStart"/>
      <w:r w:rsidR="009B7E82">
        <w:t>OpenCV’s</w:t>
      </w:r>
      <w:proofErr w:type="spellEnd"/>
      <w:r w:rsidR="009B7E82">
        <w:t xml:space="preserve"> Python API to load up the webcam, capture the images and written to indexed folders with categorized names through the built-in OS library.</w:t>
      </w:r>
    </w:p>
    <w:p w14:paraId="59ED983D" w14:textId="77777777" w:rsidR="009B7E82" w:rsidRDefault="006A00AE" w:rsidP="009B7E82">
      <w:pPr>
        <w:keepNext/>
        <w:jc w:val="center"/>
      </w:pPr>
      <w:r>
        <w:pict w14:anchorId="067125D3">
          <v:shape id="_x0000_i1037" type="#_x0000_t75" style="width:405.5pt;height:235.7pt">
            <v:imagedata r:id="rId18" o:title="explorer_hqa8h7XaFL"/>
          </v:shape>
        </w:pict>
      </w:r>
    </w:p>
    <w:p w14:paraId="0AF6528D" w14:textId="2834A845" w:rsidR="009B7E82" w:rsidRDefault="009B7E82" w:rsidP="009B7E82">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5</w:t>
      </w:r>
      <w:r w:rsidR="00E6033F">
        <w:rPr>
          <w:noProof/>
        </w:rPr>
        <w:fldChar w:fldCharType="end"/>
      </w:r>
      <w:r>
        <w:t xml:space="preserve"> Custom dataset</w:t>
      </w:r>
    </w:p>
    <w:p w14:paraId="4070EC49" w14:textId="24AEDF80" w:rsidR="009B7E82" w:rsidRDefault="009B7E82" w:rsidP="002478A4">
      <w:pPr>
        <w:spacing w:line="360" w:lineRule="auto"/>
        <w:ind w:left="720"/>
        <w:jc w:val="both"/>
      </w:pPr>
      <w:r>
        <w:t>In figure 13, the custom data can be seen gathered and contains around 9 classes with around 45 images gathered to represent each class</w:t>
      </w:r>
      <w:r w:rsidR="00DA24EB">
        <w:t>, totaling up to slightly above 400 images</w:t>
      </w:r>
      <w:r>
        <w:t>.</w:t>
      </w:r>
    </w:p>
    <w:p w14:paraId="4725865C" w14:textId="77777777" w:rsidR="009B7E82" w:rsidRPr="002478A4" w:rsidRDefault="009B7E82" w:rsidP="002478A4">
      <w:pPr>
        <w:pStyle w:val="Heading3"/>
        <w:spacing w:line="360" w:lineRule="auto"/>
        <w:ind w:firstLine="720"/>
        <w:jc w:val="both"/>
        <w:rPr>
          <w:rFonts w:ascii="Times New Roman" w:hAnsi="Times New Roman" w:cs="Times New Roman"/>
        </w:rPr>
      </w:pPr>
      <w:bookmarkStart w:id="54" w:name="_Toc69079299"/>
      <w:r w:rsidRPr="002478A4">
        <w:rPr>
          <w:rFonts w:ascii="Times New Roman" w:hAnsi="Times New Roman" w:cs="Times New Roman"/>
        </w:rPr>
        <w:lastRenderedPageBreak/>
        <w:t>5.2.3 Processing and splitting of dataset</w:t>
      </w:r>
      <w:bookmarkEnd w:id="54"/>
    </w:p>
    <w:p w14:paraId="05A04919" w14:textId="77777777" w:rsidR="009B7E82" w:rsidRDefault="006A00AE" w:rsidP="009B7E82">
      <w:pPr>
        <w:keepNext/>
        <w:jc w:val="center"/>
      </w:pPr>
      <w:r>
        <w:pict w14:anchorId="3DC4D556">
          <v:shape id="_x0000_i1038" type="#_x0000_t75" style="width:393.3pt;height:188.15pt">
            <v:imagedata r:id="rId19" o:title="chrome_MpAaiHGr4l"/>
          </v:shape>
        </w:pict>
      </w:r>
    </w:p>
    <w:p w14:paraId="7120F71B" w14:textId="7D218E52" w:rsidR="009C5F57" w:rsidRDefault="009B7E82" w:rsidP="009B7E82">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6</w:t>
      </w:r>
      <w:r w:rsidR="00E6033F">
        <w:rPr>
          <w:noProof/>
        </w:rPr>
        <w:fldChar w:fldCharType="end"/>
      </w:r>
      <w:r>
        <w:t xml:space="preserve"> </w:t>
      </w:r>
      <w:proofErr w:type="spellStart"/>
      <w:r>
        <w:t>Robowflow</w:t>
      </w:r>
      <w:proofErr w:type="spellEnd"/>
      <w:r>
        <w:t xml:space="preserve"> home page</w:t>
      </w:r>
    </w:p>
    <w:p w14:paraId="18B4BB66" w14:textId="77777777" w:rsidR="00DA24EB" w:rsidRDefault="00DA24EB" w:rsidP="002478A4">
      <w:pPr>
        <w:keepNext/>
        <w:spacing w:line="360" w:lineRule="auto"/>
        <w:ind w:left="720"/>
        <w:jc w:val="both"/>
      </w:pPr>
      <w:r>
        <w:t xml:space="preserve">For the processing and splitting of the dataset, a third-party helper site was used to facilitate the processing of the dataset. The site is called </w:t>
      </w:r>
      <w:proofErr w:type="spellStart"/>
      <w:r>
        <w:t>Roboflow</w:t>
      </w:r>
      <w:proofErr w:type="spellEnd"/>
      <w:r>
        <w:t xml:space="preserve"> and contains many helpful tools such as annotating, labelling, organizing, processing, etc. for building computer vision projects. </w:t>
      </w:r>
    </w:p>
    <w:p w14:paraId="688603CE" w14:textId="77777777" w:rsidR="00DA24EB" w:rsidRDefault="006A00AE" w:rsidP="00DA24EB">
      <w:pPr>
        <w:keepNext/>
        <w:jc w:val="center"/>
      </w:pPr>
      <w:r>
        <w:pict w14:anchorId="43391B3C">
          <v:shape id="_x0000_i1039" type="#_x0000_t75" style="width:400.1pt;height:114.1pt">
            <v:imagedata r:id="rId20" o:title="chrome_bcnHJ6MqQz"/>
          </v:shape>
        </w:pict>
      </w:r>
    </w:p>
    <w:p w14:paraId="784CE82C" w14:textId="29C8FA52" w:rsidR="00DA24EB" w:rsidRPr="00DA24EB" w:rsidRDefault="00DA24EB" w:rsidP="00DA24EB">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7</w:t>
      </w:r>
      <w:r w:rsidR="00E6033F">
        <w:rPr>
          <w:noProof/>
        </w:rPr>
        <w:fldChar w:fldCharType="end"/>
      </w:r>
      <w:r>
        <w:t xml:space="preserve"> Data </w:t>
      </w:r>
      <w:proofErr w:type="spellStart"/>
      <w:r>
        <w:t>organisation</w:t>
      </w:r>
      <w:proofErr w:type="spellEnd"/>
      <w:r>
        <w:t xml:space="preserve"> in </w:t>
      </w:r>
      <w:proofErr w:type="spellStart"/>
      <w:r>
        <w:t>Roboflow</w:t>
      </w:r>
      <w:proofErr w:type="spellEnd"/>
    </w:p>
    <w:p w14:paraId="3973E73B" w14:textId="77777777" w:rsidR="00DA24EB" w:rsidRDefault="006A00AE" w:rsidP="00DA24EB">
      <w:pPr>
        <w:keepNext/>
        <w:jc w:val="center"/>
      </w:pPr>
      <w:r>
        <w:lastRenderedPageBreak/>
        <w:pict w14:anchorId="00D6A238">
          <v:shape id="_x0000_i1040" type="#_x0000_t75" style="width:370.2pt;height:195.6pt">
            <v:imagedata r:id="rId21" o:title="chrome_Mpy7rNpxW1"/>
          </v:shape>
        </w:pict>
      </w:r>
    </w:p>
    <w:p w14:paraId="2E7A9707" w14:textId="759C35C0" w:rsidR="009B7E82" w:rsidRPr="009B7E82" w:rsidRDefault="00DA24EB" w:rsidP="00DA24EB">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8</w:t>
      </w:r>
      <w:r w:rsidR="00E6033F">
        <w:rPr>
          <w:noProof/>
        </w:rPr>
        <w:fldChar w:fldCharType="end"/>
      </w:r>
      <w:r>
        <w:t xml:space="preserve"> Image annotation tools in </w:t>
      </w:r>
      <w:proofErr w:type="spellStart"/>
      <w:r>
        <w:t>Roboflow</w:t>
      </w:r>
      <w:proofErr w:type="spellEnd"/>
    </w:p>
    <w:p w14:paraId="3000C428" w14:textId="77777777" w:rsidR="009C5F57" w:rsidRDefault="00DA24EB" w:rsidP="002478A4">
      <w:pPr>
        <w:spacing w:line="360" w:lineRule="auto"/>
        <w:ind w:left="720"/>
        <w:jc w:val="both"/>
      </w:pPr>
      <w:r>
        <w:t xml:space="preserve">As seen in figure 15 and 16 above, </w:t>
      </w:r>
      <w:proofErr w:type="spellStart"/>
      <w:r>
        <w:t>Roboflow</w:t>
      </w:r>
      <w:proofErr w:type="spellEnd"/>
      <w:r>
        <w:t xml:space="preserve"> provides simple and easy to use tools for preparing datasets before moving on to the processing of the data which will be touched on more next. </w:t>
      </w:r>
    </w:p>
    <w:p w14:paraId="2871F97D" w14:textId="77777777" w:rsidR="003A02E8" w:rsidRDefault="003A02E8" w:rsidP="009C5F57"/>
    <w:p w14:paraId="377D0AC6" w14:textId="77777777" w:rsidR="00DA24EB" w:rsidRDefault="006A00AE" w:rsidP="00DA24EB">
      <w:pPr>
        <w:keepNext/>
        <w:jc w:val="center"/>
      </w:pPr>
      <w:r>
        <w:pict w14:anchorId="4519F484">
          <v:shape id="_x0000_i1041" type="#_x0000_t75" style="width:405.5pt;height:262.2pt">
            <v:imagedata r:id="rId22" o:title="chrome_3Lgw15F2GU"/>
          </v:shape>
        </w:pict>
      </w:r>
    </w:p>
    <w:p w14:paraId="53132A04" w14:textId="45973C7F" w:rsidR="00DA24EB" w:rsidRDefault="00DA24EB" w:rsidP="00DA24EB">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19</w:t>
      </w:r>
      <w:r w:rsidR="00E6033F">
        <w:rPr>
          <w:noProof/>
        </w:rPr>
        <w:fldChar w:fldCharType="end"/>
      </w:r>
      <w:r>
        <w:t xml:space="preserve"> Pre-processing and data splitting</w:t>
      </w:r>
    </w:p>
    <w:p w14:paraId="213FBE5C" w14:textId="77777777" w:rsidR="003A02E8" w:rsidRDefault="003A02E8" w:rsidP="002478A4">
      <w:pPr>
        <w:spacing w:line="360" w:lineRule="auto"/>
        <w:ind w:left="720"/>
        <w:jc w:val="both"/>
      </w:pPr>
      <w:proofErr w:type="spellStart"/>
      <w:r>
        <w:t>Roboflow</w:t>
      </w:r>
      <w:proofErr w:type="spellEnd"/>
      <w:r>
        <w:t xml:space="preserve"> also provided the ease of splitting up your dataset and pre-processing steps. In figure 17, resizing and cropping options were used to get an aspect ratio suitable to be used </w:t>
      </w:r>
      <w:r>
        <w:lastRenderedPageBreak/>
        <w:t xml:space="preserve">for the training of the model later on. The ratio used in splitting the data was a 7:3 ratio where 70% would be used for training the model while 30% would be used for evaluation during the training. </w:t>
      </w:r>
      <w:proofErr w:type="spellStart"/>
      <w:r>
        <w:t>Roboflow</w:t>
      </w:r>
      <w:proofErr w:type="spellEnd"/>
      <w:r>
        <w:t xml:space="preserve"> also provides the tools to do augmentations on images but those provided sub-optimal results which would be talked about later. </w:t>
      </w:r>
    </w:p>
    <w:p w14:paraId="2576A045" w14:textId="77777777" w:rsidR="003A02E8" w:rsidRDefault="006A00AE" w:rsidP="003A02E8">
      <w:pPr>
        <w:keepNext/>
        <w:jc w:val="center"/>
      </w:pPr>
      <w:r>
        <w:pict w14:anchorId="0FC6524F">
          <v:shape id="_x0000_i1042" type="#_x0000_t75" style="width:206.5pt;height:116.15pt">
            <v:imagedata r:id="rId23" o:title="chrome_26dy8XHsMW"/>
          </v:shape>
        </w:pict>
      </w:r>
    </w:p>
    <w:p w14:paraId="52EF5088" w14:textId="343CEE3D" w:rsidR="003A02E8" w:rsidRDefault="003A02E8" w:rsidP="003A02E8">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0</w:t>
      </w:r>
      <w:r w:rsidR="00E6033F">
        <w:rPr>
          <w:noProof/>
        </w:rPr>
        <w:fldChar w:fldCharType="end"/>
      </w:r>
      <w:r>
        <w:t xml:space="preserve"> Exporting processed data</w:t>
      </w:r>
    </w:p>
    <w:p w14:paraId="602E4993" w14:textId="6C26F289" w:rsidR="0040110A" w:rsidRDefault="003A02E8" w:rsidP="002478A4">
      <w:pPr>
        <w:spacing w:line="360" w:lineRule="auto"/>
        <w:ind w:left="720"/>
        <w:jc w:val="both"/>
      </w:pPr>
      <w:r>
        <w:t xml:space="preserve">Once satisfied with the processing and splitting of the data, </w:t>
      </w:r>
      <w:proofErr w:type="spellStart"/>
      <w:r>
        <w:t>Roboflow</w:t>
      </w:r>
      <w:proofErr w:type="spellEnd"/>
      <w:r>
        <w:t xml:space="preserve"> also helps with exporting the dataset in your preferred format. </w:t>
      </w:r>
      <w:r w:rsidR="0040110A">
        <w:t xml:space="preserve">Since the model training will be done through the </w:t>
      </w:r>
      <w:proofErr w:type="spellStart"/>
      <w:r w:rsidR="0040110A">
        <w:t>Tensorflow</w:t>
      </w:r>
      <w:proofErr w:type="spellEnd"/>
      <w:r w:rsidR="0040110A">
        <w:t xml:space="preserve"> API, the </w:t>
      </w:r>
      <w:proofErr w:type="spellStart"/>
      <w:r w:rsidR="0040110A">
        <w:t>TFRecord</w:t>
      </w:r>
      <w:proofErr w:type="spellEnd"/>
      <w:r w:rsidR="0040110A">
        <w:t xml:space="preserve"> format was chosen as the export format. As seen in figure 18 above, the dataset can also be downloaded locally to the device or through a link that provides a curl command with a unique token to the dataset that can be used to do training on the cloud.</w:t>
      </w:r>
    </w:p>
    <w:p w14:paraId="6AC97F1E" w14:textId="77777777" w:rsidR="0040110A" w:rsidRPr="002478A4" w:rsidRDefault="0040110A" w:rsidP="002478A4">
      <w:pPr>
        <w:pStyle w:val="Heading2"/>
        <w:spacing w:line="360" w:lineRule="auto"/>
        <w:jc w:val="both"/>
        <w:rPr>
          <w:rFonts w:ascii="Times New Roman" w:hAnsi="Times New Roman" w:cs="Times New Roman"/>
          <w:sz w:val="24"/>
          <w:szCs w:val="24"/>
        </w:rPr>
      </w:pPr>
      <w:bookmarkStart w:id="55" w:name="_Toc69079300"/>
      <w:r w:rsidRPr="002478A4">
        <w:rPr>
          <w:rFonts w:ascii="Times New Roman" w:hAnsi="Times New Roman" w:cs="Times New Roman"/>
          <w:sz w:val="24"/>
          <w:szCs w:val="24"/>
        </w:rPr>
        <w:t>5.3 Training the model</w:t>
      </w:r>
      <w:bookmarkEnd w:id="55"/>
    </w:p>
    <w:p w14:paraId="4F1E7F42" w14:textId="77777777" w:rsidR="00183F9C" w:rsidRPr="002478A4" w:rsidRDefault="00183F9C" w:rsidP="002478A4">
      <w:pPr>
        <w:spacing w:line="360" w:lineRule="auto"/>
        <w:jc w:val="both"/>
      </w:pPr>
      <w:r w:rsidRPr="002478A4">
        <w:t xml:space="preserve">Model training will be done through </w:t>
      </w:r>
      <w:proofErr w:type="spellStart"/>
      <w:r w:rsidRPr="002478A4">
        <w:t>Tensorflow</w:t>
      </w:r>
      <w:proofErr w:type="spellEnd"/>
      <w:r w:rsidRPr="002478A4">
        <w:t xml:space="preserve">, specifically the </w:t>
      </w:r>
      <w:proofErr w:type="spellStart"/>
      <w:r w:rsidRPr="002478A4">
        <w:t>Tensorflow</w:t>
      </w:r>
      <w:proofErr w:type="spellEnd"/>
      <w:r w:rsidRPr="002478A4">
        <w:t xml:space="preserve"> Object Detection API. There are a variety of models within the </w:t>
      </w:r>
      <w:proofErr w:type="spellStart"/>
      <w:r w:rsidRPr="002478A4">
        <w:t>Tensorflow’s</w:t>
      </w:r>
      <w:proofErr w:type="spellEnd"/>
      <w:r w:rsidRPr="002478A4">
        <w:t xml:space="preserve"> Object Detection model zoo. As mentioned before in the literature review and design chapters, this application will use the “SSD </w:t>
      </w:r>
      <w:proofErr w:type="spellStart"/>
      <w:r w:rsidRPr="002478A4">
        <w:t>MobileNet</w:t>
      </w:r>
      <w:proofErr w:type="spellEnd"/>
      <w:r w:rsidRPr="002478A4">
        <w:t xml:space="preserve"> V2” which is built following the CNN architecture with SSD algorithm at its base. The model training will also be done on the cloud through Google’s </w:t>
      </w:r>
      <w:proofErr w:type="spellStart"/>
      <w:r w:rsidRPr="002478A4">
        <w:t>Colab</w:t>
      </w:r>
      <w:proofErr w:type="spellEnd"/>
      <w:r w:rsidRPr="002478A4">
        <w:t xml:space="preserve"> as it provides top end computing power for free in a limited time period which will suffice for this project’s training purposes.</w:t>
      </w:r>
    </w:p>
    <w:p w14:paraId="6004ED67" w14:textId="77777777" w:rsidR="00183F9C" w:rsidRDefault="00183F9C" w:rsidP="003A02E8"/>
    <w:p w14:paraId="38146DDF" w14:textId="77777777" w:rsidR="00183F9C" w:rsidRPr="002478A4" w:rsidRDefault="00183F9C" w:rsidP="002478A4">
      <w:pPr>
        <w:pStyle w:val="Heading3"/>
        <w:spacing w:line="360" w:lineRule="auto"/>
        <w:ind w:firstLine="720"/>
        <w:jc w:val="both"/>
        <w:rPr>
          <w:rFonts w:ascii="Times New Roman" w:hAnsi="Times New Roman" w:cs="Times New Roman"/>
        </w:rPr>
      </w:pPr>
      <w:bookmarkStart w:id="56" w:name="_Toc69079301"/>
      <w:r w:rsidRPr="002478A4">
        <w:rPr>
          <w:rFonts w:ascii="Times New Roman" w:hAnsi="Times New Roman" w:cs="Times New Roman"/>
        </w:rPr>
        <w:lastRenderedPageBreak/>
        <w:t>5.3.1 Importing the required libraries</w:t>
      </w:r>
      <w:r w:rsidR="00F811FF" w:rsidRPr="002478A4">
        <w:rPr>
          <w:rFonts w:ascii="Times New Roman" w:hAnsi="Times New Roman" w:cs="Times New Roman"/>
        </w:rPr>
        <w:t xml:space="preserve"> and files</w:t>
      </w:r>
      <w:bookmarkEnd w:id="56"/>
    </w:p>
    <w:p w14:paraId="02C7DB9B" w14:textId="77777777" w:rsidR="00183F9C" w:rsidRDefault="006A00AE" w:rsidP="00183F9C">
      <w:pPr>
        <w:keepNext/>
        <w:jc w:val="center"/>
      </w:pPr>
      <w:r>
        <w:pict w14:anchorId="46506449">
          <v:shape id="_x0000_i1043" type="#_x0000_t75" style="width:347.1pt;height:105.95pt">
            <v:imagedata r:id="rId24" o:title="chrome_9DFTq90a4G"/>
          </v:shape>
        </w:pict>
      </w:r>
    </w:p>
    <w:p w14:paraId="484089BF" w14:textId="7B0BCA24" w:rsidR="00183F9C" w:rsidRDefault="00183F9C" w:rsidP="00183F9C">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1</w:t>
      </w:r>
      <w:r w:rsidR="00E6033F">
        <w:rPr>
          <w:noProof/>
        </w:rPr>
        <w:fldChar w:fldCharType="end"/>
      </w:r>
      <w:r>
        <w:t xml:space="preserve"> Importing </w:t>
      </w:r>
      <w:proofErr w:type="spellStart"/>
      <w:r>
        <w:t>Tensorflow</w:t>
      </w:r>
      <w:proofErr w:type="spellEnd"/>
      <w:r>
        <w:t xml:space="preserve"> libraries</w:t>
      </w:r>
    </w:p>
    <w:p w14:paraId="6EF14651" w14:textId="77777777" w:rsidR="00183F9C" w:rsidRDefault="00F811FF" w:rsidP="002478A4">
      <w:pPr>
        <w:spacing w:line="360" w:lineRule="auto"/>
        <w:ind w:left="720"/>
        <w:jc w:val="both"/>
      </w:pPr>
      <w:r>
        <w:t xml:space="preserve">To train the model, the </w:t>
      </w:r>
      <w:proofErr w:type="spellStart"/>
      <w:r>
        <w:t>Tensorflow</w:t>
      </w:r>
      <w:proofErr w:type="spellEnd"/>
      <w:r>
        <w:t xml:space="preserve"> model repository has to first be downloaded from their </w:t>
      </w:r>
      <w:proofErr w:type="spellStart"/>
      <w:r>
        <w:t>github</w:t>
      </w:r>
      <w:proofErr w:type="spellEnd"/>
      <w:r>
        <w:t xml:space="preserve"> website. After downloading, the </w:t>
      </w:r>
      <w:proofErr w:type="spellStart"/>
      <w:r>
        <w:t>protos</w:t>
      </w:r>
      <w:proofErr w:type="spellEnd"/>
      <w:r>
        <w:t xml:space="preserve"> files have to be compiled with the Protocol Buffer library and then install all the relevant libraries with the setup file inside the </w:t>
      </w:r>
      <w:proofErr w:type="spellStart"/>
      <w:r>
        <w:t>respository</w:t>
      </w:r>
      <w:proofErr w:type="spellEnd"/>
      <w:r>
        <w:t xml:space="preserve"> as seen in figure 19.</w:t>
      </w:r>
    </w:p>
    <w:p w14:paraId="392391C7" w14:textId="77777777" w:rsidR="00F811FF" w:rsidRDefault="00F811FF" w:rsidP="00F811FF">
      <w:pPr>
        <w:keepNext/>
        <w:ind w:left="720"/>
        <w:jc w:val="center"/>
      </w:pPr>
      <w:r>
        <w:rPr>
          <w:noProof/>
        </w:rPr>
        <mc:AlternateContent>
          <mc:Choice Requires="wps">
            <w:drawing>
              <wp:anchor distT="0" distB="0" distL="114300" distR="114300" simplePos="0" relativeHeight="251659264" behindDoc="0" locked="0" layoutInCell="1" allowOverlap="1" wp14:anchorId="15241838" wp14:editId="24C1CBB3">
                <wp:simplePos x="0" y="0"/>
                <wp:positionH relativeFrom="column">
                  <wp:posOffset>2536166</wp:posOffset>
                </wp:positionH>
                <wp:positionV relativeFrom="paragraph">
                  <wp:posOffset>280802</wp:posOffset>
                </wp:positionV>
                <wp:extent cx="1233577" cy="138022"/>
                <wp:effectExtent l="0" t="0" r="24130" b="14605"/>
                <wp:wrapNone/>
                <wp:docPr id="1" name="Rectangle 1"/>
                <wp:cNvGraphicFramePr/>
                <a:graphic xmlns:a="http://schemas.openxmlformats.org/drawingml/2006/main">
                  <a:graphicData uri="http://schemas.microsoft.com/office/word/2010/wordprocessingShape">
                    <wps:wsp>
                      <wps:cNvSpPr/>
                      <wps:spPr>
                        <a:xfrm>
                          <a:off x="0" y="0"/>
                          <a:ext cx="1233577" cy="13802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056363F" id="Rectangle 1" o:spid="_x0000_s1026" style="position:absolute;margin-left:199.7pt;margin-top:22.1pt;width:97.15pt;height:10.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" fillcolor="#5b9bd5 [3204]" strokecolor="#1f4d78 [1604]" strokeweight="1pt"/>
            </w:pict>
          </mc:Fallback>
        </mc:AlternateContent>
      </w:r>
      <w:r w:rsidR="006A00AE">
        <w:pict w14:anchorId="39B06413">
          <v:shape id="_x0000_i1044" type="#_x0000_t75" style="width:468pt;height:55pt">
            <v:imagedata r:id="rId25" o:title="chrome_WTAmiTUsYC"/>
          </v:shape>
        </w:pict>
      </w:r>
    </w:p>
    <w:p w14:paraId="249C5EFA" w14:textId="0AB73B4D" w:rsidR="00F811FF" w:rsidRDefault="00F811FF" w:rsidP="00F811FF">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2</w:t>
      </w:r>
      <w:r w:rsidR="00E6033F">
        <w:rPr>
          <w:noProof/>
        </w:rPr>
        <w:fldChar w:fldCharType="end"/>
      </w:r>
      <w:r>
        <w:t xml:space="preserve"> Importing data from </w:t>
      </w:r>
      <w:proofErr w:type="spellStart"/>
      <w:r>
        <w:t>Roboflow</w:t>
      </w:r>
      <w:proofErr w:type="spellEnd"/>
    </w:p>
    <w:p w14:paraId="4636E60A" w14:textId="0BEFA057" w:rsidR="00F811FF" w:rsidRDefault="00F811FF" w:rsidP="002478A4">
      <w:pPr>
        <w:spacing w:line="360" w:lineRule="auto"/>
        <w:ind w:left="720"/>
        <w:jc w:val="both"/>
      </w:pPr>
      <w:r>
        <w:t xml:space="preserve">The data that was processed and split in </w:t>
      </w:r>
      <w:proofErr w:type="spellStart"/>
      <w:r>
        <w:t>Roboflow</w:t>
      </w:r>
      <w:proofErr w:type="spellEnd"/>
      <w:r>
        <w:t xml:space="preserve"> now needs to be imported into the cloud and is done as seen in figure 20. As the token is unique to every user, it has been hidden here so that data is not leaked.</w:t>
      </w:r>
    </w:p>
    <w:p w14:paraId="4323F915" w14:textId="77777777" w:rsidR="00F811FF" w:rsidRPr="002478A4" w:rsidRDefault="00F811FF" w:rsidP="00F811FF">
      <w:pPr>
        <w:pStyle w:val="Heading3"/>
        <w:ind w:firstLine="720"/>
        <w:rPr>
          <w:rFonts w:ascii="Times New Roman" w:hAnsi="Times New Roman" w:cs="Times New Roman"/>
        </w:rPr>
      </w:pPr>
      <w:bookmarkStart w:id="57" w:name="_Toc69079302"/>
      <w:r w:rsidRPr="002478A4">
        <w:rPr>
          <w:rFonts w:ascii="Times New Roman" w:hAnsi="Times New Roman" w:cs="Times New Roman"/>
        </w:rPr>
        <w:t>5.3.2 Setting up training parameters and configurations</w:t>
      </w:r>
      <w:bookmarkEnd w:id="57"/>
    </w:p>
    <w:p w14:paraId="5617603C" w14:textId="77777777" w:rsidR="00F811FF" w:rsidRDefault="00F811FF" w:rsidP="00F811FF">
      <w:pPr>
        <w:keepNext/>
        <w:jc w:val="center"/>
      </w:pPr>
      <w:r>
        <w:rPr>
          <w:noProof/>
        </w:rPr>
        <w:drawing>
          <wp:inline distT="0" distB="0" distL="0" distR="0" wp14:anchorId="3EFC02C5" wp14:editId="65031F8C">
            <wp:extent cx="5063705" cy="152560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54079" cy="1552832"/>
                    </a:xfrm>
                    <a:prstGeom prst="rect">
                      <a:avLst/>
                    </a:prstGeom>
                  </pic:spPr>
                </pic:pic>
              </a:graphicData>
            </a:graphic>
          </wp:inline>
        </w:drawing>
      </w:r>
    </w:p>
    <w:p w14:paraId="59D3D42F" w14:textId="5939DC00" w:rsidR="00F811FF" w:rsidRDefault="00F811FF" w:rsidP="00F811FF">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3</w:t>
      </w:r>
      <w:r w:rsidR="00E6033F">
        <w:rPr>
          <w:noProof/>
        </w:rPr>
        <w:fldChar w:fldCharType="end"/>
      </w:r>
      <w:r>
        <w:t xml:space="preserve"> Parameters</w:t>
      </w:r>
    </w:p>
    <w:p w14:paraId="2E7FE89D" w14:textId="77777777" w:rsidR="00F811FF" w:rsidRDefault="00F811FF" w:rsidP="002478A4">
      <w:pPr>
        <w:spacing w:line="360" w:lineRule="auto"/>
        <w:ind w:left="720"/>
        <w:jc w:val="both"/>
      </w:pPr>
      <w:r>
        <w:t>In figure 21, the variables are setup with the appropriate names and values to make inputting easier later on as the names of the model files and checkpoints are long.</w:t>
      </w:r>
      <w:r w:rsidR="00675A37">
        <w:t xml:space="preserve"> </w:t>
      </w:r>
    </w:p>
    <w:p w14:paraId="7C0BAB32" w14:textId="77777777" w:rsidR="00F811FF" w:rsidRDefault="006A00AE" w:rsidP="00F811FF">
      <w:pPr>
        <w:keepNext/>
        <w:jc w:val="center"/>
      </w:pPr>
      <w:r>
        <w:lastRenderedPageBreak/>
        <w:pict w14:anchorId="43DE31D9">
          <v:shape id="_x0000_i1045" type="#_x0000_t75" style="width:403.45pt;height:312.45pt">
            <v:imagedata r:id="rId27" o:title="chrome_ydvvdc9W4k"/>
          </v:shape>
        </w:pict>
      </w:r>
    </w:p>
    <w:p w14:paraId="66B38709" w14:textId="5F4DF2EB" w:rsidR="00F811FF" w:rsidRDefault="00F811FF" w:rsidP="00F811FF">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4</w:t>
      </w:r>
      <w:r w:rsidR="00E6033F">
        <w:rPr>
          <w:noProof/>
        </w:rPr>
        <w:fldChar w:fldCharType="end"/>
      </w:r>
      <w:r>
        <w:t xml:space="preserve"> Setting up configurations</w:t>
      </w:r>
    </w:p>
    <w:p w14:paraId="10505770" w14:textId="77777777" w:rsidR="00675A37" w:rsidRDefault="006A00AE" w:rsidP="00675A37">
      <w:pPr>
        <w:keepNext/>
        <w:jc w:val="center"/>
      </w:pPr>
      <w:r>
        <w:lastRenderedPageBreak/>
        <w:pict w14:anchorId="3E2B3291">
          <v:shape id="_x0000_i1046" type="#_x0000_t75" style="width:193.6pt;height:396pt">
            <v:imagedata r:id="rId28" o:title="chrome_rWN5lYb5Lt"/>
          </v:shape>
        </w:pict>
      </w:r>
    </w:p>
    <w:p w14:paraId="75371E21" w14:textId="0E8752E7" w:rsidR="00675A37" w:rsidRPr="00675A37" w:rsidRDefault="00675A37" w:rsidP="00675A37">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5</w:t>
      </w:r>
      <w:r w:rsidR="00E6033F">
        <w:rPr>
          <w:noProof/>
        </w:rPr>
        <w:fldChar w:fldCharType="end"/>
      </w:r>
      <w:r>
        <w:t xml:space="preserve"> Snippet of the final configuration</w:t>
      </w:r>
    </w:p>
    <w:p w14:paraId="5E8BCBE7" w14:textId="6894590D" w:rsidR="00F811FF" w:rsidRDefault="00F811FF" w:rsidP="002478A4">
      <w:pPr>
        <w:spacing w:line="360" w:lineRule="auto"/>
        <w:ind w:left="720"/>
        <w:jc w:val="both"/>
      </w:pPr>
      <w:r>
        <w:t xml:space="preserve">Next up is editing the configurations </w:t>
      </w:r>
      <w:r w:rsidR="00675A37">
        <w:t>for the model training. The base model comes with a template configuration file but it needs to be changed so that it is suitable for this application’s purposes. In figure 22</w:t>
      </w:r>
      <w:r w:rsidR="002478A4">
        <w:t>, there</w:t>
      </w:r>
      <w:r w:rsidR="00675A37">
        <w:t xml:space="preserve"> is an example of some of the parameters being changed to suit this project</w:t>
      </w:r>
      <w:r w:rsidR="002478A4">
        <w:t>’s purposes</w:t>
      </w:r>
      <w:r w:rsidR="00675A37">
        <w:t xml:space="preserve">. </w:t>
      </w:r>
    </w:p>
    <w:p w14:paraId="341A36C2" w14:textId="77777777" w:rsidR="00675A37" w:rsidRDefault="00675A37" w:rsidP="00675A37"/>
    <w:p w14:paraId="6CB38225" w14:textId="77777777" w:rsidR="00675A37" w:rsidRPr="002478A4" w:rsidRDefault="00675A37" w:rsidP="00341C85">
      <w:pPr>
        <w:pStyle w:val="Heading3"/>
        <w:ind w:firstLine="720"/>
        <w:rPr>
          <w:rFonts w:ascii="Times New Roman" w:hAnsi="Times New Roman" w:cs="Times New Roman"/>
        </w:rPr>
      </w:pPr>
      <w:bookmarkStart w:id="58" w:name="_Toc69079303"/>
      <w:r w:rsidRPr="002478A4">
        <w:rPr>
          <w:rFonts w:ascii="Times New Roman" w:hAnsi="Times New Roman" w:cs="Times New Roman"/>
        </w:rPr>
        <w:lastRenderedPageBreak/>
        <w:t>5.3.3 Beginning Model Training</w:t>
      </w:r>
      <w:bookmarkEnd w:id="58"/>
    </w:p>
    <w:p w14:paraId="3D94C532" w14:textId="77777777" w:rsidR="00675A37" w:rsidRDefault="006A00AE" w:rsidP="00675A37">
      <w:pPr>
        <w:keepNext/>
        <w:jc w:val="center"/>
      </w:pPr>
      <w:r>
        <w:pict w14:anchorId="1A3FAB43">
          <v:shape id="_x0000_i1047" type="#_x0000_t75" style="width:411.6pt;height:109.35pt">
            <v:imagedata r:id="rId29" o:title="chrome_fYt5wpCqrt"/>
          </v:shape>
        </w:pict>
      </w:r>
    </w:p>
    <w:p w14:paraId="0F5DDD78" w14:textId="52ADB5CA" w:rsidR="00675A37" w:rsidRDefault="00675A37" w:rsidP="00675A37">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6</w:t>
      </w:r>
      <w:r w:rsidR="00E6033F">
        <w:rPr>
          <w:noProof/>
        </w:rPr>
        <w:fldChar w:fldCharType="end"/>
      </w:r>
      <w:r>
        <w:t xml:space="preserve"> Model training code snippet</w:t>
      </w:r>
    </w:p>
    <w:p w14:paraId="1F05F0F4" w14:textId="77777777" w:rsidR="00675A37" w:rsidRDefault="006A00AE" w:rsidP="00D71231">
      <w:pPr>
        <w:keepNext/>
        <w:jc w:val="center"/>
      </w:pPr>
      <w:r>
        <w:pict w14:anchorId="1799E0DD">
          <v:shape id="_x0000_i1048" type="#_x0000_t75" style="width:410.95pt;height:167.1pt">
            <v:imagedata r:id="rId30" o:title="chrome_r8YFt09cIA"/>
          </v:shape>
        </w:pict>
      </w:r>
    </w:p>
    <w:p w14:paraId="41F9887F" w14:textId="486718E1" w:rsidR="00675A37" w:rsidRDefault="00675A37" w:rsidP="00675A37">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7</w:t>
      </w:r>
      <w:r w:rsidR="00E6033F">
        <w:rPr>
          <w:noProof/>
        </w:rPr>
        <w:fldChar w:fldCharType="end"/>
      </w:r>
      <w:r>
        <w:t xml:space="preserve"> Model training progress</w:t>
      </w:r>
    </w:p>
    <w:p w14:paraId="1CF65165" w14:textId="77777777" w:rsidR="00675A37" w:rsidRDefault="00675A37" w:rsidP="002478A4">
      <w:pPr>
        <w:spacing w:line="360" w:lineRule="auto"/>
        <w:ind w:left="720"/>
        <w:jc w:val="both"/>
      </w:pPr>
      <w:r>
        <w:t xml:space="preserve">In figure 24, the code to initiate the training can be seen. The code is simple because all the configurations have already been done in a text file from the sections before this. Figure 25 shows the model training progress. Only one version of configurations and model training is shown here for simplicity but </w:t>
      </w:r>
      <w:r w:rsidR="00BB663C">
        <w:t>different parameters and datasets have been attempted to find a model that fits the project’s scope best.</w:t>
      </w:r>
    </w:p>
    <w:p w14:paraId="309D60B1" w14:textId="77777777" w:rsidR="00341C85" w:rsidRDefault="00341C85" w:rsidP="00D71231">
      <w:pPr>
        <w:ind w:left="720"/>
      </w:pPr>
    </w:p>
    <w:p w14:paraId="20932757" w14:textId="77777777" w:rsidR="00341C85" w:rsidRPr="002478A4" w:rsidRDefault="00341C85" w:rsidP="00341C85">
      <w:pPr>
        <w:pStyle w:val="Heading3"/>
        <w:ind w:firstLine="720"/>
        <w:rPr>
          <w:rFonts w:ascii="Times New Roman" w:hAnsi="Times New Roman" w:cs="Times New Roman"/>
        </w:rPr>
      </w:pPr>
      <w:bookmarkStart w:id="59" w:name="_Toc69079304"/>
      <w:r w:rsidRPr="002478A4">
        <w:rPr>
          <w:rFonts w:ascii="Times New Roman" w:hAnsi="Times New Roman" w:cs="Times New Roman"/>
        </w:rPr>
        <w:t>5.4.4 Exporting the Model</w:t>
      </w:r>
      <w:bookmarkEnd w:id="59"/>
    </w:p>
    <w:p w14:paraId="4859018F" w14:textId="77777777" w:rsidR="00341C85" w:rsidRDefault="006A00AE" w:rsidP="00341C85">
      <w:pPr>
        <w:keepNext/>
        <w:jc w:val="center"/>
      </w:pPr>
      <w:r>
        <w:pict w14:anchorId="0554489E">
          <v:shape id="_x0000_i1049" type="#_x0000_t75" style="width:396.7pt;height:85.6pt">
            <v:imagedata r:id="rId31" o:title="chrome_PZQmiJAtS8"/>
          </v:shape>
        </w:pict>
      </w:r>
    </w:p>
    <w:p w14:paraId="199D9355" w14:textId="61EF5539" w:rsidR="00341C85" w:rsidRDefault="00341C85" w:rsidP="00341C85">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8</w:t>
      </w:r>
      <w:r w:rsidR="00E6033F">
        <w:rPr>
          <w:noProof/>
        </w:rPr>
        <w:fldChar w:fldCharType="end"/>
      </w:r>
      <w:r>
        <w:t xml:space="preserve"> Export model code</w:t>
      </w:r>
    </w:p>
    <w:p w14:paraId="4D29E930" w14:textId="77777777" w:rsidR="00341C85" w:rsidRDefault="006A00AE" w:rsidP="00341C85">
      <w:pPr>
        <w:keepNext/>
        <w:jc w:val="center"/>
      </w:pPr>
      <w:r>
        <w:lastRenderedPageBreak/>
        <w:pict w14:anchorId="0D729012">
          <v:shape id="_x0000_i1050" type="#_x0000_t75" style="width:402.1pt;height:78.1pt">
            <v:imagedata r:id="rId32" o:title="chrome_9FQtzDt1tE"/>
          </v:shape>
        </w:pict>
      </w:r>
    </w:p>
    <w:p w14:paraId="5BE3B0F3" w14:textId="61B54EDB" w:rsidR="00341C85" w:rsidRDefault="00341C85" w:rsidP="00341C85">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29</w:t>
      </w:r>
      <w:r w:rsidR="00E6033F">
        <w:rPr>
          <w:noProof/>
        </w:rPr>
        <w:fldChar w:fldCharType="end"/>
      </w:r>
      <w:r>
        <w:t xml:space="preserve"> Downloading model to device</w:t>
      </w:r>
    </w:p>
    <w:p w14:paraId="4908444D" w14:textId="77777777" w:rsidR="00341C85" w:rsidRDefault="00341C85" w:rsidP="002478A4">
      <w:pPr>
        <w:spacing w:line="360" w:lineRule="auto"/>
        <w:ind w:left="720"/>
        <w:jc w:val="both"/>
      </w:pPr>
      <w:r>
        <w:t>Last but not least is exporting the model as seen in figure 26 and then downloading it to the local device following figure 27.</w:t>
      </w:r>
    </w:p>
    <w:p w14:paraId="5D3118A2" w14:textId="77777777" w:rsidR="00341C85" w:rsidRDefault="00341C85" w:rsidP="00341C85"/>
    <w:p w14:paraId="512B5BFC" w14:textId="65AAA5A5" w:rsidR="005734F9" w:rsidRPr="002478A4" w:rsidRDefault="00341C85" w:rsidP="002478A4">
      <w:pPr>
        <w:pStyle w:val="Heading2"/>
        <w:spacing w:line="360" w:lineRule="auto"/>
        <w:jc w:val="both"/>
        <w:rPr>
          <w:rFonts w:ascii="Times New Roman" w:hAnsi="Times New Roman" w:cs="Times New Roman"/>
          <w:sz w:val="24"/>
          <w:szCs w:val="24"/>
        </w:rPr>
      </w:pPr>
      <w:bookmarkStart w:id="60" w:name="_Toc69079305"/>
      <w:r w:rsidRPr="002478A4">
        <w:rPr>
          <w:rFonts w:ascii="Times New Roman" w:hAnsi="Times New Roman" w:cs="Times New Roman"/>
          <w:sz w:val="24"/>
          <w:szCs w:val="24"/>
        </w:rPr>
        <w:t>5.4 Creating the Application</w:t>
      </w:r>
      <w:bookmarkEnd w:id="60"/>
    </w:p>
    <w:p w14:paraId="0774A4E6" w14:textId="77777777" w:rsidR="005734F9" w:rsidRPr="002478A4" w:rsidRDefault="005734F9" w:rsidP="002478A4">
      <w:pPr>
        <w:pStyle w:val="Heading3"/>
        <w:spacing w:line="360" w:lineRule="auto"/>
        <w:ind w:firstLine="720"/>
        <w:jc w:val="both"/>
        <w:rPr>
          <w:rFonts w:ascii="Times New Roman" w:hAnsi="Times New Roman" w:cs="Times New Roman"/>
        </w:rPr>
      </w:pPr>
      <w:bookmarkStart w:id="61" w:name="_Toc69079306"/>
      <w:r w:rsidRPr="002478A4">
        <w:rPr>
          <w:rFonts w:ascii="Times New Roman" w:hAnsi="Times New Roman" w:cs="Times New Roman"/>
        </w:rPr>
        <w:t>5.4.1 Designing the GUI</w:t>
      </w:r>
      <w:bookmarkEnd w:id="61"/>
    </w:p>
    <w:p w14:paraId="20E6B092" w14:textId="77777777" w:rsidR="005734F9" w:rsidRDefault="006A00AE" w:rsidP="005734F9">
      <w:pPr>
        <w:keepNext/>
        <w:ind w:left="720"/>
        <w:jc w:val="center"/>
      </w:pPr>
      <w:r>
        <w:pict w14:anchorId="7F0DBEA1">
          <v:shape id="_x0000_i1051" type="#_x0000_t75" style="width:321.95pt;height:378.35pt">
            <v:imagedata r:id="rId33" o:title="chrome_y6VWMyDsPZ"/>
          </v:shape>
        </w:pict>
      </w:r>
    </w:p>
    <w:p w14:paraId="4D10A08A" w14:textId="760F70F8" w:rsidR="00675A37" w:rsidRDefault="005734F9" w:rsidP="005734F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0</w:t>
      </w:r>
      <w:r w:rsidR="00E6033F">
        <w:rPr>
          <w:noProof/>
        </w:rPr>
        <w:fldChar w:fldCharType="end"/>
      </w:r>
      <w:r>
        <w:t xml:space="preserve"> GUI code snippet</w:t>
      </w:r>
    </w:p>
    <w:p w14:paraId="11EB9D43" w14:textId="77777777" w:rsidR="00675A37" w:rsidRPr="00F811FF" w:rsidRDefault="00675A37" w:rsidP="00675A37">
      <w:pPr>
        <w:ind w:left="720"/>
      </w:pPr>
    </w:p>
    <w:p w14:paraId="16FCBFA0" w14:textId="77777777" w:rsidR="005734F9" w:rsidRDefault="006A00AE" w:rsidP="005734F9">
      <w:pPr>
        <w:keepNext/>
        <w:ind w:left="720"/>
        <w:jc w:val="center"/>
      </w:pPr>
      <w:r>
        <w:lastRenderedPageBreak/>
        <w:pict w14:anchorId="4D571A41">
          <v:shape id="_x0000_i1052" type="#_x0000_t75" style="width:216.7pt;height:359.3pt">
            <v:imagedata r:id="rId34" o:title="chrome_rIC685Li42"/>
          </v:shape>
        </w:pict>
      </w:r>
    </w:p>
    <w:p w14:paraId="79501E02" w14:textId="5632C747" w:rsidR="00F811FF" w:rsidRDefault="005734F9" w:rsidP="005734F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1</w:t>
      </w:r>
      <w:r w:rsidR="00E6033F">
        <w:rPr>
          <w:noProof/>
        </w:rPr>
        <w:fldChar w:fldCharType="end"/>
      </w:r>
      <w:r>
        <w:t xml:space="preserve"> </w:t>
      </w:r>
      <w:proofErr w:type="spellStart"/>
      <w:r>
        <w:t>Transign</w:t>
      </w:r>
      <w:proofErr w:type="spellEnd"/>
      <w:r>
        <w:t xml:space="preserve"> GUI</w:t>
      </w:r>
    </w:p>
    <w:p w14:paraId="119C3E79" w14:textId="77777777" w:rsidR="005734F9" w:rsidRDefault="005734F9" w:rsidP="002478A4">
      <w:pPr>
        <w:spacing w:line="360" w:lineRule="auto"/>
        <w:ind w:left="720"/>
        <w:jc w:val="both"/>
      </w:pPr>
      <w:r>
        <w:t xml:space="preserve">The GUI for the application was designed with </w:t>
      </w:r>
      <w:proofErr w:type="spellStart"/>
      <w:r>
        <w:t>Tkinter</w:t>
      </w:r>
      <w:proofErr w:type="spellEnd"/>
      <w:r>
        <w:t>, a python library for drawing graphical elements. In figure 28, a snippet of the GUI code can be seen followed by how the complete product looks in figure 29.</w:t>
      </w:r>
    </w:p>
    <w:p w14:paraId="3215524B" w14:textId="77777777" w:rsidR="00E13EDE" w:rsidRDefault="00E13EDE" w:rsidP="005734F9">
      <w:pPr>
        <w:ind w:left="720"/>
      </w:pPr>
    </w:p>
    <w:p w14:paraId="7702D2C5" w14:textId="77777777" w:rsidR="00E13EDE" w:rsidRDefault="00E13EDE" w:rsidP="005734F9">
      <w:pPr>
        <w:ind w:left="720"/>
      </w:pPr>
    </w:p>
    <w:p w14:paraId="425CD35E" w14:textId="77777777" w:rsidR="00E13EDE" w:rsidRDefault="00E13EDE" w:rsidP="005734F9">
      <w:pPr>
        <w:ind w:left="720"/>
      </w:pPr>
    </w:p>
    <w:p w14:paraId="7E25841A" w14:textId="77777777" w:rsidR="00E13EDE" w:rsidRDefault="00E13EDE" w:rsidP="005734F9">
      <w:pPr>
        <w:ind w:left="720"/>
      </w:pPr>
    </w:p>
    <w:p w14:paraId="0049DA2D" w14:textId="77777777" w:rsidR="00E13EDE" w:rsidRDefault="00E13EDE" w:rsidP="005734F9">
      <w:pPr>
        <w:ind w:left="720"/>
      </w:pPr>
    </w:p>
    <w:p w14:paraId="2C43A639" w14:textId="77777777" w:rsidR="00E13EDE" w:rsidRDefault="00E13EDE" w:rsidP="005734F9">
      <w:pPr>
        <w:ind w:left="720"/>
      </w:pPr>
    </w:p>
    <w:p w14:paraId="3A4CA330" w14:textId="77777777" w:rsidR="00E13EDE" w:rsidRDefault="00E13EDE" w:rsidP="005734F9">
      <w:pPr>
        <w:ind w:left="720"/>
      </w:pPr>
    </w:p>
    <w:p w14:paraId="291D3F6E" w14:textId="77777777" w:rsidR="00E13EDE" w:rsidRDefault="00E13EDE" w:rsidP="005734F9">
      <w:pPr>
        <w:ind w:left="720"/>
      </w:pPr>
    </w:p>
    <w:p w14:paraId="62173461" w14:textId="77777777" w:rsidR="00E13EDE" w:rsidRPr="002478A4" w:rsidRDefault="005734F9" w:rsidP="002478A4">
      <w:pPr>
        <w:pStyle w:val="Heading3"/>
        <w:spacing w:line="360" w:lineRule="auto"/>
        <w:ind w:firstLine="720"/>
        <w:jc w:val="both"/>
        <w:rPr>
          <w:rFonts w:ascii="Times New Roman" w:hAnsi="Times New Roman" w:cs="Times New Roman"/>
        </w:rPr>
      </w:pPr>
      <w:bookmarkStart w:id="62" w:name="_Toc69079307"/>
      <w:r w:rsidRPr="002478A4">
        <w:rPr>
          <w:rFonts w:ascii="Times New Roman" w:hAnsi="Times New Roman" w:cs="Times New Roman"/>
        </w:rPr>
        <w:lastRenderedPageBreak/>
        <w:t xml:space="preserve">5.4.2 </w:t>
      </w:r>
      <w:r w:rsidR="00E13EDE" w:rsidRPr="002478A4">
        <w:rPr>
          <w:rFonts w:ascii="Times New Roman" w:hAnsi="Times New Roman" w:cs="Times New Roman"/>
        </w:rPr>
        <w:t>Sending Data for Predictions</w:t>
      </w:r>
      <w:bookmarkEnd w:id="62"/>
    </w:p>
    <w:p w14:paraId="2F4149C7" w14:textId="77777777" w:rsidR="00E13EDE" w:rsidRDefault="00E13EDE" w:rsidP="00E13EDE">
      <w:pPr>
        <w:keepNext/>
      </w:pPr>
      <w:r>
        <w:tab/>
      </w:r>
      <w:r w:rsidR="006A00AE">
        <w:pict w14:anchorId="2196FB85">
          <v:shape id="_x0000_i1053" type="#_x0000_t75" style="width:382.4pt;height:201.05pt">
            <v:imagedata r:id="rId35" o:title="chrome_HtxfV6PTnx"/>
          </v:shape>
        </w:pict>
      </w:r>
    </w:p>
    <w:p w14:paraId="76B81747" w14:textId="13914E95" w:rsidR="00E13EDE" w:rsidRDefault="00E13EDE" w:rsidP="002478A4">
      <w:pPr>
        <w:pStyle w:val="Caption"/>
        <w:ind w:left="2160" w:firstLine="720"/>
        <w:jc w:val="both"/>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2</w:t>
      </w:r>
      <w:r w:rsidR="00E6033F">
        <w:rPr>
          <w:noProof/>
        </w:rPr>
        <w:fldChar w:fldCharType="end"/>
      </w:r>
      <w:r>
        <w:t xml:space="preserve"> Camera reading snippet</w:t>
      </w:r>
    </w:p>
    <w:p w14:paraId="0F6203A5" w14:textId="77777777" w:rsidR="00E13EDE" w:rsidRDefault="006A00AE" w:rsidP="00E13EDE">
      <w:pPr>
        <w:keepNext/>
        <w:jc w:val="center"/>
      </w:pPr>
      <w:r>
        <w:pict w14:anchorId="383BD0DE">
          <v:shape id="_x0000_i1054" type="#_x0000_t75" style="width:375.6pt;height:296.85pt">
            <v:imagedata r:id="rId36" o:title="chrome_jFJtmRSObv"/>
          </v:shape>
        </w:pict>
      </w:r>
    </w:p>
    <w:p w14:paraId="3E32865E" w14:textId="5DEFF574" w:rsidR="00E13EDE" w:rsidRPr="00E13EDE" w:rsidRDefault="00E13EDE" w:rsidP="00E13EDE">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3</w:t>
      </w:r>
      <w:r w:rsidR="00E6033F">
        <w:rPr>
          <w:noProof/>
        </w:rPr>
        <w:fldChar w:fldCharType="end"/>
      </w:r>
      <w:r>
        <w:t xml:space="preserve"> </w:t>
      </w:r>
      <w:proofErr w:type="spellStart"/>
      <w:r>
        <w:t>OpenCV</w:t>
      </w:r>
      <w:proofErr w:type="spellEnd"/>
      <w:r>
        <w:t xml:space="preserve"> Window</w:t>
      </w:r>
    </w:p>
    <w:p w14:paraId="33598B2E" w14:textId="77777777" w:rsidR="00F811FF" w:rsidRPr="00183F9C" w:rsidRDefault="00F811FF" w:rsidP="00183F9C">
      <w:r>
        <w:tab/>
      </w:r>
    </w:p>
    <w:p w14:paraId="0D3D450C" w14:textId="77777777" w:rsidR="00183F9C" w:rsidRPr="00183F9C" w:rsidRDefault="00183F9C" w:rsidP="00183F9C"/>
    <w:p w14:paraId="028E8EF7" w14:textId="77777777" w:rsidR="00183F9C" w:rsidRDefault="00183F9C" w:rsidP="003A02E8">
      <w:r>
        <w:tab/>
      </w:r>
    </w:p>
    <w:p w14:paraId="320F56A6" w14:textId="77777777" w:rsidR="003A02E8" w:rsidRDefault="00E13EDE" w:rsidP="002478A4">
      <w:pPr>
        <w:spacing w:line="360" w:lineRule="auto"/>
        <w:ind w:left="720"/>
        <w:jc w:val="both"/>
      </w:pPr>
      <w:r>
        <w:lastRenderedPageBreak/>
        <w:t xml:space="preserve">In figure 30, a snippet of code to start the camera and read the frames can be seen. The </w:t>
      </w:r>
      <w:proofErr w:type="spellStart"/>
      <w:r>
        <w:t>show_frame</w:t>
      </w:r>
      <w:proofErr w:type="spellEnd"/>
      <w:r>
        <w:t xml:space="preserve"> function initializes the camera and then passes the object over to </w:t>
      </w:r>
      <w:proofErr w:type="spellStart"/>
      <w:r>
        <w:t>update_text</w:t>
      </w:r>
      <w:proofErr w:type="spellEnd"/>
      <w:r>
        <w:t xml:space="preserve"> where tasks such as inference, updating text graphics, and calling the speech synthesizer will be done. Figure 31 shows what the </w:t>
      </w:r>
      <w:proofErr w:type="spellStart"/>
      <w:r>
        <w:t>OpenCV</w:t>
      </w:r>
      <w:proofErr w:type="spellEnd"/>
      <w:r>
        <w:t xml:space="preserve"> window looks like to the user.</w:t>
      </w:r>
    </w:p>
    <w:p w14:paraId="117BEBA3" w14:textId="77777777" w:rsidR="00E13EDE" w:rsidRDefault="006A00AE" w:rsidP="00E13EDE">
      <w:pPr>
        <w:keepNext/>
        <w:jc w:val="center"/>
      </w:pPr>
      <w:r>
        <w:pict w14:anchorId="69C8AD49">
          <v:shape id="_x0000_i1055" type="#_x0000_t75" style="width:393.95pt;height:302.25pt">
            <v:imagedata r:id="rId37" o:title="chrome_rqSujNZos8"/>
          </v:shape>
        </w:pict>
      </w:r>
    </w:p>
    <w:p w14:paraId="5A0B81B6" w14:textId="423586FE" w:rsidR="00E13EDE" w:rsidRDefault="00E13EDE" w:rsidP="00E13EDE">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4</w:t>
      </w:r>
      <w:r w:rsidR="00E6033F">
        <w:rPr>
          <w:noProof/>
        </w:rPr>
        <w:fldChar w:fldCharType="end"/>
      </w:r>
      <w:r>
        <w:t xml:space="preserve"> Inference code snippet</w:t>
      </w:r>
    </w:p>
    <w:p w14:paraId="067C177C" w14:textId="77777777" w:rsidR="00E13EDE" w:rsidRDefault="00E13EDE" w:rsidP="002478A4">
      <w:pPr>
        <w:spacing w:line="360" w:lineRule="auto"/>
        <w:ind w:left="720"/>
        <w:jc w:val="both"/>
      </w:pPr>
      <w:r>
        <w:t xml:space="preserve">The frames read from the camera are passed to the function shown in figure 32. The function </w:t>
      </w:r>
      <w:proofErr w:type="spellStart"/>
      <w:r>
        <w:t>run_inference</w:t>
      </w:r>
      <w:proofErr w:type="spellEnd"/>
      <w:r>
        <w:t xml:space="preserve"> converts the frames into a 2d array and then converts it into tensors which is the input parameters of the model for predictions. The model will then output a dictionary of values, the key ones being the detected class, confidence, and their locations on the inferenced frame.  </w:t>
      </w:r>
      <w:bookmarkStart w:id="63" w:name="_GoBack"/>
      <w:bookmarkEnd w:id="63"/>
    </w:p>
    <w:p w14:paraId="619DA6E5" w14:textId="77777777" w:rsidR="00E26DC9" w:rsidRDefault="006A00AE" w:rsidP="00E26DC9">
      <w:pPr>
        <w:keepNext/>
        <w:ind w:left="720"/>
        <w:jc w:val="center"/>
      </w:pPr>
      <w:r>
        <w:lastRenderedPageBreak/>
        <w:pict w14:anchorId="52ACC527">
          <v:shape id="_x0000_i1056" type="#_x0000_t75" style="width:324pt;height:119.55pt">
            <v:imagedata r:id="rId38" o:title="chrome_XoASgohBjp"/>
          </v:shape>
        </w:pict>
      </w:r>
    </w:p>
    <w:p w14:paraId="78187787" w14:textId="524DD4D9" w:rsidR="00E26DC9" w:rsidRDefault="00E26DC9" w:rsidP="00E26DC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5</w:t>
      </w:r>
      <w:r w:rsidR="00E6033F">
        <w:rPr>
          <w:noProof/>
        </w:rPr>
        <w:fldChar w:fldCharType="end"/>
      </w:r>
      <w:r>
        <w:t xml:space="preserve"> Speech code snippet</w:t>
      </w:r>
    </w:p>
    <w:p w14:paraId="5DAE7C2A" w14:textId="77777777" w:rsidR="00E26DC9" w:rsidRDefault="00E26DC9" w:rsidP="00E26DC9"/>
    <w:p w14:paraId="09DE367F" w14:textId="77777777" w:rsidR="00E26DC9" w:rsidRDefault="006A00AE" w:rsidP="00E26DC9">
      <w:pPr>
        <w:keepNext/>
        <w:jc w:val="center"/>
      </w:pPr>
      <w:r>
        <w:pict w14:anchorId="491437C4">
          <v:shape id="_x0000_i1057" type="#_x0000_t75" style="width:326.7pt;height:92.4pt">
            <v:imagedata r:id="rId39" o:title="chrome_JDqESBwMK0"/>
          </v:shape>
        </w:pict>
      </w:r>
    </w:p>
    <w:p w14:paraId="2CDD5472" w14:textId="298AECC8" w:rsidR="00E26DC9" w:rsidRDefault="00E26DC9" w:rsidP="00E26DC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6</w:t>
      </w:r>
      <w:r w:rsidR="00E6033F">
        <w:rPr>
          <w:noProof/>
        </w:rPr>
        <w:fldChar w:fldCharType="end"/>
      </w:r>
      <w:r>
        <w:t xml:space="preserve"> Translation code snippet</w:t>
      </w:r>
    </w:p>
    <w:p w14:paraId="41FD56A1" w14:textId="77777777" w:rsidR="00E26DC9" w:rsidRDefault="006A00AE" w:rsidP="00E26DC9">
      <w:pPr>
        <w:keepNext/>
        <w:jc w:val="center"/>
      </w:pPr>
      <w:r>
        <w:pict w14:anchorId="27AC48CD">
          <v:shape id="_x0000_i1058" type="#_x0000_t75" style="width:302.95pt;height:134.5pt">
            <v:imagedata r:id="rId40" o:title="chrome_86XXWAXuh7"/>
          </v:shape>
        </w:pict>
      </w:r>
    </w:p>
    <w:p w14:paraId="2EF147B0" w14:textId="16E48DCC" w:rsidR="00E26DC9" w:rsidRDefault="00E26DC9" w:rsidP="00E26DC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7</w:t>
      </w:r>
      <w:r w:rsidR="00E6033F">
        <w:rPr>
          <w:noProof/>
        </w:rPr>
        <w:fldChar w:fldCharType="end"/>
      </w:r>
      <w:r>
        <w:t xml:space="preserve"> Displayed text</w:t>
      </w:r>
    </w:p>
    <w:p w14:paraId="795805AC" w14:textId="77777777" w:rsidR="00E26DC9" w:rsidRDefault="00E26DC9" w:rsidP="002478A4">
      <w:pPr>
        <w:spacing w:line="360" w:lineRule="auto"/>
        <w:ind w:left="720"/>
        <w:jc w:val="both"/>
      </w:pPr>
      <w:r>
        <w:t xml:space="preserve">Once the predictions have been completed, the data will be sent over to the </w:t>
      </w:r>
      <w:proofErr w:type="spellStart"/>
      <w:r>
        <w:t>convert_speech</w:t>
      </w:r>
      <w:proofErr w:type="spellEnd"/>
      <w:r>
        <w:t xml:space="preserve"> function to be synthesized into a speech. If the user has the translation option enabled, the data will then again be passed over to </w:t>
      </w:r>
      <w:proofErr w:type="spellStart"/>
      <w:r>
        <w:t>translate_speech</w:t>
      </w:r>
      <w:proofErr w:type="spellEnd"/>
      <w:r>
        <w:t xml:space="preserve"> to obtain the translation in the user’s choice before it gets synthesized. In figure 35, the results of the detection and translation can be seen.</w:t>
      </w:r>
    </w:p>
    <w:p w14:paraId="40DE966A" w14:textId="77777777" w:rsidR="00E26DC9" w:rsidRDefault="00E26DC9" w:rsidP="00E26DC9">
      <w:pPr>
        <w:ind w:left="720"/>
      </w:pPr>
    </w:p>
    <w:p w14:paraId="363D2EF5" w14:textId="77777777" w:rsidR="00E26DC9" w:rsidRPr="002478A4" w:rsidRDefault="00E26DC9" w:rsidP="00E26DC9">
      <w:pPr>
        <w:pStyle w:val="Heading3"/>
        <w:ind w:firstLine="720"/>
        <w:rPr>
          <w:rFonts w:ascii="Times New Roman" w:hAnsi="Times New Roman" w:cs="Times New Roman"/>
        </w:rPr>
      </w:pPr>
      <w:bookmarkStart w:id="64" w:name="_Toc69079308"/>
      <w:r w:rsidRPr="002478A4">
        <w:rPr>
          <w:rFonts w:ascii="Times New Roman" w:hAnsi="Times New Roman" w:cs="Times New Roman"/>
        </w:rPr>
        <w:lastRenderedPageBreak/>
        <w:t>5.4.3 Enabling translation</w:t>
      </w:r>
      <w:bookmarkEnd w:id="64"/>
    </w:p>
    <w:p w14:paraId="643F4DA9" w14:textId="77777777" w:rsidR="00E26DC9" w:rsidRDefault="006A00AE" w:rsidP="00E26DC9">
      <w:pPr>
        <w:keepNext/>
        <w:jc w:val="center"/>
      </w:pPr>
      <w:r>
        <w:pict w14:anchorId="177197D9">
          <v:shape id="_x0000_i1059" type="#_x0000_t75" style="width:214.65pt;height:210.55pt">
            <v:imagedata r:id="rId41" o:title="chrome_a7OenZNPRx"/>
          </v:shape>
        </w:pict>
      </w:r>
    </w:p>
    <w:p w14:paraId="6B93325F" w14:textId="6DEDF594" w:rsidR="00E26DC9" w:rsidRPr="00E26DC9" w:rsidRDefault="00E26DC9" w:rsidP="00E26DC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8</w:t>
      </w:r>
      <w:r w:rsidR="00E6033F">
        <w:rPr>
          <w:noProof/>
        </w:rPr>
        <w:fldChar w:fldCharType="end"/>
      </w:r>
      <w:r>
        <w:t xml:space="preserve"> Internet check code snippet</w:t>
      </w:r>
    </w:p>
    <w:p w14:paraId="09004886" w14:textId="77777777" w:rsidR="00E26DC9" w:rsidRDefault="006A00AE" w:rsidP="00E26DC9">
      <w:pPr>
        <w:keepNext/>
        <w:jc w:val="center"/>
      </w:pPr>
      <w:r>
        <w:pict w14:anchorId="7BDB1C39">
          <v:shape id="_x0000_i1060" type="#_x0000_t75" style="width:364.75pt;height:101.9pt">
            <v:imagedata r:id="rId42" o:title="chrome_CwZd0jbILx"/>
          </v:shape>
        </w:pict>
      </w:r>
    </w:p>
    <w:p w14:paraId="6AEAE045" w14:textId="2932C81C" w:rsidR="008A6F64" w:rsidRDefault="00E26DC9" w:rsidP="00E26DC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39</w:t>
      </w:r>
      <w:r w:rsidR="00E6033F">
        <w:rPr>
          <w:noProof/>
        </w:rPr>
        <w:fldChar w:fldCharType="end"/>
      </w:r>
      <w:r>
        <w:t xml:space="preserve"> Disabled translation option</w:t>
      </w:r>
    </w:p>
    <w:p w14:paraId="4FAA9B9F" w14:textId="77777777" w:rsidR="00E26DC9" w:rsidRDefault="00E26DC9" w:rsidP="002478A4">
      <w:pPr>
        <w:spacing w:line="360" w:lineRule="auto"/>
        <w:ind w:left="720"/>
        <w:jc w:val="both"/>
      </w:pPr>
      <w:r>
        <w:t>Figure 36 shows a snippet of the code to check for internet access. If internet access has not been confirmed, the translation options will be greyed out and the user cannot interact with the widgets as seen in figure 37.</w:t>
      </w:r>
    </w:p>
    <w:p w14:paraId="5F20F39C" w14:textId="77777777" w:rsidR="00565171" w:rsidRDefault="00565171" w:rsidP="00565171">
      <w:pPr>
        <w:ind w:left="720"/>
      </w:pPr>
    </w:p>
    <w:p w14:paraId="0E2E8124" w14:textId="77777777" w:rsidR="00E26DC9" w:rsidRDefault="006A00AE" w:rsidP="00E26DC9">
      <w:pPr>
        <w:keepNext/>
        <w:jc w:val="center"/>
      </w:pPr>
      <w:r>
        <w:pict w14:anchorId="1FD69FFC">
          <v:shape id="_x0000_i1061" type="#_x0000_t75" style="width:95.1pt;height:44.15pt">
            <v:imagedata r:id="rId43" o:title="chrome_a2sWiGmMY5"/>
          </v:shape>
        </w:pict>
      </w:r>
    </w:p>
    <w:p w14:paraId="291CF0E9" w14:textId="32BFE6FF" w:rsidR="00E26DC9" w:rsidRDefault="00E26DC9" w:rsidP="00E26DC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40</w:t>
      </w:r>
      <w:r w:rsidR="00E6033F">
        <w:rPr>
          <w:noProof/>
        </w:rPr>
        <w:fldChar w:fldCharType="end"/>
      </w:r>
      <w:r>
        <w:t xml:space="preserve"> Message box for Internet access</w:t>
      </w:r>
    </w:p>
    <w:p w14:paraId="5652E246" w14:textId="77777777" w:rsidR="00E26DC9" w:rsidRDefault="006A00AE" w:rsidP="00E26DC9">
      <w:pPr>
        <w:keepNext/>
        <w:jc w:val="center"/>
      </w:pPr>
      <w:r>
        <w:lastRenderedPageBreak/>
        <w:pict w14:anchorId="07C441F8">
          <v:shape id="_x0000_i1062" type="#_x0000_t75" style="width:364.1pt;height:90.35pt">
            <v:imagedata r:id="rId44" o:title="chrome_MqraA2hZK9"/>
          </v:shape>
        </w:pict>
      </w:r>
    </w:p>
    <w:p w14:paraId="44BF8A25" w14:textId="3C88C11C" w:rsidR="00E26DC9" w:rsidRDefault="00E26DC9" w:rsidP="00E26DC9">
      <w:pPr>
        <w:pStyle w:val="Caption"/>
        <w:jc w:val="center"/>
      </w:pPr>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653728">
        <w:rPr>
          <w:noProof/>
        </w:rPr>
        <w:t>41</w:t>
      </w:r>
      <w:r w:rsidR="00E6033F">
        <w:rPr>
          <w:noProof/>
        </w:rPr>
        <w:fldChar w:fldCharType="end"/>
      </w:r>
      <w:r>
        <w:t xml:space="preserve"> Enabled translation option</w:t>
      </w:r>
    </w:p>
    <w:p w14:paraId="03238ACE" w14:textId="77777777" w:rsidR="00E26DC9" w:rsidRDefault="00E26DC9" w:rsidP="002478A4">
      <w:pPr>
        <w:spacing w:line="360" w:lineRule="auto"/>
        <w:ind w:left="720"/>
        <w:jc w:val="both"/>
      </w:pPr>
      <w:r>
        <w:t xml:space="preserve">Figure 38 shows the message box created by the </w:t>
      </w:r>
      <w:proofErr w:type="spellStart"/>
      <w:r>
        <w:t>msg_box</w:t>
      </w:r>
      <w:proofErr w:type="spellEnd"/>
      <w:r>
        <w:t xml:space="preserve"> function. </w:t>
      </w:r>
      <w:r w:rsidR="00565171">
        <w:t xml:space="preserve">If the user has choppy connection to </w:t>
      </w:r>
      <w:proofErr w:type="spellStart"/>
      <w:r w:rsidR="00565171">
        <w:t>wifi</w:t>
      </w:r>
      <w:proofErr w:type="spellEnd"/>
      <w:r w:rsidR="00565171">
        <w:t>, the message box would instead display another message saying “checking for internet connection” for 10 seconds before the functions deems the attempt at connecting a failure. At that time, a different failure message will be displayed instead. If internet access has been confirmed, the widgets for translation would be enabled and interactive with the user.</w:t>
      </w:r>
    </w:p>
    <w:p w14:paraId="0590C0C1" w14:textId="77777777" w:rsidR="00565171" w:rsidRDefault="00565171" w:rsidP="00565171"/>
    <w:p w14:paraId="1D3F5D45" w14:textId="77777777" w:rsidR="00D02599" w:rsidRPr="002478A4" w:rsidRDefault="00565171" w:rsidP="002478A4">
      <w:pPr>
        <w:pStyle w:val="Heading1"/>
        <w:spacing w:line="360" w:lineRule="auto"/>
        <w:jc w:val="both"/>
        <w:rPr>
          <w:rFonts w:ascii="Times New Roman" w:hAnsi="Times New Roman" w:cs="Times New Roman"/>
          <w:sz w:val="24"/>
          <w:szCs w:val="24"/>
        </w:rPr>
      </w:pPr>
      <w:bookmarkStart w:id="65" w:name="_Toc69079309"/>
      <w:r w:rsidRPr="002478A4">
        <w:rPr>
          <w:rFonts w:ascii="Times New Roman" w:hAnsi="Times New Roman" w:cs="Times New Roman"/>
          <w:sz w:val="24"/>
          <w:szCs w:val="24"/>
        </w:rPr>
        <w:t>Chapter 6: Testing</w:t>
      </w:r>
      <w:bookmarkEnd w:id="65"/>
    </w:p>
    <w:p w14:paraId="22E9F088" w14:textId="77777777" w:rsidR="008A6F64" w:rsidRPr="002478A4" w:rsidRDefault="006F253D" w:rsidP="002478A4">
      <w:pPr>
        <w:pStyle w:val="Heading2"/>
        <w:spacing w:line="360" w:lineRule="auto"/>
        <w:jc w:val="both"/>
        <w:rPr>
          <w:rFonts w:ascii="Times New Roman" w:hAnsi="Times New Roman" w:cs="Times New Roman"/>
          <w:sz w:val="24"/>
          <w:szCs w:val="24"/>
        </w:rPr>
      </w:pPr>
      <w:bookmarkStart w:id="66" w:name="_Toc69079310"/>
      <w:r w:rsidRPr="002478A4">
        <w:rPr>
          <w:rFonts w:ascii="Times New Roman" w:hAnsi="Times New Roman" w:cs="Times New Roman"/>
          <w:sz w:val="24"/>
          <w:szCs w:val="24"/>
        </w:rPr>
        <w:t>6.1 Overview</w:t>
      </w:r>
      <w:bookmarkEnd w:id="66"/>
    </w:p>
    <w:p w14:paraId="12F7E673" w14:textId="560E304D" w:rsidR="00D02599" w:rsidRDefault="006F253D" w:rsidP="002478A4">
      <w:pPr>
        <w:spacing w:line="360" w:lineRule="auto"/>
        <w:jc w:val="both"/>
      </w:pPr>
      <w:r w:rsidRPr="002478A4">
        <w:t xml:space="preserve">In this chapter, the overall testing done for </w:t>
      </w:r>
      <w:proofErr w:type="spellStart"/>
      <w:r w:rsidRPr="002478A4">
        <w:t>Transign</w:t>
      </w:r>
      <w:proofErr w:type="spellEnd"/>
      <w:r w:rsidRPr="002478A4">
        <w:t xml:space="preserve"> will be discussed. This is to evaluate the application based on the specified requirements. In this project, several testing methods were used to justify the quality of the product for end user to use it without any issues. Moreover, test plans and test results will be discussed </w:t>
      </w:r>
      <w:r w:rsidR="00D02599" w:rsidRPr="002478A4">
        <w:t>under this chapter.</w:t>
      </w:r>
    </w:p>
    <w:p w14:paraId="4B5076FF" w14:textId="77777777" w:rsidR="00D02599" w:rsidRPr="00001A6B" w:rsidRDefault="00D02599" w:rsidP="00001A6B">
      <w:pPr>
        <w:pStyle w:val="Heading2"/>
        <w:spacing w:line="360" w:lineRule="auto"/>
        <w:jc w:val="both"/>
        <w:rPr>
          <w:rFonts w:ascii="Times New Roman" w:hAnsi="Times New Roman" w:cs="Times New Roman"/>
          <w:sz w:val="24"/>
          <w:szCs w:val="24"/>
        </w:rPr>
      </w:pPr>
      <w:bookmarkStart w:id="67" w:name="_Toc69079311"/>
      <w:r w:rsidRPr="00001A6B">
        <w:rPr>
          <w:rFonts w:ascii="Times New Roman" w:hAnsi="Times New Roman" w:cs="Times New Roman"/>
          <w:sz w:val="24"/>
          <w:szCs w:val="24"/>
        </w:rPr>
        <w:t>6.2 Black Box Testing</w:t>
      </w:r>
      <w:bookmarkEnd w:id="67"/>
    </w:p>
    <w:p w14:paraId="1AB16AEF" w14:textId="5720E2BF" w:rsidR="00001A6B" w:rsidRPr="00001A6B" w:rsidRDefault="00D02599" w:rsidP="00001A6B">
      <w:pPr>
        <w:spacing w:line="360" w:lineRule="auto"/>
        <w:jc w:val="both"/>
      </w:pPr>
      <w:r w:rsidRPr="00001A6B">
        <w:t xml:space="preserve">The first method that will be used for testing is called black box testing. Black Box Testing is a testing technique that tests the functionality of the Application </w:t>
      </w:r>
      <w:proofErr w:type="gramStart"/>
      <w:r w:rsidRPr="00001A6B">
        <w:t>Under</w:t>
      </w:r>
      <w:proofErr w:type="gramEnd"/>
      <w:r w:rsidRPr="00001A6B">
        <w:t xml:space="preserve"> Test (AUT) without seeing the internal code structure, knowledge of internal paths of the software and also implementation details</w:t>
      </w:r>
      <w:sdt>
        <w:sdtPr>
          <w:id w:val="-616066653"/>
          <w:citation/>
        </w:sdtPr>
        <w:sdtContent>
          <w:r w:rsidRPr="00001A6B">
            <w:fldChar w:fldCharType="begin"/>
          </w:r>
          <w:r w:rsidRPr="00001A6B">
            <w:rPr>
              <w:lang w:val="en-MY"/>
            </w:rPr>
            <w:instrText xml:space="preserve"> CITATION Sri12 \l 17417 </w:instrText>
          </w:r>
          <w:r w:rsidRPr="00001A6B">
            <w:fldChar w:fldCharType="separate"/>
          </w:r>
          <w:r w:rsidRPr="00001A6B">
            <w:rPr>
              <w:noProof/>
              <w:lang w:val="en-MY"/>
            </w:rPr>
            <w:t xml:space="preserve"> (Nidhra, 2012)</w:t>
          </w:r>
          <w:r w:rsidRPr="00001A6B">
            <w:fldChar w:fldCharType="end"/>
          </w:r>
        </w:sdtContent>
      </w:sdt>
      <w:r w:rsidRPr="00001A6B">
        <w:t xml:space="preserve">. This type of testing is based on software specifications and requirements. In general, this testing will only focus on input and output of the software system without the internal knowledge of the software. Firstly, the specifications and requirements of the system are checked. Then, a tester chooses input that is valid and also few invalid inputs to check whether the system can detect them. Then the tester will write down the expected outputs for said inputs. The test cases will then be executed and the output produced will be compared to the expected output. </w:t>
      </w:r>
      <w:r w:rsidRPr="00001A6B">
        <w:lastRenderedPageBreak/>
        <w:t>Defects detected will then be fixed and re-tested after</w:t>
      </w:r>
      <w:sdt>
        <w:sdtPr>
          <w:id w:val="-1824495856"/>
          <w:citation/>
        </w:sdtPr>
        <w:sdtContent>
          <w:r w:rsidRPr="00001A6B">
            <w:fldChar w:fldCharType="begin"/>
          </w:r>
          <w:r w:rsidRPr="00001A6B">
            <w:rPr>
              <w:lang w:val="en-MY"/>
            </w:rPr>
            <w:instrText xml:space="preserve"> CITATION Sri12 \l 17417 </w:instrText>
          </w:r>
          <w:r w:rsidRPr="00001A6B">
            <w:fldChar w:fldCharType="separate"/>
          </w:r>
          <w:r w:rsidRPr="00001A6B">
            <w:rPr>
              <w:noProof/>
              <w:lang w:val="en-MY"/>
            </w:rPr>
            <w:t xml:space="preserve"> (Nidhra, 2012)</w:t>
          </w:r>
          <w:r w:rsidRPr="00001A6B">
            <w:fldChar w:fldCharType="end"/>
          </w:r>
        </w:sdtContent>
      </w:sdt>
      <w:r w:rsidRPr="00001A6B">
        <w:t xml:space="preserve">. An example of the black box testing </w:t>
      </w:r>
      <w:r w:rsidR="00C14880" w:rsidRPr="00001A6B">
        <w:t xml:space="preserve">can be seen in the </w:t>
      </w:r>
      <w:r w:rsidR="00E6033F" w:rsidRPr="00001A6B">
        <w:t>table</w:t>
      </w:r>
      <w:r w:rsidR="00C14880" w:rsidRPr="00001A6B">
        <w:t xml:space="preserve"> below whi</w:t>
      </w:r>
      <w:r w:rsidR="00E6033F" w:rsidRPr="00001A6B">
        <w:t>le the rest will be within the a</w:t>
      </w:r>
      <w:r w:rsidR="00C14880" w:rsidRPr="00001A6B">
        <w:t>ppendix.</w:t>
      </w:r>
    </w:p>
    <w:p w14:paraId="25075814" w14:textId="4B44BC98" w:rsidR="00C14880" w:rsidRDefault="00C14880" w:rsidP="00C14880">
      <w:pPr>
        <w:pStyle w:val="Caption"/>
        <w:keepNext/>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4E593D">
        <w:rPr>
          <w:noProof/>
        </w:rPr>
        <w:t>2</w:t>
      </w:r>
      <w:r w:rsidR="006A00AE">
        <w:rPr>
          <w:noProof/>
        </w:rPr>
        <w:fldChar w:fldCharType="end"/>
      </w:r>
      <w:r>
        <w:t xml:space="preserve"> </w:t>
      </w:r>
      <w:r w:rsidR="00E6033F">
        <w:t xml:space="preserve">Black Box </w:t>
      </w:r>
      <w:r>
        <w:t>Test Case 1</w:t>
      </w:r>
    </w:p>
    <w:tbl>
      <w:tblPr>
        <w:tblStyle w:val="TableGrid"/>
        <w:tblW w:w="0" w:type="auto"/>
        <w:tblLook w:val="04A0" w:firstRow="1" w:lastRow="0" w:firstColumn="1" w:lastColumn="0" w:noHBand="0" w:noVBand="1"/>
      </w:tblPr>
      <w:tblGrid>
        <w:gridCol w:w="1403"/>
        <w:gridCol w:w="7947"/>
      </w:tblGrid>
      <w:tr w:rsidR="00D02599" w14:paraId="7A54FB97" w14:textId="77777777" w:rsidTr="00C14880">
        <w:tc>
          <w:tcPr>
            <w:tcW w:w="1403" w:type="dxa"/>
          </w:tcPr>
          <w:p w14:paraId="25CABCE0" w14:textId="77777777" w:rsidR="00D02599" w:rsidRPr="00D02599" w:rsidRDefault="00D02599" w:rsidP="00C14880">
            <w:pPr>
              <w:rPr>
                <w:b/>
              </w:rPr>
            </w:pPr>
            <w:r w:rsidRPr="00D02599">
              <w:rPr>
                <w:b/>
              </w:rPr>
              <w:t xml:space="preserve">Test Case </w:t>
            </w:r>
          </w:p>
        </w:tc>
        <w:tc>
          <w:tcPr>
            <w:tcW w:w="7947" w:type="dxa"/>
          </w:tcPr>
          <w:p w14:paraId="6DBCAD65" w14:textId="77777777" w:rsidR="00D02599" w:rsidRDefault="00D02599" w:rsidP="008A6F64">
            <w:r>
              <w:t>1</w:t>
            </w:r>
          </w:p>
        </w:tc>
      </w:tr>
      <w:tr w:rsidR="00D02599" w14:paraId="59781806" w14:textId="77777777" w:rsidTr="00C14880">
        <w:tc>
          <w:tcPr>
            <w:tcW w:w="1403" w:type="dxa"/>
          </w:tcPr>
          <w:p w14:paraId="2944D275" w14:textId="77777777" w:rsidR="00D02599" w:rsidRPr="00D02599" w:rsidRDefault="00D02599" w:rsidP="008A6F64">
            <w:pPr>
              <w:rPr>
                <w:b/>
              </w:rPr>
            </w:pPr>
            <w:r w:rsidRPr="00D02599">
              <w:rPr>
                <w:b/>
              </w:rPr>
              <w:t>Test Case Description</w:t>
            </w:r>
          </w:p>
        </w:tc>
        <w:tc>
          <w:tcPr>
            <w:tcW w:w="7947" w:type="dxa"/>
          </w:tcPr>
          <w:p w14:paraId="504A9D0F" w14:textId="77777777" w:rsidR="00D02599" w:rsidRDefault="00C14880" w:rsidP="008A6F64">
            <w:r>
              <w:t>Predict the “Hello” hand sign correctly and nothing else.</w:t>
            </w:r>
          </w:p>
        </w:tc>
      </w:tr>
      <w:tr w:rsidR="00D02599" w14:paraId="6776CB44" w14:textId="77777777" w:rsidTr="00C14880">
        <w:tc>
          <w:tcPr>
            <w:tcW w:w="1403" w:type="dxa"/>
          </w:tcPr>
          <w:p w14:paraId="6F3E7445" w14:textId="77777777" w:rsidR="00D02599" w:rsidRPr="00D02599" w:rsidRDefault="00D02599" w:rsidP="008A6F64">
            <w:pPr>
              <w:rPr>
                <w:b/>
              </w:rPr>
            </w:pPr>
            <w:r w:rsidRPr="00D02599">
              <w:rPr>
                <w:b/>
              </w:rPr>
              <w:t>Input Data</w:t>
            </w:r>
          </w:p>
        </w:tc>
        <w:tc>
          <w:tcPr>
            <w:tcW w:w="7947" w:type="dxa"/>
          </w:tcPr>
          <w:p w14:paraId="49FF6FF4" w14:textId="77777777" w:rsidR="00D02599" w:rsidRDefault="00CE4572" w:rsidP="00CE4572">
            <w:r>
              <w:t>Webcam stream</w:t>
            </w:r>
          </w:p>
        </w:tc>
      </w:tr>
      <w:tr w:rsidR="00D02599" w14:paraId="6EC1AC4F" w14:textId="77777777" w:rsidTr="00C14880">
        <w:tc>
          <w:tcPr>
            <w:tcW w:w="1403" w:type="dxa"/>
          </w:tcPr>
          <w:p w14:paraId="5360D18F" w14:textId="77777777" w:rsidR="00D02599" w:rsidRPr="00D02599" w:rsidRDefault="00D02599" w:rsidP="008A6F64">
            <w:pPr>
              <w:rPr>
                <w:b/>
              </w:rPr>
            </w:pPr>
            <w:r w:rsidRPr="00D02599">
              <w:rPr>
                <w:b/>
              </w:rPr>
              <w:t>Pre-conditions</w:t>
            </w:r>
          </w:p>
        </w:tc>
        <w:tc>
          <w:tcPr>
            <w:tcW w:w="7947" w:type="dxa"/>
          </w:tcPr>
          <w:p w14:paraId="44543D55" w14:textId="77777777" w:rsidR="00D02599" w:rsidRDefault="00C14880" w:rsidP="008A6F64">
            <w:r>
              <w:t>-</w:t>
            </w:r>
          </w:p>
        </w:tc>
      </w:tr>
      <w:tr w:rsidR="00D02599" w14:paraId="2C33758D" w14:textId="77777777" w:rsidTr="00C14880">
        <w:tc>
          <w:tcPr>
            <w:tcW w:w="1403" w:type="dxa"/>
          </w:tcPr>
          <w:p w14:paraId="16FC4904" w14:textId="77777777" w:rsidR="00D02599" w:rsidRPr="00D02599" w:rsidRDefault="00C14880" w:rsidP="008A6F64">
            <w:pPr>
              <w:rPr>
                <w:b/>
              </w:rPr>
            </w:pPr>
            <w:r>
              <w:rPr>
                <w:b/>
              </w:rPr>
              <w:t>Ex</w:t>
            </w:r>
            <w:r w:rsidR="00D02599" w:rsidRPr="00D02599">
              <w:rPr>
                <w:b/>
              </w:rPr>
              <w:t>pected Output</w:t>
            </w:r>
          </w:p>
        </w:tc>
        <w:tc>
          <w:tcPr>
            <w:tcW w:w="7947" w:type="dxa"/>
          </w:tcPr>
          <w:p w14:paraId="6789CABC" w14:textId="77777777" w:rsidR="00D02599" w:rsidRDefault="00C14880" w:rsidP="008A6F64">
            <w:r>
              <w:t>“Hello” is predicted with high confidence</w:t>
            </w:r>
          </w:p>
        </w:tc>
      </w:tr>
      <w:tr w:rsidR="00D02599" w14:paraId="53BAB988" w14:textId="77777777" w:rsidTr="00C14880">
        <w:tc>
          <w:tcPr>
            <w:tcW w:w="1403" w:type="dxa"/>
          </w:tcPr>
          <w:p w14:paraId="4D31613D" w14:textId="77777777" w:rsidR="00D02599" w:rsidRPr="00D02599" w:rsidRDefault="00D02599" w:rsidP="008A6F64">
            <w:pPr>
              <w:rPr>
                <w:b/>
              </w:rPr>
            </w:pPr>
            <w:r w:rsidRPr="00D02599">
              <w:rPr>
                <w:b/>
              </w:rPr>
              <w:t>Procedures</w:t>
            </w:r>
          </w:p>
        </w:tc>
        <w:tc>
          <w:tcPr>
            <w:tcW w:w="7947" w:type="dxa"/>
          </w:tcPr>
          <w:p w14:paraId="7A6C31C8" w14:textId="77777777" w:rsidR="00D02599" w:rsidRDefault="00C14880" w:rsidP="008A6F64">
            <w:r>
              <w:t>1. Start the application with GUI.py</w:t>
            </w:r>
          </w:p>
          <w:p w14:paraId="23BEB095" w14:textId="77777777" w:rsidR="00C14880" w:rsidRDefault="00C14880" w:rsidP="008A6F64">
            <w:r>
              <w:t>2. Start the webcam</w:t>
            </w:r>
          </w:p>
          <w:p w14:paraId="6588FF65" w14:textId="77777777" w:rsidR="00C14880" w:rsidRDefault="00C14880" w:rsidP="008A6F64">
            <w:r>
              <w:t>3. Sign “Hello”</w:t>
            </w:r>
          </w:p>
        </w:tc>
      </w:tr>
      <w:tr w:rsidR="00D02599" w14:paraId="1AFD4F9E" w14:textId="77777777" w:rsidTr="00C14880">
        <w:tc>
          <w:tcPr>
            <w:tcW w:w="1403" w:type="dxa"/>
          </w:tcPr>
          <w:p w14:paraId="3D6C6934" w14:textId="77777777" w:rsidR="00D02599" w:rsidRPr="00D02599" w:rsidRDefault="00D02599" w:rsidP="008A6F64">
            <w:pPr>
              <w:rPr>
                <w:b/>
              </w:rPr>
            </w:pPr>
            <w:r w:rsidRPr="00D02599">
              <w:rPr>
                <w:b/>
              </w:rPr>
              <w:t>Screenshot of produced output</w:t>
            </w:r>
          </w:p>
        </w:tc>
        <w:tc>
          <w:tcPr>
            <w:tcW w:w="7947" w:type="dxa"/>
          </w:tcPr>
          <w:p w14:paraId="030CBEB8" w14:textId="77777777" w:rsidR="00C14880" w:rsidRDefault="006A00AE" w:rsidP="008A6F64">
            <w:r>
              <w:pict w14:anchorId="0F237C25">
                <v:shape id="_x0000_i1063" type="#_x0000_t75" style="width:313.15pt;height:235pt">
                  <v:imagedata r:id="rId45" o:title="chrome_epcR76YLBl"/>
                </v:shape>
              </w:pict>
            </w:r>
          </w:p>
        </w:tc>
      </w:tr>
      <w:tr w:rsidR="00D02599" w14:paraId="14E60A6D" w14:textId="77777777" w:rsidTr="00C14880">
        <w:tc>
          <w:tcPr>
            <w:tcW w:w="1403" w:type="dxa"/>
          </w:tcPr>
          <w:p w14:paraId="02E431C7" w14:textId="77777777" w:rsidR="00D02599" w:rsidRPr="00D02599" w:rsidRDefault="00D02599" w:rsidP="008A6F64">
            <w:pPr>
              <w:rPr>
                <w:b/>
              </w:rPr>
            </w:pPr>
            <w:r w:rsidRPr="00D02599">
              <w:rPr>
                <w:b/>
              </w:rPr>
              <w:t>Post-condition</w:t>
            </w:r>
          </w:p>
        </w:tc>
        <w:tc>
          <w:tcPr>
            <w:tcW w:w="7947" w:type="dxa"/>
          </w:tcPr>
          <w:p w14:paraId="07564D74" w14:textId="77777777" w:rsidR="00D02599" w:rsidRDefault="00C14880" w:rsidP="008A6F64">
            <w:r>
              <w:t>The correct hand sign and location is outputted.</w:t>
            </w:r>
          </w:p>
        </w:tc>
      </w:tr>
      <w:tr w:rsidR="00D02599" w14:paraId="6647F48C" w14:textId="77777777" w:rsidTr="00C14880">
        <w:tc>
          <w:tcPr>
            <w:tcW w:w="1403" w:type="dxa"/>
          </w:tcPr>
          <w:p w14:paraId="582AB34E" w14:textId="77777777" w:rsidR="00D02599" w:rsidRPr="00D02599" w:rsidRDefault="00D02599" w:rsidP="00001A6B">
            <w:pPr>
              <w:spacing w:line="360" w:lineRule="auto"/>
              <w:rPr>
                <w:b/>
              </w:rPr>
            </w:pPr>
            <w:r w:rsidRPr="00D02599">
              <w:rPr>
                <w:b/>
              </w:rPr>
              <w:t>Test Result</w:t>
            </w:r>
          </w:p>
        </w:tc>
        <w:tc>
          <w:tcPr>
            <w:tcW w:w="7947" w:type="dxa"/>
          </w:tcPr>
          <w:p w14:paraId="792D9F5F" w14:textId="77777777" w:rsidR="00D02599" w:rsidRDefault="00C14880" w:rsidP="00001A6B">
            <w:pPr>
              <w:spacing w:line="360" w:lineRule="auto"/>
            </w:pPr>
            <w:r w:rsidRPr="00C14880">
              <w:rPr>
                <w:color w:val="92D050"/>
              </w:rPr>
              <w:t>Passed</w:t>
            </w:r>
          </w:p>
        </w:tc>
      </w:tr>
    </w:tbl>
    <w:p w14:paraId="717D9492" w14:textId="6CD2F0DF" w:rsidR="008A6F64" w:rsidRPr="00001A6B" w:rsidRDefault="00C14880" w:rsidP="00001A6B">
      <w:pPr>
        <w:pStyle w:val="Heading2"/>
        <w:spacing w:line="360" w:lineRule="auto"/>
        <w:jc w:val="both"/>
        <w:rPr>
          <w:rFonts w:ascii="Times New Roman" w:hAnsi="Times New Roman" w:cs="Times New Roman"/>
        </w:rPr>
      </w:pPr>
      <w:bookmarkStart w:id="68" w:name="_Toc69079312"/>
      <w:r w:rsidRPr="00001A6B">
        <w:rPr>
          <w:rFonts w:ascii="Times New Roman" w:hAnsi="Times New Roman" w:cs="Times New Roman"/>
        </w:rPr>
        <w:t>6.3 White Box Testing</w:t>
      </w:r>
      <w:bookmarkEnd w:id="68"/>
    </w:p>
    <w:p w14:paraId="79B98C96" w14:textId="77777777" w:rsidR="00E6033F" w:rsidRPr="00001A6B" w:rsidRDefault="00C14880" w:rsidP="00001A6B">
      <w:pPr>
        <w:spacing w:line="360" w:lineRule="auto"/>
        <w:jc w:val="both"/>
      </w:pPr>
      <w:r w:rsidRPr="00001A6B">
        <w:t>The next testing method used is white box testing technique. The white box testing technique tests a software’s internal structure, coding and design. For this kind of testing, code snippets can be seen by the tester</w:t>
      </w:r>
      <w:sdt>
        <w:sdtPr>
          <w:id w:val="1540158267"/>
          <w:citation/>
        </w:sdtPr>
        <w:sdtContent>
          <w:r w:rsidRPr="00001A6B">
            <w:fldChar w:fldCharType="begin"/>
          </w:r>
          <w:r w:rsidRPr="00001A6B">
            <w:rPr>
              <w:lang w:val="en-MY"/>
            </w:rPr>
            <w:instrText xml:space="preserve"> CITATION Whi17 \l 17417 </w:instrText>
          </w:r>
          <w:r w:rsidRPr="00001A6B">
            <w:fldChar w:fldCharType="separate"/>
          </w:r>
          <w:r w:rsidRPr="00001A6B">
            <w:rPr>
              <w:noProof/>
              <w:lang w:val="en-MY"/>
            </w:rPr>
            <w:t xml:space="preserve"> (Anon., 2017)</w:t>
          </w:r>
          <w:r w:rsidRPr="00001A6B">
            <w:fldChar w:fldCharType="end"/>
          </w:r>
        </w:sdtContent>
      </w:sdt>
      <w:r w:rsidRPr="00001A6B">
        <w:t xml:space="preserve">. The tests will be carried out by a developer knowledgeable regarding the system. The first step that must be taken by the tester is to understand the functionality of the system after observing its source code. After that, the tester has to create the </w:t>
      </w:r>
      <w:r w:rsidRPr="00001A6B">
        <w:lastRenderedPageBreak/>
        <w:t xml:space="preserve">test cases and then execute them.  </w:t>
      </w:r>
      <w:r w:rsidR="00E6033F" w:rsidRPr="00001A6B">
        <w:t>An example test case can be seen in the table below while the rest will be attached in the appendix.</w:t>
      </w:r>
    </w:p>
    <w:p w14:paraId="5E5357E4" w14:textId="315403E1" w:rsidR="00E6033F" w:rsidRDefault="00E6033F" w:rsidP="00E6033F">
      <w:pPr>
        <w:pStyle w:val="Caption"/>
        <w:keepNext/>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4E593D">
        <w:rPr>
          <w:noProof/>
        </w:rPr>
        <w:t>3</w:t>
      </w:r>
      <w:r w:rsidR="006A00AE">
        <w:rPr>
          <w:noProof/>
        </w:rPr>
        <w:fldChar w:fldCharType="end"/>
      </w:r>
      <w:r>
        <w:t xml:space="preserve"> White Box Test Case 1</w:t>
      </w:r>
    </w:p>
    <w:tbl>
      <w:tblPr>
        <w:tblStyle w:val="TableGrid"/>
        <w:tblW w:w="0" w:type="auto"/>
        <w:tblLook w:val="04A0" w:firstRow="1" w:lastRow="0" w:firstColumn="1" w:lastColumn="0" w:noHBand="0" w:noVBand="1"/>
      </w:tblPr>
      <w:tblGrid>
        <w:gridCol w:w="2122"/>
        <w:gridCol w:w="7228"/>
      </w:tblGrid>
      <w:tr w:rsidR="00E6033F" w14:paraId="394A6A36" w14:textId="77777777" w:rsidTr="00E6033F">
        <w:tc>
          <w:tcPr>
            <w:tcW w:w="2122" w:type="dxa"/>
          </w:tcPr>
          <w:p w14:paraId="3E5FBA58" w14:textId="77777777" w:rsidR="00E6033F" w:rsidRPr="00E6033F" w:rsidRDefault="00E6033F" w:rsidP="008A6F64">
            <w:pPr>
              <w:rPr>
                <w:b/>
              </w:rPr>
            </w:pPr>
            <w:r w:rsidRPr="00E6033F">
              <w:rPr>
                <w:b/>
              </w:rPr>
              <w:t>Test Number:</w:t>
            </w:r>
            <w:r>
              <w:rPr>
                <w:b/>
              </w:rPr>
              <w:t xml:space="preserve"> 1</w:t>
            </w:r>
          </w:p>
        </w:tc>
        <w:tc>
          <w:tcPr>
            <w:tcW w:w="7228" w:type="dxa"/>
          </w:tcPr>
          <w:p w14:paraId="797C86C0" w14:textId="77777777" w:rsidR="00E6033F" w:rsidRPr="00E6033F" w:rsidRDefault="00E6033F" w:rsidP="008A6F64">
            <w:r w:rsidRPr="00E6033F">
              <w:rPr>
                <w:b/>
              </w:rPr>
              <w:t>Function Name:</w:t>
            </w:r>
            <w:r>
              <w:rPr>
                <w:b/>
              </w:rPr>
              <w:t xml:space="preserve"> </w:t>
            </w:r>
            <w:proofErr w:type="spellStart"/>
            <w:r w:rsidRPr="00E6033F">
              <w:t>check_internet</w:t>
            </w:r>
            <w:proofErr w:type="spellEnd"/>
            <w:r w:rsidRPr="00E6033F">
              <w:t>()</w:t>
            </w:r>
          </w:p>
        </w:tc>
      </w:tr>
      <w:tr w:rsidR="00E6033F" w14:paraId="1031D58A" w14:textId="77777777" w:rsidTr="00E6033F">
        <w:tc>
          <w:tcPr>
            <w:tcW w:w="9350" w:type="dxa"/>
            <w:gridSpan w:val="2"/>
          </w:tcPr>
          <w:p w14:paraId="76D97A32" w14:textId="77777777" w:rsidR="00E6033F" w:rsidRPr="00E6033F" w:rsidRDefault="00E6033F" w:rsidP="008A6F64">
            <w:r w:rsidRPr="00E6033F">
              <w:rPr>
                <w:b/>
              </w:rPr>
              <w:t>Parameters Taken:</w:t>
            </w:r>
            <w:r>
              <w:rPr>
                <w:b/>
              </w:rPr>
              <w:t xml:space="preserve"> </w:t>
            </w:r>
            <w:proofErr w:type="spellStart"/>
            <w:r>
              <w:t>cb_trans</w:t>
            </w:r>
            <w:proofErr w:type="spellEnd"/>
          </w:p>
        </w:tc>
      </w:tr>
      <w:tr w:rsidR="00E6033F" w14:paraId="58E31722" w14:textId="77777777" w:rsidTr="00E6033F">
        <w:tc>
          <w:tcPr>
            <w:tcW w:w="9350" w:type="dxa"/>
            <w:gridSpan w:val="2"/>
          </w:tcPr>
          <w:p w14:paraId="62D9CEE5" w14:textId="77777777" w:rsidR="00E6033F" w:rsidRPr="00E6033F" w:rsidRDefault="00E6033F" w:rsidP="008A6F64">
            <w:r w:rsidRPr="00E6033F">
              <w:rPr>
                <w:b/>
              </w:rPr>
              <w:t xml:space="preserve">Test Case Description: </w:t>
            </w:r>
            <w:r>
              <w:t>allow translation option after internet access is verified</w:t>
            </w:r>
          </w:p>
        </w:tc>
      </w:tr>
      <w:tr w:rsidR="00E6033F" w14:paraId="37EF49E7" w14:textId="77777777" w:rsidTr="00E6033F">
        <w:tc>
          <w:tcPr>
            <w:tcW w:w="9350" w:type="dxa"/>
            <w:gridSpan w:val="2"/>
          </w:tcPr>
          <w:p w14:paraId="1AFB5B6E" w14:textId="77777777" w:rsidR="00E6033F" w:rsidRPr="00E6033F" w:rsidRDefault="00E6033F" w:rsidP="008A6F64">
            <w:r w:rsidRPr="00E6033F">
              <w:rPr>
                <w:b/>
              </w:rPr>
              <w:t>Expected Result:</w:t>
            </w:r>
            <w:r>
              <w:rPr>
                <w:b/>
              </w:rPr>
              <w:t xml:space="preserve"> </w:t>
            </w:r>
            <w:r>
              <w:t>translation widget is enabled</w:t>
            </w:r>
          </w:p>
        </w:tc>
      </w:tr>
      <w:tr w:rsidR="00E6033F" w14:paraId="0F6A8C16" w14:textId="77777777" w:rsidTr="00E6033F">
        <w:tc>
          <w:tcPr>
            <w:tcW w:w="9350" w:type="dxa"/>
            <w:gridSpan w:val="2"/>
          </w:tcPr>
          <w:p w14:paraId="71F2EC92" w14:textId="77777777" w:rsidR="00E6033F" w:rsidRPr="00E6033F" w:rsidRDefault="00E6033F" w:rsidP="00E6033F">
            <w:r w:rsidRPr="00E6033F">
              <w:rPr>
                <w:b/>
              </w:rPr>
              <w:t>Pre-condition:</w:t>
            </w:r>
            <w:r>
              <w:rPr>
                <w:b/>
              </w:rPr>
              <w:t xml:space="preserve"> </w:t>
            </w:r>
            <w:r>
              <w:t>Internet access is present</w:t>
            </w:r>
          </w:p>
        </w:tc>
      </w:tr>
      <w:tr w:rsidR="00E6033F" w14:paraId="5674E491" w14:textId="77777777" w:rsidTr="00E6033F">
        <w:tc>
          <w:tcPr>
            <w:tcW w:w="9350" w:type="dxa"/>
            <w:gridSpan w:val="2"/>
          </w:tcPr>
          <w:p w14:paraId="058CE2F7" w14:textId="77777777" w:rsidR="00E6033F" w:rsidRDefault="00E6033F" w:rsidP="008A6F64">
            <w:r w:rsidRPr="00E6033F">
              <w:rPr>
                <w:b/>
              </w:rPr>
              <w:t>Test Execution Steps:</w:t>
            </w:r>
            <w:r>
              <w:rPr>
                <w:b/>
              </w:rPr>
              <w:t xml:space="preserve"> </w:t>
            </w:r>
          </w:p>
          <w:p w14:paraId="08EBCF56" w14:textId="77777777" w:rsidR="00E6033F" w:rsidRDefault="00E6033F" w:rsidP="008A6F64">
            <w:r>
              <w:t>1. Ping Google’s server</w:t>
            </w:r>
          </w:p>
          <w:p w14:paraId="597DD328" w14:textId="77777777" w:rsidR="00E6033F" w:rsidRDefault="00E6033F" w:rsidP="008A6F64">
            <w:r>
              <w:t>2. Wait for response</w:t>
            </w:r>
          </w:p>
          <w:p w14:paraId="4B1A9938" w14:textId="77777777" w:rsidR="00E6033F" w:rsidRPr="00E6033F" w:rsidRDefault="00E6033F" w:rsidP="00E6033F">
            <w:r>
              <w:t>3. Enable widget based on response</w:t>
            </w:r>
          </w:p>
        </w:tc>
      </w:tr>
      <w:tr w:rsidR="00E6033F" w14:paraId="62590669" w14:textId="77777777" w:rsidTr="00E6033F">
        <w:tc>
          <w:tcPr>
            <w:tcW w:w="9350" w:type="dxa"/>
            <w:gridSpan w:val="2"/>
          </w:tcPr>
          <w:p w14:paraId="5D7165BE" w14:textId="77777777" w:rsidR="00E6033F" w:rsidRPr="00E6033F" w:rsidRDefault="00E6033F" w:rsidP="00E6033F">
            <w:r w:rsidRPr="00E6033F">
              <w:rPr>
                <w:b/>
              </w:rPr>
              <w:t>Post-conditions:</w:t>
            </w:r>
            <w:r>
              <w:rPr>
                <w:b/>
              </w:rPr>
              <w:t xml:space="preserve"> </w:t>
            </w:r>
            <w:r>
              <w:t>Translation widget is interactive</w:t>
            </w:r>
          </w:p>
        </w:tc>
      </w:tr>
      <w:tr w:rsidR="00E6033F" w14:paraId="1DCFCEAE" w14:textId="77777777" w:rsidTr="00E6033F">
        <w:tc>
          <w:tcPr>
            <w:tcW w:w="9350" w:type="dxa"/>
            <w:gridSpan w:val="2"/>
          </w:tcPr>
          <w:p w14:paraId="0C57C290" w14:textId="77777777" w:rsidR="00E6033F" w:rsidRPr="00E6033F" w:rsidRDefault="00E6033F" w:rsidP="008A6F64">
            <w:pPr>
              <w:rPr>
                <w:b/>
              </w:rPr>
            </w:pPr>
            <w:r w:rsidRPr="00E6033F">
              <w:rPr>
                <w:b/>
              </w:rPr>
              <w:t>Test Result:</w:t>
            </w:r>
            <w:r>
              <w:rPr>
                <w:b/>
              </w:rPr>
              <w:t xml:space="preserve"> </w:t>
            </w:r>
            <w:r w:rsidRPr="00E6033F">
              <w:rPr>
                <w:color w:val="92D050"/>
              </w:rPr>
              <w:t>Passed</w:t>
            </w:r>
          </w:p>
        </w:tc>
      </w:tr>
    </w:tbl>
    <w:p w14:paraId="48389DCF" w14:textId="77777777" w:rsidR="008A6F64" w:rsidRDefault="008A6F64" w:rsidP="008A6F64"/>
    <w:p w14:paraId="3F0AFBAB" w14:textId="77777777" w:rsidR="00D02599" w:rsidRPr="00001A6B" w:rsidRDefault="00CE4572" w:rsidP="00001A6B">
      <w:pPr>
        <w:pStyle w:val="Heading2"/>
        <w:spacing w:line="360" w:lineRule="auto"/>
        <w:jc w:val="both"/>
        <w:rPr>
          <w:rFonts w:ascii="Times New Roman" w:hAnsi="Times New Roman" w:cs="Times New Roman"/>
          <w:sz w:val="24"/>
          <w:szCs w:val="24"/>
        </w:rPr>
      </w:pPr>
      <w:bookmarkStart w:id="69" w:name="_Toc69079313"/>
      <w:r w:rsidRPr="00001A6B">
        <w:rPr>
          <w:rFonts w:ascii="Times New Roman" w:hAnsi="Times New Roman" w:cs="Times New Roman"/>
          <w:sz w:val="24"/>
          <w:szCs w:val="24"/>
        </w:rPr>
        <w:t>6.4 Model Evaluation</w:t>
      </w:r>
      <w:bookmarkEnd w:id="69"/>
    </w:p>
    <w:p w14:paraId="2365B76C" w14:textId="77777777" w:rsidR="001F3036" w:rsidRPr="00001A6B" w:rsidRDefault="00E66B8F" w:rsidP="00001A6B">
      <w:pPr>
        <w:spacing w:line="360" w:lineRule="auto"/>
        <w:jc w:val="both"/>
      </w:pPr>
      <w:r w:rsidRPr="00001A6B">
        <w:t>For the evaluation of the custom trained object detection model’s performance, the COCO mean Average Precision (</w:t>
      </w:r>
      <w:proofErr w:type="spellStart"/>
      <w:r w:rsidRPr="00001A6B">
        <w:t>mAP</w:t>
      </w:r>
      <w:proofErr w:type="spellEnd"/>
      <w:r w:rsidRPr="00001A6B">
        <w:t xml:space="preserve">) metric. The COCO </w:t>
      </w:r>
      <w:proofErr w:type="spellStart"/>
      <w:r w:rsidRPr="00001A6B">
        <w:t>mAP</w:t>
      </w:r>
      <w:proofErr w:type="spellEnd"/>
      <w:r w:rsidRPr="00001A6B">
        <w:t xml:space="preserve"> metric has been the preferred method of displaying a model’s performance in recent trends of research papers so this report will also use the COCO </w:t>
      </w:r>
      <w:proofErr w:type="spellStart"/>
      <w:r w:rsidRPr="00001A6B">
        <w:t>mAP</w:t>
      </w:r>
      <w:proofErr w:type="spellEnd"/>
      <w:r w:rsidRPr="00001A6B">
        <w:t xml:space="preserve"> metric</w:t>
      </w:r>
      <w:sdt>
        <w:sdtPr>
          <w:id w:val="1530220724"/>
          <w:citation/>
        </w:sdtPr>
        <w:sdtContent>
          <w:r w:rsidRPr="00001A6B">
            <w:fldChar w:fldCharType="begin"/>
          </w:r>
          <w:r w:rsidRPr="00001A6B">
            <w:rPr>
              <w:lang w:val="en-MY"/>
            </w:rPr>
            <w:instrText xml:space="preserve"> CITATION Jon18 \l 17417 </w:instrText>
          </w:r>
          <w:r w:rsidRPr="00001A6B">
            <w:fldChar w:fldCharType="separate"/>
          </w:r>
          <w:r w:rsidRPr="00001A6B">
            <w:rPr>
              <w:noProof/>
              <w:lang w:val="en-MY"/>
            </w:rPr>
            <w:t xml:space="preserve"> (Hui, 2018)</w:t>
          </w:r>
          <w:r w:rsidRPr="00001A6B">
            <w:fldChar w:fldCharType="end"/>
          </w:r>
        </w:sdtContent>
      </w:sdt>
      <w:r w:rsidRPr="00001A6B">
        <w:t xml:space="preserve">. The COCO </w:t>
      </w:r>
      <w:proofErr w:type="spellStart"/>
      <w:r w:rsidRPr="00001A6B">
        <w:t>mAP</w:t>
      </w:r>
      <w:proofErr w:type="spellEnd"/>
      <w:r w:rsidRPr="00001A6B">
        <w:t xml:space="preserve"> metric is based off the COCO </w:t>
      </w:r>
      <w:proofErr w:type="spellStart"/>
      <w:r w:rsidRPr="00001A6B">
        <w:t>mAP</w:t>
      </w:r>
      <w:proofErr w:type="spellEnd"/>
      <w:r w:rsidRPr="00001A6B">
        <w:t xml:space="preserve">, where a 101-point interpolated AP definition is used for the calculation. The COCO </w:t>
      </w:r>
      <w:proofErr w:type="spellStart"/>
      <w:r w:rsidRPr="00001A6B">
        <w:t>mAP</w:t>
      </w:r>
      <w:proofErr w:type="spellEnd"/>
      <w:r w:rsidRPr="00001A6B">
        <w:t xml:space="preserve"> metric has a factors to calculate the performance, Intersection over Union (</w:t>
      </w:r>
      <w:proofErr w:type="spellStart"/>
      <w:proofErr w:type="gramStart"/>
      <w:r w:rsidRPr="00001A6B">
        <w:t>IoU</w:t>
      </w:r>
      <w:proofErr w:type="spellEnd"/>
      <w:proofErr w:type="gramEnd"/>
      <w:r w:rsidRPr="00001A6B">
        <w:t xml:space="preserve">), Average Precision (AP), and Average Recall (AR). </w:t>
      </w:r>
      <w:proofErr w:type="spellStart"/>
      <w:proofErr w:type="gramStart"/>
      <w:r w:rsidRPr="00001A6B">
        <w:t>IoU</w:t>
      </w:r>
      <w:proofErr w:type="spellEnd"/>
      <w:proofErr w:type="gramEnd"/>
      <w:r w:rsidRPr="00001A6B">
        <w:t xml:space="preserve"> is the overlap between the predicted boundary of the model and the real object boundary. </w:t>
      </w:r>
      <w:r w:rsidR="00E1413B" w:rsidRPr="00001A6B">
        <w:t>AP is an average value of each prediction’s accuracy while AR is the averaged value of positive cases found compared to total number of possible positive cases</w:t>
      </w:r>
      <w:sdt>
        <w:sdtPr>
          <w:id w:val="-1062861984"/>
          <w:citation/>
        </w:sdtPr>
        <w:sdtContent>
          <w:r w:rsidR="00E1413B" w:rsidRPr="00001A6B">
            <w:fldChar w:fldCharType="begin"/>
          </w:r>
          <w:r w:rsidR="00E1413B" w:rsidRPr="00001A6B">
            <w:rPr>
              <w:lang w:val="en-MY"/>
            </w:rPr>
            <w:instrText xml:space="preserve"> CITATION Eva19 \l 17417 </w:instrText>
          </w:r>
          <w:r w:rsidR="00E1413B" w:rsidRPr="00001A6B">
            <w:fldChar w:fldCharType="separate"/>
          </w:r>
          <w:r w:rsidR="00E1413B" w:rsidRPr="00001A6B">
            <w:rPr>
              <w:noProof/>
              <w:lang w:val="en-MY"/>
            </w:rPr>
            <w:t xml:space="preserve"> (Anon., 2019)</w:t>
          </w:r>
          <w:r w:rsidR="00E1413B" w:rsidRPr="00001A6B">
            <w:fldChar w:fldCharType="end"/>
          </w:r>
        </w:sdtContent>
      </w:sdt>
      <w:r w:rsidR="00E1413B" w:rsidRPr="00001A6B">
        <w:t xml:space="preserve">.  </w:t>
      </w:r>
      <w:proofErr w:type="spellStart"/>
      <w:r w:rsidR="00E1413B" w:rsidRPr="00001A6B">
        <w:t>Tensorflow’s</w:t>
      </w:r>
      <w:proofErr w:type="spellEnd"/>
      <w:r w:rsidR="00E1413B" w:rsidRPr="00001A6B">
        <w:t xml:space="preserve"> Object Detection API comes with evaluation tools and the results of the evaluation on said model can be seen in the figure below.</w:t>
      </w:r>
      <w:r w:rsidRPr="00001A6B">
        <w:t xml:space="preserve"> </w:t>
      </w:r>
    </w:p>
    <w:p w14:paraId="103A7E15" w14:textId="77777777" w:rsidR="00CE4572" w:rsidRPr="00CE4572" w:rsidRDefault="00CE4572" w:rsidP="00CE4572"/>
    <w:p w14:paraId="2F03A8EC" w14:textId="77777777" w:rsidR="00D02599" w:rsidRDefault="00D02599" w:rsidP="008A6F64"/>
    <w:p w14:paraId="3A742F8A" w14:textId="77777777" w:rsidR="00D02599" w:rsidRDefault="00D02599" w:rsidP="008A6F64"/>
    <w:p w14:paraId="165097C1" w14:textId="77777777" w:rsidR="00E1413B" w:rsidRDefault="00E1413B" w:rsidP="00E1413B">
      <w:pPr>
        <w:keepNext/>
      </w:pPr>
      <w:r>
        <w:rPr>
          <w:noProof/>
        </w:rPr>
        <w:lastRenderedPageBreak/>
        <w:drawing>
          <wp:inline distT="0" distB="0" distL="0" distR="0" wp14:anchorId="5F5E61FE" wp14:editId="42E24336">
            <wp:extent cx="5943600" cy="1983940"/>
            <wp:effectExtent l="0" t="0" r="0" b="0"/>
            <wp:docPr id="3" name="Picture 3" descr="C:\Users\WINx10\AppData\Local\Microsoft\Windows\INetCache\Content.Word\chrome_GgH6q6eJ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WINx10\AppData\Local\Microsoft\Windows\INetCache\Content.Word\chrome_GgH6q6eJLm.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1983940"/>
                    </a:xfrm>
                    <a:prstGeom prst="rect">
                      <a:avLst/>
                    </a:prstGeom>
                    <a:noFill/>
                    <a:ln>
                      <a:noFill/>
                    </a:ln>
                  </pic:spPr>
                </pic:pic>
              </a:graphicData>
            </a:graphic>
          </wp:inline>
        </w:drawing>
      </w:r>
    </w:p>
    <w:p w14:paraId="2CDA79B1" w14:textId="7A6DA4B6" w:rsidR="00D02599" w:rsidRDefault="00E1413B" w:rsidP="00E1413B">
      <w:pPr>
        <w:pStyle w:val="Caption"/>
        <w:jc w:val="center"/>
      </w:pPr>
      <w:r>
        <w:t xml:space="preserve">Figure </w:t>
      </w:r>
      <w:r w:rsidR="006A00AE">
        <w:rPr>
          <w:noProof/>
        </w:rPr>
        <w:fldChar w:fldCharType="begin"/>
      </w:r>
      <w:r w:rsidR="006A00AE">
        <w:rPr>
          <w:noProof/>
        </w:rPr>
        <w:instrText xml:space="preserve"> SEQ Figure \* ARABIC </w:instrText>
      </w:r>
      <w:r w:rsidR="006A00AE">
        <w:rPr>
          <w:noProof/>
        </w:rPr>
        <w:fldChar w:fldCharType="separate"/>
      </w:r>
      <w:r w:rsidR="00653728">
        <w:rPr>
          <w:noProof/>
        </w:rPr>
        <w:t>42</w:t>
      </w:r>
      <w:r w:rsidR="006A00AE">
        <w:rPr>
          <w:noProof/>
        </w:rPr>
        <w:fldChar w:fldCharType="end"/>
      </w:r>
      <w:r>
        <w:t xml:space="preserve"> Evaluation metrics</w:t>
      </w:r>
    </w:p>
    <w:p w14:paraId="183C51BF" w14:textId="64AAAA0F" w:rsidR="008C552B" w:rsidRDefault="00E1413B" w:rsidP="00001A6B">
      <w:pPr>
        <w:spacing w:line="360" w:lineRule="auto"/>
        <w:jc w:val="both"/>
      </w:pPr>
      <w:r>
        <w:t xml:space="preserve">The area column has results displaying -1 due to the purpose the model was trained for. Some models </w:t>
      </w:r>
      <w:r w:rsidR="008C552B">
        <w:t>trained for object detection targeted small objects such as detecting different color pieces of corn on a cob which is small in size in comparison to this model’s purpose of detecting hand signs which take up a significant amount of space within a frame at any time.</w:t>
      </w:r>
    </w:p>
    <w:p w14:paraId="5D18D61D" w14:textId="77777777" w:rsidR="008C552B" w:rsidRPr="00001A6B" w:rsidRDefault="008C552B" w:rsidP="00001A6B">
      <w:pPr>
        <w:pStyle w:val="Heading1"/>
        <w:spacing w:line="360" w:lineRule="auto"/>
        <w:jc w:val="both"/>
        <w:rPr>
          <w:rFonts w:ascii="Times New Roman" w:hAnsi="Times New Roman" w:cs="Times New Roman"/>
          <w:sz w:val="24"/>
          <w:szCs w:val="24"/>
        </w:rPr>
      </w:pPr>
      <w:bookmarkStart w:id="70" w:name="_Toc69079314"/>
      <w:r w:rsidRPr="00001A6B">
        <w:rPr>
          <w:rFonts w:ascii="Times New Roman" w:hAnsi="Times New Roman" w:cs="Times New Roman"/>
          <w:sz w:val="24"/>
          <w:szCs w:val="24"/>
        </w:rPr>
        <w:t>Chapter 7: Evaluation</w:t>
      </w:r>
      <w:bookmarkEnd w:id="70"/>
    </w:p>
    <w:p w14:paraId="1CDB0C8D" w14:textId="77777777" w:rsidR="00DD6E95" w:rsidRPr="00001A6B" w:rsidRDefault="00DD6E95" w:rsidP="00001A6B">
      <w:pPr>
        <w:pStyle w:val="Heading2"/>
        <w:spacing w:line="360" w:lineRule="auto"/>
        <w:jc w:val="both"/>
        <w:rPr>
          <w:rFonts w:ascii="Times New Roman" w:hAnsi="Times New Roman" w:cs="Times New Roman"/>
          <w:sz w:val="24"/>
          <w:szCs w:val="24"/>
        </w:rPr>
      </w:pPr>
      <w:bookmarkStart w:id="71" w:name="_Toc69079315"/>
      <w:r w:rsidRPr="00001A6B">
        <w:rPr>
          <w:rFonts w:ascii="Times New Roman" w:hAnsi="Times New Roman" w:cs="Times New Roman"/>
          <w:sz w:val="24"/>
          <w:szCs w:val="24"/>
        </w:rPr>
        <w:t>7.1 Overview</w:t>
      </w:r>
      <w:bookmarkEnd w:id="71"/>
    </w:p>
    <w:p w14:paraId="503DAF23" w14:textId="1A527CA2" w:rsidR="00DD6E95" w:rsidRPr="00001A6B" w:rsidRDefault="00DD6E95" w:rsidP="00001A6B">
      <w:pPr>
        <w:spacing w:line="360" w:lineRule="auto"/>
        <w:jc w:val="both"/>
      </w:pPr>
      <w:r w:rsidRPr="00001A6B">
        <w:t>This chapter discusses about the functionalities of the application by evaluating the features and also the process to complete the product. This chapter will also explain the idea on the application’s overall description and the process went through by the developer to develop this end to end deep learning for self-driving vehicles.</w:t>
      </w:r>
    </w:p>
    <w:p w14:paraId="6974B9B7" w14:textId="77777777" w:rsidR="00DD6E95" w:rsidRPr="00001A6B" w:rsidRDefault="00DD6E95" w:rsidP="00001A6B">
      <w:pPr>
        <w:pStyle w:val="Heading2"/>
        <w:spacing w:line="360" w:lineRule="auto"/>
        <w:jc w:val="both"/>
        <w:rPr>
          <w:rFonts w:ascii="Times New Roman" w:hAnsi="Times New Roman" w:cs="Times New Roman"/>
          <w:sz w:val="24"/>
          <w:szCs w:val="24"/>
        </w:rPr>
      </w:pPr>
      <w:bookmarkStart w:id="72" w:name="_Toc69079316"/>
      <w:r w:rsidRPr="00001A6B">
        <w:rPr>
          <w:rFonts w:ascii="Times New Roman" w:hAnsi="Times New Roman" w:cs="Times New Roman"/>
          <w:sz w:val="24"/>
          <w:szCs w:val="24"/>
        </w:rPr>
        <w:t>7.2 Product Evaluation</w:t>
      </w:r>
      <w:bookmarkEnd w:id="72"/>
    </w:p>
    <w:p w14:paraId="740542B3" w14:textId="2C67BB92" w:rsidR="00E51EAF" w:rsidRPr="00001A6B" w:rsidRDefault="00DD6E95" w:rsidP="00001A6B">
      <w:pPr>
        <w:spacing w:line="360" w:lineRule="auto"/>
        <w:jc w:val="both"/>
      </w:pPr>
      <w:r w:rsidRPr="00001A6B">
        <w:t>The detailed evaluation of product was done after the implementation and testing phase of the system. Strengths and weaknesses of the system based on the functionality will be discussed in product eva</w:t>
      </w:r>
      <w:r w:rsidR="00001A6B" w:rsidRPr="00001A6B">
        <w:t xml:space="preserve">luation. </w:t>
      </w:r>
    </w:p>
    <w:p w14:paraId="08DCBBB3" w14:textId="77777777" w:rsidR="00DD6E95" w:rsidRPr="00001A6B" w:rsidRDefault="00DD6E95" w:rsidP="00001A6B">
      <w:pPr>
        <w:pStyle w:val="Heading3"/>
        <w:spacing w:line="360" w:lineRule="auto"/>
        <w:ind w:left="720"/>
        <w:jc w:val="both"/>
        <w:rPr>
          <w:rFonts w:ascii="Times New Roman" w:hAnsi="Times New Roman" w:cs="Times New Roman"/>
        </w:rPr>
      </w:pPr>
      <w:bookmarkStart w:id="73" w:name="_Toc69079317"/>
      <w:r w:rsidRPr="00001A6B">
        <w:rPr>
          <w:rFonts w:ascii="Times New Roman" w:hAnsi="Times New Roman" w:cs="Times New Roman"/>
        </w:rPr>
        <w:t>7.2.1 Product Functionality</w:t>
      </w:r>
      <w:bookmarkEnd w:id="73"/>
    </w:p>
    <w:p w14:paraId="486154A7" w14:textId="1343A8A3" w:rsidR="00B8753C" w:rsidRPr="00001A6B" w:rsidRDefault="005F5778" w:rsidP="00001A6B">
      <w:pPr>
        <w:spacing w:line="360" w:lineRule="auto"/>
        <w:ind w:left="720"/>
        <w:jc w:val="both"/>
      </w:pPr>
      <w:r w:rsidRPr="00001A6B">
        <w:t>The main objective of this application is to take in real time video feed of a person performing hand signs and converting it to speech through a mobile appli</w:t>
      </w:r>
      <w:r w:rsidR="00B8753C" w:rsidRPr="00001A6B">
        <w:t xml:space="preserve">cation which has been mostly achieved. The reason why the term “mostly” is used is due to the problem of implementing the idea on a mobile platform which will be explained more later on in problems faced. Moving on, the application produced achieves the objective by first presenting a user-friendly GUI for the user to start the camera stream. Once the camera </w:t>
      </w:r>
      <w:r w:rsidR="00B8753C" w:rsidRPr="00001A6B">
        <w:lastRenderedPageBreak/>
        <w:t>stream is started, the user is free to perform the hand signs and this can be further confirmed by the user through the frame that shows up on the screen in 800x600 pixel resolution for resource efficiency as explained in the previous chapters.</w:t>
      </w:r>
    </w:p>
    <w:p w14:paraId="58F97032" w14:textId="77777777" w:rsidR="00B8753C" w:rsidRPr="00001A6B" w:rsidRDefault="00B8753C" w:rsidP="00001A6B">
      <w:pPr>
        <w:spacing w:line="360" w:lineRule="auto"/>
        <w:ind w:left="720"/>
        <w:jc w:val="both"/>
      </w:pPr>
      <w:r w:rsidRPr="00001A6B">
        <w:t>The frames are then sent in real time to the model where predictions will be made on what hand signs are being made by the user. Not only that, the user can also see whether the meaning they want to convey is correctly predicted by the model as the sentence is built and</w:t>
      </w:r>
      <w:r w:rsidR="00E51EAF" w:rsidRPr="00001A6B">
        <w:t xml:space="preserve"> shown in real time on the GUI.</w:t>
      </w:r>
    </w:p>
    <w:p w14:paraId="0ABEF7E4" w14:textId="417494AC" w:rsidR="00E51EAF" w:rsidRPr="00001A6B" w:rsidRDefault="00E51EAF" w:rsidP="00001A6B">
      <w:pPr>
        <w:spacing w:line="360" w:lineRule="auto"/>
        <w:ind w:left="720"/>
        <w:jc w:val="both"/>
      </w:pPr>
      <w:r w:rsidRPr="00001A6B">
        <w:t xml:space="preserve">Once the predictions have been made and the text has been displayed on the GUI, the output will be sent to the speech synthesizer to be voiced in an English speaking voice or another language if the translation option was enabled. The user will first have to tell the GUI to check for Internet connection first for the translation option to be enabled. Not only that, the user has to install the Windows speech pack in the language they wish to translate and voice the hand signs they perform. A warning message will be displayed to the user if the language they chose does not have a speech pack installed locally but the application will still function and display the translated text but only voice the English </w:t>
      </w:r>
      <w:r w:rsidR="00001A6B">
        <w:t>text version of the hand signs.</w:t>
      </w:r>
    </w:p>
    <w:p w14:paraId="5B38A1D8" w14:textId="77777777" w:rsidR="00E51EAF" w:rsidRPr="00001A6B" w:rsidRDefault="00E51EAF" w:rsidP="00001A6B">
      <w:pPr>
        <w:pStyle w:val="Heading3"/>
        <w:spacing w:line="360" w:lineRule="auto"/>
        <w:ind w:left="720"/>
        <w:jc w:val="both"/>
        <w:rPr>
          <w:rFonts w:ascii="Times New Roman" w:hAnsi="Times New Roman" w:cs="Times New Roman"/>
        </w:rPr>
      </w:pPr>
      <w:bookmarkStart w:id="74" w:name="_Toc69079318"/>
      <w:r w:rsidRPr="00001A6B">
        <w:rPr>
          <w:rFonts w:ascii="Times New Roman" w:hAnsi="Times New Roman" w:cs="Times New Roman"/>
        </w:rPr>
        <w:t>7.2.2 Strengths and Weaknesses</w:t>
      </w:r>
      <w:bookmarkEnd w:id="74"/>
    </w:p>
    <w:p w14:paraId="4100A8A7" w14:textId="0D3697B6" w:rsidR="00E51EAF" w:rsidRPr="00001A6B" w:rsidRDefault="00E51EAF" w:rsidP="00001A6B">
      <w:pPr>
        <w:spacing w:line="360" w:lineRule="auto"/>
        <w:ind w:left="720"/>
        <w:jc w:val="both"/>
      </w:pPr>
      <w:r w:rsidRPr="00001A6B">
        <w:t>One of the strengths of the application is that it can be mostly run offline. The application does not need Internet access if the translation option is not needed which fulfills its core role of helping mute or deaf people communicate in sign language to its relative spoken language. Besides that, the application does not need a super computer to run and can be run as long as a speaker and camera is present with the device. Moving on, no data is of the user is stored anywhere locally or online as facial data is a sensitive intellectual property that has no</w:t>
      </w:r>
      <w:r w:rsidR="00001A6B">
        <w:t xml:space="preserve"> right being exposed or stored.</w:t>
      </w:r>
    </w:p>
    <w:p w14:paraId="1B06C6B5" w14:textId="7E030AF7" w:rsidR="00977A2E" w:rsidRPr="00001A6B" w:rsidRDefault="00E51EAF" w:rsidP="00001A6B">
      <w:pPr>
        <w:spacing w:line="360" w:lineRule="auto"/>
        <w:ind w:left="720"/>
        <w:jc w:val="both"/>
      </w:pPr>
      <w:r w:rsidRPr="00001A6B">
        <w:t>Despite that, the system also has its weaknesses. The accuracy of the model is currently good in targeted situations</w:t>
      </w:r>
      <w:r w:rsidR="00E31E9E" w:rsidRPr="00001A6B">
        <w:t xml:space="preserve"> only</w:t>
      </w:r>
      <w:r w:rsidRPr="00001A6B">
        <w:t xml:space="preserve"> due to the lacking data repositories of different people performing different hand signs in different environments which is too severe to be solved by just data augmentation. All data used in the application thus far is created by the developer alone which makes this application more o</w:t>
      </w:r>
      <w:r w:rsidR="00001A6B">
        <w:t>f a proof-of-concept right now.</w:t>
      </w:r>
    </w:p>
    <w:p w14:paraId="7948D301" w14:textId="27359588" w:rsidR="00977A2E" w:rsidRPr="00001A6B" w:rsidRDefault="00977A2E" w:rsidP="00001A6B">
      <w:pPr>
        <w:pStyle w:val="Heading3"/>
        <w:spacing w:line="360" w:lineRule="auto"/>
        <w:ind w:firstLine="720"/>
        <w:jc w:val="both"/>
        <w:rPr>
          <w:rFonts w:ascii="Times New Roman" w:hAnsi="Times New Roman" w:cs="Times New Roman"/>
        </w:rPr>
      </w:pPr>
      <w:bookmarkStart w:id="75" w:name="_Toc69079319"/>
      <w:r w:rsidRPr="00001A6B">
        <w:rPr>
          <w:rFonts w:ascii="Times New Roman" w:hAnsi="Times New Roman" w:cs="Times New Roman"/>
        </w:rPr>
        <w:lastRenderedPageBreak/>
        <w:t>7.2.3 Mobile Implementation</w:t>
      </w:r>
      <w:bookmarkEnd w:id="75"/>
    </w:p>
    <w:p w14:paraId="3CF8F04A" w14:textId="2698B67C" w:rsidR="00001A6B" w:rsidRDefault="00977A2E" w:rsidP="00001A6B">
      <w:pPr>
        <w:spacing w:line="360" w:lineRule="auto"/>
        <w:ind w:left="720"/>
        <w:jc w:val="both"/>
      </w:pPr>
      <w:r w:rsidRPr="00001A6B">
        <w:t xml:space="preserve">A special section is required to explain the above topic. The initial proposal was to have the application function within a mobile device running the Android operating system. During the analysis phase, the idea was research on and deemed feasible with the number of examples found in public sources. The neural network was to be implemented using </w:t>
      </w:r>
      <w:proofErr w:type="spellStart"/>
      <w:r w:rsidRPr="00001A6B">
        <w:t>TFLite</w:t>
      </w:r>
      <w:proofErr w:type="spellEnd"/>
      <w:r w:rsidRPr="00001A6B">
        <w:t xml:space="preserve"> and ran locally in real time. With that said, the implementation was a failure </w:t>
      </w:r>
      <w:r w:rsidR="00EB24D4" w:rsidRPr="00001A6B">
        <w:t xml:space="preserve">with the reason unknown. The model was retrained multiple times with different datasets and parameters, performed as expected when run on a non-mobile device but performed drastically worse, to the point that it was unusable, when converted to </w:t>
      </w:r>
      <w:proofErr w:type="spellStart"/>
      <w:r w:rsidR="00EB24D4" w:rsidRPr="00001A6B">
        <w:t>TFLite</w:t>
      </w:r>
      <w:proofErr w:type="spellEnd"/>
      <w:r w:rsidR="00EB24D4" w:rsidRPr="00001A6B">
        <w:t xml:space="preserve"> format on mobile. Even after much troubleshooting and discussion on online platforms, the problem was not solved. The decision to convert to an implementation with Python was made when problem of the deadline nearing came up.</w:t>
      </w:r>
    </w:p>
    <w:p w14:paraId="29779F32" w14:textId="707E1D45" w:rsidR="00E16360" w:rsidRPr="00001A6B" w:rsidRDefault="00E16360" w:rsidP="00001A6B">
      <w:pPr>
        <w:pStyle w:val="Heading2"/>
        <w:spacing w:line="360" w:lineRule="auto"/>
        <w:jc w:val="both"/>
        <w:rPr>
          <w:rFonts w:ascii="Times New Roman" w:hAnsi="Times New Roman" w:cs="Times New Roman"/>
          <w:sz w:val="24"/>
          <w:szCs w:val="24"/>
        </w:rPr>
      </w:pPr>
      <w:bookmarkStart w:id="76" w:name="_Toc69079320"/>
      <w:r w:rsidRPr="00001A6B">
        <w:rPr>
          <w:rFonts w:ascii="Times New Roman" w:hAnsi="Times New Roman" w:cs="Times New Roman"/>
          <w:sz w:val="24"/>
          <w:szCs w:val="24"/>
        </w:rPr>
        <w:t>7.3 Process Evaluation</w:t>
      </w:r>
      <w:bookmarkEnd w:id="76"/>
    </w:p>
    <w:p w14:paraId="46E1B6B0" w14:textId="57B5963A" w:rsidR="00001A6B" w:rsidRDefault="00E16360" w:rsidP="00001A6B">
      <w:pPr>
        <w:spacing w:line="360" w:lineRule="auto"/>
        <w:jc w:val="both"/>
      </w:pPr>
      <w:r w:rsidRPr="00001A6B">
        <w:t xml:space="preserve">In this sub chapter, the process and phases in development of </w:t>
      </w:r>
      <w:proofErr w:type="spellStart"/>
      <w:r w:rsidRPr="00001A6B">
        <w:t>AutoMove</w:t>
      </w:r>
      <w:proofErr w:type="spellEnd"/>
      <w:r w:rsidRPr="00001A6B">
        <w:t xml:space="preserve"> will be discussed based on the project plan created during the writing of the proposal</w:t>
      </w:r>
      <w:r w:rsidR="00AA26E8" w:rsidRPr="00001A6B">
        <w:t xml:space="preserve"> and then reviewed on its execution. The planned durations can be found in the Gantt </w:t>
      </w:r>
      <w:proofErr w:type="gramStart"/>
      <w:r w:rsidR="00AA26E8" w:rsidRPr="00001A6B">
        <w:t>Chart</w:t>
      </w:r>
      <w:proofErr w:type="gramEnd"/>
      <w:r w:rsidR="00AA26E8" w:rsidRPr="00001A6B">
        <w:t xml:space="preserve"> of the Appendix.</w:t>
      </w:r>
    </w:p>
    <w:p w14:paraId="7EA9F4C7" w14:textId="593626B7" w:rsidR="00AA26E8" w:rsidRPr="00001A6B" w:rsidRDefault="00AA26E8" w:rsidP="00001A6B">
      <w:pPr>
        <w:pStyle w:val="Heading3"/>
        <w:spacing w:line="360" w:lineRule="auto"/>
        <w:ind w:left="720"/>
        <w:rPr>
          <w:rFonts w:ascii="Times New Roman" w:hAnsi="Times New Roman" w:cs="Times New Roman"/>
        </w:rPr>
      </w:pPr>
      <w:bookmarkStart w:id="77" w:name="_Toc69079321"/>
      <w:r w:rsidRPr="00001A6B">
        <w:rPr>
          <w:rFonts w:ascii="Times New Roman" w:hAnsi="Times New Roman" w:cs="Times New Roman"/>
        </w:rPr>
        <w:t>7.3.1 Initiation Phase</w:t>
      </w:r>
      <w:bookmarkEnd w:id="77"/>
    </w:p>
    <w:p w14:paraId="2EA965A6" w14:textId="3A9EBFE4" w:rsidR="008845F0" w:rsidRDefault="008845F0" w:rsidP="008845F0">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4E593D">
        <w:rPr>
          <w:noProof/>
        </w:rPr>
        <w:t>4</w:t>
      </w:r>
      <w:r w:rsidR="006A00AE">
        <w:rPr>
          <w:noProof/>
        </w:rPr>
        <w:fldChar w:fldCharType="end"/>
      </w:r>
      <w:r>
        <w:t xml:space="preserve"> Initiation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AA26E8" w14:paraId="5B1A9EB3" w14:textId="77777777" w:rsidTr="008845F0">
        <w:tc>
          <w:tcPr>
            <w:tcW w:w="2337" w:type="dxa"/>
          </w:tcPr>
          <w:p w14:paraId="5E9A8A42" w14:textId="27170C70" w:rsidR="00AA26E8" w:rsidRDefault="00AA26E8" w:rsidP="00AA26E8">
            <w:r>
              <w:t>Initiation Phase</w:t>
            </w:r>
          </w:p>
        </w:tc>
        <w:tc>
          <w:tcPr>
            <w:tcW w:w="2337" w:type="dxa"/>
          </w:tcPr>
          <w:p w14:paraId="69B6F5FE" w14:textId="64678C43" w:rsidR="00AA26E8" w:rsidRDefault="00AA26E8" w:rsidP="00AA26E8">
            <w:r>
              <w:t>Start Date</w:t>
            </w:r>
          </w:p>
        </w:tc>
        <w:tc>
          <w:tcPr>
            <w:tcW w:w="2338" w:type="dxa"/>
          </w:tcPr>
          <w:p w14:paraId="2B080052" w14:textId="1A59F360" w:rsidR="00AA26E8" w:rsidRDefault="00AA26E8" w:rsidP="00AA26E8">
            <w:r>
              <w:t>End Date</w:t>
            </w:r>
          </w:p>
        </w:tc>
        <w:tc>
          <w:tcPr>
            <w:tcW w:w="2338" w:type="dxa"/>
          </w:tcPr>
          <w:p w14:paraId="6D01049B" w14:textId="3A6B9741" w:rsidR="00AA26E8" w:rsidRDefault="00AA26E8" w:rsidP="00AA26E8">
            <w:r>
              <w:t>Duration (Days)</w:t>
            </w:r>
          </w:p>
        </w:tc>
      </w:tr>
      <w:tr w:rsidR="00AA26E8" w14:paraId="00FB72E6" w14:textId="77777777" w:rsidTr="008845F0">
        <w:tc>
          <w:tcPr>
            <w:tcW w:w="2337" w:type="dxa"/>
          </w:tcPr>
          <w:p w14:paraId="2747248D" w14:textId="15724E30" w:rsidR="00AA26E8" w:rsidRDefault="00AA26E8" w:rsidP="00AA26E8">
            <w:r>
              <w:t>Project Plan</w:t>
            </w:r>
          </w:p>
        </w:tc>
        <w:tc>
          <w:tcPr>
            <w:tcW w:w="2337" w:type="dxa"/>
          </w:tcPr>
          <w:p w14:paraId="6F5201CC" w14:textId="5D396927" w:rsidR="00AA26E8" w:rsidRDefault="00AA26E8" w:rsidP="00AA26E8">
            <w:r>
              <w:t>14-09-2020</w:t>
            </w:r>
          </w:p>
        </w:tc>
        <w:tc>
          <w:tcPr>
            <w:tcW w:w="2338" w:type="dxa"/>
          </w:tcPr>
          <w:p w14:paraId="381BE160" w14:textId="030A437D" w:rsidR="00AA26E8" w:rsidRDefault="00AA26E8" w:rsidP="00AA26E8">
            <w:r>
              <w:t>02-10-2020</w:t>
            </w:r>
          </w:p>
        </w:tc>
        <w:tc>
          <w:tcPr>
            <w:tcW w:w="2338" w:type="dxa"/>
          </w:tcPr>
          <w:p w14:paraId="20A1F9DE" w14:textId="7DA9DDB8" w:rsidR="00AA26E8" w:rsidRDefault="00AA26E8" w:rsidP="00AA26E8">
            <w:r>
              <w:t xml:space="preserve">19 </w:t>
            </w:r>
          </w:p>
        </w:tc>
      </w:tr>
      <w:tr w:rsidR="00AA26E8" w14:paraId="64E0A470" w14:textId="77777777" w:rsidTr="008845F0">
        <w:tc>
          <w:tcPr>
            <w:tcW w:w="2337" w:type="dxa"/>
          </w:tcPr>
          <w:p w14:paraId="49738C57" w14:textId="54189523" w:rsidR="00AA26E8" w:rsidRDefault="00AA26E8" w:rsidP="00AA26E8">
            <w:r>
              <w:t>Actual Progress</w:t>
            </w:r>
          </w:p>
        </w:tc>
        <w:tc>
          <w:tcPr>
            <w:tcW w:w="2337" w:type="dxa"/>
          </w:tcPr>
          <w:p w14:paraId="70DBB494" w14:textId="0CC81CB6" w:rsidR="00AA26E8" w:rsidRDefault="00AA26E8" w:rsidP="00AA26E8">
            <w:r>
              <w:t>14-09-2020</w:t>
            </w:r>
          </w:p>
        </w:tc>
        <w:tc>
          <w:tcPr>
            <w:tcW w:w="2338" w:type="dxa"/>
          </w:tcPr>
          <w:p w14:paraId="37AB884E" w14:textId="3C052D40" w:rsidR="00AA26E8" w:rsidRDefault="00AA26E8" w:rsidP="00AA26E8">
            <w:r>
              <w:t>28-09-2020</w:t>
            </w:r>
          </w:p>
        </w:tc>
        <w:tc>
          <w:tcPr>
            <w:tcW w:w="2338" w:type="dxa"/>
          </w:tcPr>
          <w:p w14:paraId="4A98D999" w14:textId="4A807A76" w:rsidR="00AA26E8" w:rsidRDefault="00AA26E8" w:rsidP="00AA26E8">
            <w:r>
              <w:t>14</w:t>
            </w:r>
          </w:p>
        </w:tc>
      </w:tr>
    </w:tbl>
    <w:p w14:paraId="0D782482" w14:textId="276B7C44" w:rsidR="00AA26E8" w:rsidRDefault="00AA26E8" w:rsidP="00001A6B">
      <w:pPr>
        <w:spacing w:line="360" w:lineRule="auto"/>
        <w:ind w:left="720"/>
      </w:pPr>
      <w:r>
        <w:t xml:space="preserve">During the initiation phase, project ideas were short listed and discussed based on their feasibility and practicality with the supervisor. An appropriate idea and title were then chosen followed by appropriate research on the topic. </w:t>
      </w:r>
      <w:r w:rsidR="008845F0">
        <w:t>Lastly, the project initiation document (PID) is prepared and submitted after reviews from the supervisor.</w:t>
      </w:r>
    </w:p>
    <w:p w14:paraId="618B0455" w14:textId="4B9D6E9D" w:rsidR="008845F0" w:rsidRDefault="008845F0" w:rsidP="00AA26E8"/>
    <w:p w14:paraId="71A96662" w14:textId="0AC9A648" w:rsidR="00001A6B" w:rsidRDefault="00001A6B" w:rsidP="00AA26E8"/>
    <w:p w14:paraId="74FCC230" w14:textId="1FB2A7D2" w:rsidR="00001A6B" w:rsidRDefault="00001A6B" w:rsidP="00AA26E8"/>
    <w:p w14:paraId="23DCEAD9" w14:textId="77777777" w:rsidR="00001A6B" w:rsidRDefault="00001A6B" w:rsidP="00AA26E8"/>
    <w:p w14:paraId="778C5B94" w14:textId="0D1ED256" w:rsidR="008845F0" w:rsidRPr="00001A6B" w:rsidRDefault="008845F0" w:rsidP="00001A6B">
      <w:pPr>
        <w:pStyle w:val="Heading3"/>
        <w:spacing w:line="360" w:lineRule="auto"/>
        <w:ind w:firstLine="720"/>
        <w:jc w:val="both"/>
        <w:rPr>
          <w:rFonts w:ascii="Times New Roman" w:hAnsi="Times New Roman" w:cs="Times New Roman"/>
        </w:rPr>
      </w:pPr>
      <w:bookmarkStart w:id="78" w:name="_Toc69079322"/>
      <w:r w:rsidRPr="00001A6B">
        <w:rPr>
          <w:rFonts w:ascii="Times New Roman" w:hAnsi="Times New Roman" w:cs="Times New Roman"/>
        </w:rPr>
        <w:lastRenderedPageBreak/>
        <w:t>7.3.2 Planning Phase</w:t>
      </w:r>
      <w:bookmarkEnd w:id="78"/>
    </w:p>
    <w:p w14:paraId="214DCECC" w14:textId="75596F94" w:rsidR="000C3695" w:rsidRDefault="000C3695" w:rsidP="000C3695">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4E593D">
        <w:rPr>
          <w:noProof/>
        </w:rPr>
        <w:t>5</w:t>
      </w:r>
      <w:r w:rsidR="006A00AE">
        <w:rPr>
          <w:noProof/>
        </w:rPr>
        <w:fldChar w:fldCharType="end"/>
      </w:r>
      <w:r>
        <w:t xml:space="preserve"> Planning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8845F0" w14:paraId="586B04E0" w14:textId="77777777" w:rsidTr="006A00AE">
        <w:tc>
          <w:tcPr>
            <w:tcW w:w="2337" w:type="dxa"/>
          </w:tcPr>
          <w:p w14:paraId="031AA6D8" w14:textId="173CBF09" w:rsidR="008845F0" w:rsidRDefault="008845F0" w:rsidP="006A00AE">
            <w:r>
              <w:t>Planning Phase</w:t>
            </w:r>
          </w:p>
        </w:tc>
        <w:tc>
          <w:tcPr>
            <w:tcW w:w="2337" w:type="dxa"/>
          </w:tcPr>
          <w:p w14:paraId="307F6C3C" w14:textId="77777777" w:rsidR="008845F0" w:rsidRDefault="008845F0" w:rsidP="006A00AE">
            <w:r>
              <w:t>Start Date</w:t>
            </w:r>
          </w:p>
        </w:tc>
        <w:tc>
          <w:tcPr>
            <w:tcW w:w="2338" w:type="dxa"/>
          </w:tcPr>
          <w:p w14:paraId="23680362" w14:textId="77777777" w:rsidR="008845F0" w:rsidRDefault="008845F0" w:rsidP="006A00AE">
            <w:r>
              <w:t>End Date</w:t>
            </w:r>
          </w:p>
        </w:tc>
        <w:tc>
          <w:tcPr>
            <w:tcW w:w="2338" w:type="dxa"/>
          </w:tcPr>
          <w:p w14:paraId="685678F4" w14:textId="154050B4" w:rsidR="008845F0" w:rsidRDefault="008845F0" w:rsidP="006A00AE">
            <w:r>
              <w:t>Duration (Days)</w:t>
            </w:r>
          </w:p>
        </w:tc>
      </w:tr>
      <w:tr w:rsidR="008845F0" w14:paraId="45A1F1E2" w14:textId="77777777" w:rsidTr="006A00AE">
        <w:tc>
          <w:tcPr>
            <w:tcW w:w="2337" w:type="dxa"/>
          </w:tcPr>
          <w:p w14:paraId="1CA6F638" w14:textId="77777777" w:rsidR="008845F0" w:rsidRDefault="008845F0" w:rsidP="006A00AE">
            <w:r>
              <w:t>Project Plan</w:t>
            </w:r>
          </w:p>
        </w:tc>
        <w:tc>
          <w:tcPr>
            <w:tcW w:w="2337" w:type="dxa"/>
          </w:tcPr>
          <w:p w14:paraId="4C408AF3" w14:textId="41ECAB89" w:rsidR="008845F0" w:rsidRDefault="008845F0" w:rsidP="006A00AE">
            <w:r>
              <w:t>03-10-2020</w:t>
            </w:r>
          </w:p>
        </w:tc>
        <w:tc>
          <w:tcPr>
            <w:tcW w:w="2338" w:type="dxa"/>
          </w:tcPr>
          <w:p w14:paraId="631F667D" w14:textId="7C0247CA" w:rsidR="008845F0" w:rsidRDefault="008845F0" w:rsidP="006A00AE">
            <w:r>
              <w:t>27-11-2020</w:t>
            </w:r>
          </w:p>
        </w:tc>
        <w:tc>
          <w:tcPr>
            <w:tcW w:w="2338" w:type="dxa"/>
          </w:tcPr>
          <w:p w14:paraId="46ABBDEC" w14:textId="443C6C50" w:rsidR="008845F0" w:rsidRDefault="008845F0" w:rsidP="006A00AE">
            <w:r>
              <w:t xml:space="preserve">56 </w:t>
            </w:r>
          </w:p>
        </w:tc>
      </w:tr>
      <w:tr w:rsidR="008845F0" w14:paraId="0058105B" w14:textId="77777777" w:rsidTr="006A00AE">
        <w:tc>
          <w:tcPr>
            <w:tcW w:w="2337" w:type="dxa"/>
          </w:tcPr>
          <w:p w14:paraId="70C93B32" w14:textId="77777777" w:rsidR="008845F0" w:rsidRDefault="008845F0" w:rsidP="006A00AE">
            <w:r>
              <w:t>Actual Progress</w:t>
            </w:r>
          </w:p>
        </w:tc>
        <w:tc>
          <w:tcPr>
            <w:tcW w:w="2337" w:type="dxa"/>
          </w:tcPr>
          <w:p w14:paraId="72F0F408" w14:textId="7D294456" w:rsidR="008845F0" w:rsidRDefault="008845F0" w:rsidP="006A00AE">
            <w:r>
              <w:t>03-10-2020</w:t>
            </w:r>
          </w:p>
        </w:tc>
        <w:tc>
          <w:tcPr>
            <w:tcW w:w="2338" w:type="dxa"/>
          </w:tcPr>
          <w:p w14:paraId="20CED550" w14:textId="1E5A205D" w:rsidR="008845F0" w:rsidRDefault="000C3695" w:rsidP="006A00AE">
            <w:r>
              <w:t>20-11-2020</w:t>
            </w:r>
          </w:p>
        </w:tc>
        <w:tc>
          <w:tcPr>
            <w:tcW w:w="2338" w:type="dxa"/>
          </w:tcPr>
          <w:p w14:paraId="39DA2206" w14:textId="7BCDF99A" w:rsidR="008845F0" w:rsidRDefault="000C3695" w:rsidP="006A00AE">
            <w:r>
              <w:t>50</w:t>
            </w:r>
          </w:p>
        </w:tc>
      </w:tr>
    </w:tbl>
    <w:p w14:paraId="7397C171" w14:textId="27ED9045" w:rsidR="00E31E9E" w:rsidRDefault="008845F0" w:rsidP="00001A6B">
      <w:pPr>
        <w:spacing w:line="360" w:lineRule="auto"/>
        <w:ind w:left="720"/>
        <w:jc w:val="both"/>
      </w:pPr>
      <w:r>
        <w:t xml:space="preserve">Planning phase is a particularly important phase for the development of this project. Neural networks and machine learning is still a relatively new technology recently commercialized for everyday use by society. Due to this, there is only so much research and papers on the specific subtopic that this project is looking for. During this phase, articles and papers were constantly brought up and discussed with the supervisor to discuss its relevancy to this project’s topic. After that, the project proposal draft was written and then submitted to the supervisor and second marker. The second marker and supervisor would return this draft after reviewing it and then </w:t>
      </w:r>
      <w:r w:rsidR="000C3695">
        <w:t>changed based on the feedback. The proposal is then submitted a few days earlier as extensive research and discussion was already done before the review so only basic changes were required. One thing of note is the start date of the planning phase is the same as planned despite the early finish on the initiation phase due to the need to focus on core subjects during the semester.</w:t>
      </w:r>
    </w:p>
    <w:p w14:paraId="5FC45C57" w14:textId="0B175511" w:rsidR="000C3695" w:rsidRDefault="000C3695" w:rsidP="000C3695">
      <w:pPr>
        <w:ind w:left="720"/>
      </w:pPr>
    </w:p>
    <w:p w14:paraId="19273064" w14:textId="2DD993FB" w:rsidR="000C3695" w:rsidRPr="00001A6B" w:rsidRDefault="000C3695" w:rsidP="00001A6B">
      <w:pPr>
        <w:pStyle w:val="Heading3"/>
        <w:spacing w:line="360" w:lineRule="auto"/>
        <w:ind w:firstLine="720"/>
        <w:jc w:val="both"/>
        <w:rPr>
          <w:rFonts w:ascii="Times New Roman" w:hAnsi="Times New Roman" w:cs="Times New Roman"/>
        </w:rPr>
      </w:pPr>
      <w:bookmarkStart w:id="79" w:name="_Toc69079323"/>
      <w:r w:rsidRPr="00001A6B">
        <w:rPr>
          <w:rFonts w:ascii="Times New Roman" w:hAnsi="Times New Roman" w:cs="Times New Roman"/>
        </w:rPr>
        <w:t>7.3.3 Analysis Phase</w:t>
      </w:r>
      <w:bookmarkEnd w:id="79"/>
    </w:p>
    <w:p w14:paraId="2381D1A4" w14:textId="2F6A6DD6" w:rsidR="005E21B6" w:rsidRDefault="005E21B6" w:rsidP="005E21B6">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4E593D">
        <w:rPr>
          <w:noProof/>
        </w:rPr>
        <w:t>6</w:t>
      </w:r>
      <w:r w:rsidR="006A00AE">
        <w:rPr>
          <w:noProof/>
        </w:rPr>
        <w:fldChar w:fldCharType="end"/>
      </w:r>
      <w:r>
        <w:t xml:space="preserve"> Analysis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0C3695" w14:paraId="4C213A68" w14:textId="77777777" w:rsidTr="006A00AE">
        <w:tc>
          <w:tcPr>
            <w:tcW w:w="2337" w:type="dxa"/>
          </w:tcPr>
          <w:p w14:paraId="46BEF0FE" w14:textId="232FE8D9" w:rsidR="000C3695" w:rsidRDefault="000C3695" w:rsidP="006A00AE">
            <w:r>
              <w:t>Analysis Phase</w:t>
            </w:r>
          </w:p>
        </w:tc>
        <w:tc>
          <w:tcPr>
            <w:tcW w:w="2337" w:type="dxa"/>
          </w:tcPr>
          <w:p w14:paraId="263015C5" w14:textId="77777777" w:rsidR="000C3695" w:rsidRDefault="000C3695" w:rsidP="006A00AE">
            <w:r>
              <w:t>Start Date</w:t>
            </w:r>
          </w:p>
        </w:tc>
        <w:tc>
          <w:tcPr>
            <w:tcW w:w="2338" w:type="dxa"/>
          </w:tcPr>
          <w:p w14:paraId="1DBFE3B6" w14:textId="77777777" w:rsidR="000C3695" w:rsidRDefault="000C3695" w:rsidP="006A00AE">
            <w:r>
              <w:t>End Date</w:t>
            </w:r>
          </w:p>
        </w:tc>
        <w:tc>
          <w:tcPr>
            <w:tcW w:w="2338" w:type="dxa"/>
          </w:tcPr>
          <w:p w14:paraId="658F78FC" w14:textId="4923F1AB" w:rsidR="000C3695" w:rsidRDefault="000C3695" w:rsidP="006A00AE">
            <w:r>
              <w:t>Duration (Days)</w:t>
            </w:r>
          </w:p>
        </w:tc>
      </w:tr>
      <w:tr w:rsidR="000C3695" w14:paraId="1A5C9864" w14:textId="77777777" w:rsidTr="006A00AE">
        <w:tc>
          <w:tcPr>
            <w:tcW w:w="2337" w:type="dxa"/>
          </w:tcPr>
          <w:p w14:paraId="31CA7FF9" w14:textId="77777777" w:rsidR="000C3695" w:rsidRDefault="000C3695" w:rsidP="006A00AE">
            <w:r>
              <w:t>Project Plan</w:t>
            </w:r>
          </w:p>
        </w:tc>
        <w:tc>
          <w:tcPr>
            <w:tcW w:w="2337" w:type="dxa"/>
          </w:tcPr>
          <w:p w14:paraId="409C4547" w14:textId="16EC24CC" w:rsidR="000C3695" w:rsidRDefault="00F23E3B" w:rsidP="006A00AE">
            <w:r>
              <w:t>01-12-2020</w:t>
            </w:r>
          </w:p>
        </w:tc>
        <w:tc>
          <w:tcPr>
            <w:tcW w:w="2338" w:type="dxa"/>
          </w:tcPr>
          <w:p w14:paraId="461A9C1E" w14:textId="2526174A" w:rsidR="000C3695" w:rsidRDefault="00F23E3B" w:rsidP="006A00AE">
            <w:r>
              <w:t>05-12-</w:t>
            </w:r>
            <w:r w:rsidR="000C3695">
              <w:t>2020</w:t>
            </w:r>
          </w:p>
        </w:tc>
        <w:tc>
          <w:tcPr>
            <w:tcW w:w="2338" w:type="dxa"/>
          </w:tcPr>
          <w:p w14:paraId="05E41740" w14:textId="3BA48271" w:rsidR="000C3695" w:rsidRDefault="00F23E3B" w:rsidP="006A00AE">
            <w:r>
              <w:t>5</w:t>
            </w:r>
            <w:r w:rsidR="000C3695">
              <w:t xml:space="preserve"> </w:t>
            </w:r>
          </w:p>
        </w:tc>
      </w:tr>
      <w:tr w:rsidR="000C3695" w14:paraId="446DDEBF" w14:textId="77777777" w:rsidTr="006A00AE">
        <w:tc>
          <w:tcPr>
            <w:tcW w:w="2337" w:type="dxa"/>
          </w:tcPr>
          <w:p w14:paraId="6D4EF942" w14:textId="77777777" w:rsidR="000C3695" w:rsidRDefault="000C3695" w:rsidP="006A00AE">
            <w:r>
              <w:t>Actual Progress</w:t>
            </w:r>
          </w:p>
        </w:tc>
        <w:tc>
          <w:tcPr>
            <w:tcW w:w="2337" w:type="dxa"/>
          </w:tcPr>
          <w:p w14:paraId="09BD5D61" w14:textId="4C57612F" w:rsidR="000C3695" w:rsidRDefault="00F23E3B" w:rsidP="006A00AE">
            <w:r>
              <w:t>27-11-2020</w:t>
            </w:r>
          </w:p>
        </w:tc>
        <w:tc>
          <w:tcPr>
            <w:tcW w:w="2338" w:type="dxa"/>
          </w:tcPr>
          <w:p w14:paraId="40B40437" w14:textId="4918CF11" w:rsidR="000C3695" w:rsidRDefault="00F23E3B" w:rsidP="006A00AE">
            <w:r>
              <w:t>05</w:t>
            </w:r>
            <w:r w:rsidR="000C3695">
              <w:t>-</w:t>
            </w:r>
            <w:r>
              <w:t>12</w:t>
            </w:r>
            <w:r w:rsidR="000C3695">
              <w:t>-2020</w:t>
            </w:r>
          </w:p>
        </w:tc>
        <w:tc>
          <w:tcPr>
            <w:tcW w:w="2338" w:type="dxa"/>
          </w:tcPr>
          <w:p w14:paraId="551291BD" w14:textId="1280C4CE" w:rsidR="000C3695" w:rsidRDefault="00F23E3B" w:rsidP="006A00AE">
            <w:r>
              <w:t>9</w:t>
            </w:r>
          </w:p>
        </w:tc>
      </w:tr>
    </w:tbl>
    <w:p w14:paraId="0F0ED2F0" w14:textId="58774139" w:rsidR="000C3695" w:rsidRDefault="00F23E3B" w:rsidP="00001A6B">
      <w:pPr>
        <w:spacing w:line="360" w:lineRule="auto"/>
        <w:ind w:left="720"/>
        <w:jc w:val="both"/>
      </w:pPr>
      <w:r>
        <w:t>Similar to the planning phase, the start date is only a little earlier than the planned start date due to settling other assignments</w:t>
      </w:r>
      <w:r w:rsidR="00977A2E">
        <w:t xml:space="preserve">. Despite starting earlier, the analysis phase took longer than planned due to the under estimation of the difficulty of implementing the idea. </w:t>
      </w:r>
      <w:r w:rsidR="00EB24D4">
        <w:t>The analysis phase beg</w:t>
      </w:r>
      <w:r w:rsidR="00001990">
        <w:t>a</w:t>
      </w:r>
      <w:r w:rsidR="00EB24D4">
        <w:t xml:space="preserve">n with research on how </w:t>
      </w:r>
      <w:proofErr w:type="spellStart"/>
      <w:r w:rsidR="00EB24D4">
        <w:t>Tensorflow</w:t>
      </w:r>
      <w:proofErr w:type="spellEnd"/>
      <w:r w:rsidR="00EB24D4">
        <w:t xml:space="preserve"> functioned, then on the different model architectures that existed and how they functioned with </w:t>
      </w:r>
      <w:proofErr w:type="spellStart"/>
      <w:r w:rsidR="00EB24D4">
        <w:t>Tensorflow</w:t>
      </w:r>
      <w:proofErr w:type="spellEnd"/>
      <w:r w:rsidR="00EB24D4">
        <w:t xml:space="preserve">. After that, journals and articles related to object detection, human limbs recognition, and hand sign recognition were studied to determine the order of implementation. </w:t>
      </w:r>
      <w:r w:rsidR="00001990">
        <w:t xml:space="preserve">As explained in the literature review phase, CNN was chosen as the neural network with SSD algorithm to accompany it. </w:t>
      </w:r>
      <w:r w:rsidR="003F6AED">
        <w:t xml:space="preserve">The UML diagram, sequence diagram, and functional requirements were </w:t>
      </w:r>
      <w:r w:rsidR="003F6AED">
        <w:lastRenderedPageBreak/>
        <w:t xml:space="preserve">quickly done after the literature review was completed and had no problems that required it to be changed. </w:t>
      </w:r>
    </w:p>
    <w:p w14:paraId="4A238645" w14:textId="4FE2E187" w:rsidR="003F6AED" w:rsidRDefault="003F6AED" w:rsidP="00001990">
      <w:pPr>
        <w:ind w:left="720"/>
      </w:pPr>
    </w:p>
    <w:p w14:paraId="0A32D23B" w14:textId="5A227532" w:rsidR="00D269AD" w:rsidRPr="00D269AD" w:rsidRDefault="003F6AED" w:rsidP="00D269AD">
      <w:pPr>
        <w:pStyle w:val="Heading3"/>
        <w:ind w:firstLine="720"/>
      </w:pPr>
      <w:bookmarkStart w:id="80" w:name="_Toc69079324"/>
      <w:r>
        <w:t>7.3.4 Implementation Phas</w:t>
      </w:r>
      <w:r w:rsidR="00D269AD">
        <w:t>e</w:t>
      </w:r>
      <w:bookmarkEnd w:id="80"/>
    </w:p>
    <w:p w14:paraId="2C7F5C01" w14:textId="77EB5E1F" w:rsidR="00D269AD" w:rsidRDefault="00D269AD" w:rsidP="00D269AD">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4E593D">
        <w:rPr>
          <w:noProof/>
        </w:rPr>
        <w:t>7</w:t>
      </w:r>
      <w:r w:rsidR="006A00AE">
        <w:rPr>
          <w:noProof/>
        </w:rPr>
        <w:fldChar w:fldCharType="end"/>
      </w:r>
      <w:r>
        <w:t xml:space="preserve"> Implementation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5E21B6" w14:paraId="0F495683" w14:textId="77777777" w:rsidTr="005E21B6">
        <w:trPr>
          <w:trHeight w:val="610"/>
        </w:trPr>
        <w:tc>
          <w:tcPr>
            <w:tcW w:w="2337" w:type="dxa"/>
          </w:tcPr>
          <w:p w14:paraId="7019FD0A" w14:textId="072A878F" w:rsidR="005E21B6" w:rsidRDefault="005E21B6" w:rsidP="006A00AE">
            <w:r>
              <w:t>Implementation Phase</w:t>
            </w:r>
          </w:p>
        </w:tc>
        <w:tc>
          <w:tcPr>
            <w:tcW w:w="2337" w:type="dxa"/>
          </w:tcPr>
          <w:p w14:paraId="300D56A1" w14:textId="77777777" w:rsidR="005E21B6" w:rsidRDefault="005E21B6" w:rsidP="006A00AE">
            <w:r>
              <w:t>Start Date</w:t>
            </w:r>
          </w:p>
        </w:tc>
        <w:tc>
          <w:tcPr>
            <w:tcW w:w="2338" w:type="dxa"/>
          </w:tcPr>
          <w:p w14:paraId="0AC12AD8" w14:textId="77777777" w:rsidR="005E21B6" w:rsidRDefault="005E21B6" w:rsidP="006A00AE">
            <w:r>
              <w:t>End Date</w:t>
            </w:r>
          </w:p>
        </w:tc>
        <w:tc>
          <w:tcPr>
            <w:tcW w:w="2338" w:type="dxa"/>
          </w:tcPr>
          <w:p w14:paraId="2F955778" w14:textId="65C7A6ED" w:rsidR="005E21B6" w:rsidRDefault="005E21B6" w:rsidP="006A00AE">
            <w:r>
              <w:t>Duration (Day</w:t>
            </w:r>
            <w:r w:rsidR="00946291">
              <w:t>s</w:t>
            </w:r>
            <w:r>
              <w:t>)</w:t>
            </w:r>
          </w:p>
        </w:tc>
      </w:tr>
      <w:tr w:rsidR="005E21B6" w14:paraId="33262237" w14:textId="77777777" w:rsidTr="006A00AE">
        <w:tc>
          <w:tcPr>
            <w:tcW w:w="2337" w:type="dxa"/>
          </w:tcPr>
          <w:p w14:paraId="0B8890BF" w14:textId="77777777" w:rsidR="005E21B6" w:rsidRDefault="005E21B6" w:rsidP="006A00AE">
            <w:r>
              <w:t>Project Plan</w:t>
            </w:r>
          </w:p>
        </w:tc>
        <w:tc>
          <w:tcPr>
            <w:tcW w:w="2337" w:type="dxa"/>
          </w:tcPr>
          <w:p w14:paraId="1125A8DC" w14:textId="3E35C89B" w:rsidR="005E21B6" w:rsidRDefault="005E21B6" w:rsidP="006A00AE">
            <w:r>
              <w:t>10-12-2020</w:t>
            </w:r>
          </w:p>
        </w:tc>
        <w:tc>
          <w:tcPr>
            <w:tcW w:w="2338" w:type="dxa"/>
          </w:tcPr>
          <w:p w14:paraId="6CCBBF9C" w14:textId="78CDE686" w:rsidR="005E21B6" w:rsidRDefault="005E21B6" w:rsidP="006A00AE">
            <w:r>
              <w:t>15-01-2021</w:t>
            </w:r>
          </w:p>
        </w:tc>
        <w:tc>
          <w:tcPr>
            <w:tcW w:w="2338" w:type="dxa"/>
          </w:tcPr>
          <w:p w14:paraId="5F82ACA5" w14:textId="66CA18DC" w:rsidR="005E21B6" w:rsidRDefault="005E21B6" w:rsidP="006A00AE">
            <w:r>
              <w:t xml:space="preserve">39 </w:t>
            </w:r>
          </w:p>
        </w:tc>
      </w:tr>
      <w:tr w:rsidR="005E21B6" w14:paraId="3F63BC25" w14:textId="77777777" w:rsidTr="006A00AE">
        <w:tc>
          <w:tcPr>
            <w:tcW w:w="2337" w:type="dxa"/>
          </w:tcPr>
          <w:p w14:paraId="58FB5D83" w14:textId="77777777" w:rsidR="005E21B6" w:rsidRDefault="005E21B6" w:rsidP="006A00AE">
            <w:r>
              <w:t>Actual Progress</w:t>
            </w:r>
          </w:p>
        </w:tc>
        <w:tc>
          <w:tcPr>
            <w:tcW w:w="2337" w:type="dxa"/>
          </w:tcPr>
          <w:p w14:paraId="3E3F5A02" w14:textId="6F16AB7F" w:rsidR="005E21B6" w:rsidRDefault="005E21B6" w:rsidP="006A00AE">
            <w:r>
              <w:t>05-12-2020</w:t>
            </w:r>
          </w:p>
        </w:tc>
        <w:tc>
          <w:tcPr>
            <w:tcW w:w="2338" w:type="dxa"/>
          </w:tcPr>
          <w:p w14:paraId="1F6CDC64" w14:textId="61F5295F" w:rsidR="005E21B6" w:rsidRDefault="005E21B6" w:rsidP="006A00AE">
            <w:r>
              <w:t>20-01-2020</w:t>
            </w:r>
          </w:p>
        </w:tc>
        <w:tc>
          <w:tcPr>
            <w:tcW w:w="2338" w:type="dxa"/>
          </w:tcPr>
          <w:p w14:paraId="2E4F9DC1" w14:textId="7DA8FD4B" w:rsidR="005E21B6" w:rsidRDefault="005E21B6" w:rsidP="006A00AE">
            <w:r>
              <w:t>49</w:t>
            </w:r>
          </w:p>
        </w:tc>
      </w:tr>
    </w:tbl>
    <w:p w14:paraId="5BC41725" w14:textId="3ED7ED6E" w:rsidR="00D269AD" w:rsidRDefault="005E21B6" w:rsidP="00001A6B">
      <w:pPr>
        <w:spacing w:line="360" w:lineRule="auto"/>
        <w:ind w:left="720"/>
        <w:jc w:val="both"/>
      </w:pPr>
      <w:r>
        <w:t xml:space="preserve">The implementation phase started right after the analysis phase as the difficulty of the project was realized during that time coupled together with the developer’s inexperience with any practical implementations related to machine learning. </w:t>
      </w:r>
      <w:r w:rsidR="00946291">
        <w:t xml:space="preserve">The duration was also longer due to the problem with the mobile implementation as explained in the testing section of this report. Other than that, the application was implemented in the order of the functional, non-functional requirements and UML diagrams created. Most of the time used was gathering custom data for training and experimenting with different augmentations, parameters, and datasets to train the model. If the developer had more experience with machine learning prior to this project, the time taken for this phase could have been shaved down. </w:t>
      </w:r>
    </w:p>
    <w:p w14:paraId="7DEF629F" w14:textId="43ABFFDF" w:rsidR="00D269AD" w:rsidRPr="00001A6B" w:rsidRDefault="00946291" w:rsidP="00001A6B">
      <w:pPr>
        <w:pStyle w:val="Heading3"/>
        <w:spacing w:line="360" w:lineRule="auto"/>
        <w:ind w:firstLine="720"/>
        <w:jc w:val="both"/>
        <w:rPr>
          <w:rFonts w:ascii="Times New Roman" w:hAnsi="Times New Roman" w:cs="Times New Roman"/>
        </w:rPr>
      </w:pPr>
      <w:bookmarkStart w:id="81" w:name="_Toc69079325"/>
      <w:r w:rsidRPr="00001A6B">
        <w:rPr>
          <w:rFonts w:ascii="Times New Roman" w:hAnsi="Times New Roman" w:cs="Times New Roman"/>
        </w:rPr>
        <w:t>7.3.5 Testing Phase</w:t>
      </w:r>
      <w:bookmarkEnd w:id="81"/>
      <w:r w:rsidR="00D269AD" w:rsidRPr="00001A6B">
        <w:rPr>
          <w:rFonts w:ascii="Times New Roman" w:hAnsi="Times New Roman" w:cs="Times New Roman"/>
        </w:rPr>
        <w:tab/>
      </w:r>
    </w:p>
    <w:p w14:paraId="2CA2AB95" w14:textId="7D6CE148" w:rsidR="00D269AD" w:rsidRDefault="00D269AD" w:rsidP="00D269AD">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4E593D">
        <w:rPr>
          <w:noProof/>
        </w:rPr>
        <w:t>8</w:t>
      </w:r>
      <w:r w:rsidR="006A00AE">
        <w:rPr>
          <w:noProof/>
        </w:rPr>
        <w:fldChar w:fldCharType="end"/>
      </w:r>
      <w:r>
        <w:t xml:space="preserve"> Testing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D269AD" w14:paraId="6FD67986" w14:textId="77777777" w:rsidTr="006A00AE">
        <w:tc>
          <w:tcPr>
            <w:tcW w:w="2337" w:type="dxa"/>
          </w:tcPr>
          <w:p w14:paraId="63A77169" w14:textId="4C9C2516" w:rsidR="00D269AD" w:rsidRDefault="00D269AD" w:rsidP="006A00AE">
            <w:r>
              <w:t>Testing Phase</w:t>
            </w:r>
          </w:p>
        </w:tc>
        <w:tc>
          <w:tcPr>
            <w:tcW w:w="2337" w:type="dxa"/>
          </w:tcPr>
          <w:p w14:paraId="29B6A888" w14:textId="77777777" w:rsidR="00D269AD" w:rsidRDefault="00D269AD" w:rsidP="006A00AE">
            <w:r>
              <w:t>Start Date</w:t>
            </w:r>
          </w:p>
        </w:tc>
        <w:tc>
          <w:tcPr>
            <w:tcW w:w="2338" w:type="dxa"/>
          </w:tcPr>
          <w:p w14:paraId="5F6C25A6" w14:textId="77777777" w:rsidR="00D269AD" w:rsidRDefault="00D269AD" w:rsidP="006A00AE">
            <w:r>
              <w:t>End Date</w:t>
            </w:r>
          </w:p>
        </w:tc>
        <w:tc>
          <w:tcPr>
            <w:tcW w:w="2338" w:type="dxa"/>
          </w:tcPr>
          <w:p w14:paraId="52ED2CA4" w14:textId="657C0B9D" w:rsidR="00D269AD" w:rsidRDefault="00D269AD" w:rsidP="006A00AE">
            <w:r>
              <w:t>Duration (Days)</w:t>
            </w:r>
          </w:p>
        </w:tc>
      </w:tr>
      <w:tr w:rsidR="00D269AD" w14:paraId="7F2EA226" w14:textId="77777777" w:rsidTr="006A00AE">
        <w:tc>
          <w:tcPr>
            <w:tcW w:w="2337" w:type="dxa"/>
          </w:tcPr>
          <w:p w14:paraId="120103BE" w14:textId="77777777" w:rsidR="00D269AD" w:rsidRDefault="00D269AD" w:rsidP="006A00AE">
            <w:r>
              <w:t>Project Plan</w:t>
            </w:r>
          </w:p>
        </w:tc>
        <w:tc>
          <w:tcPr>
            <w:tcW w:w="2337" w:type="dxa"/>
          </w:tcPr>
          <w:p w14:paraId="4BF93F74" w14:textId="345CCD69" w:rsidR="00D269AD" w:rsidRDefault="00D269AD" w:rsidP="006A00AE">
            <w:r>
              <w:t>10-01-2021</w:t>
            </w:r>
          </w:p>
        </w:tc>
        <w:tc>
          <w:tcPr>
            <w:tcW w:w="2338" w:type="dxa"/>
          </w:tcPr>
          <w:p w14:paraId="34041E28" w14:textId="0829D2FF" w:rsidR="00D269AD" w:rsidRDefault="00D269AD" w:rsidP="006A00AE">
            <w:r>
              <w:t>24-01-2021</w:t>
            </w:r>
          </w:p>
        </w:tc>
        <w:tc>
          <w:tcPr>
            <w:tcW w:w="2338" w:type="dxa"/>
          </w:tcPr>
          <w:p w14:paraId="1D05B648" w14:textId="4C7D8A28" w:rsidR="00D269AD" w:rsidRDefault="00D269AD" w:rsidP="006A00AE">
            <w:r>
              <w:t xml:space="preserve">15 </w:t>
            </w:r>
          </w:p>
        </w:tc>
      </w:tr>
      <w:tr w:rsidR="00D269AD" w14:paraId="5DF60F0B" w14:textId="77777777" w:rsidTr="006A00AE">
        <w:tc>
          <w:tcPr>
            <w:tcW w:w="2337" w:type="dxa"/>
          </w:tcPr>
          <w:p w14:paraId="3B0F7C46" w14:textId="77777777" w:rsidR="00D269AD" w:rsidRDefault="00D269AD" w:rsidP="006A00AE">
            <w:r>
              <w:t>Actual Progress</w:t>
            </w:r>
          </w:p>
        </w:tc>
        <w:tc>
          <w:tcPr>
            <w:tcW w:w="2337" w:type="dxa"/>
          </w:tcPr>
          <w:p w14:paraId="5C1F55A1" w14:textId="2D6AF80C" w:rsidR="00D269AD" w:rsidRDefault="00D269AD" w:rsidP="006A00AE">
            <w:r>
              <w:t>15-01-2021</w:t>
            </w:r>
          </w:p>
        </w:tc>
        <w:tc>
          <w:tcPr>
            <w:tcW w:w="2338" w:type="dxa"/>
          </w:tcPr>
          <w:p w14:paraId="3924F747" w14:textId="265118E3" w:rsidR="00D269AD" w:rsidRDefault="00D269AD" w:rsidP="006A00AE">
            <w:r>
              <w:t>24-01-2021</w:t>
            </w:r>
          </w:p>
        </w:tc>
        <w:tc>
          <w:tcPr>
            <w:tcW w:w="2338" w:type="dxa"/>
          </w:tcPr>
          <w:p w14:paraId="5A2F26F3" w14:textId="4712A535" w:rsidR="00D269AD" w:rsidRDefault="00D269AD" w:rsidP="006A00AE">
            <w:r>
              <w:t>10</w:t>
            </w:r>
          </w:p>
        </w:tc>
      </w:tr>
    </w:tbl>
    <w:p w14:paraId="2889E6C0" w14:textId="1C862657" w:rsidR="00D269AD" w:rsidRDefault="00D269AD" w:rsidP="00001A6B">
      <w:pPr>
        <w:spacing w:line="360" w:lineRule="auto"/>
        <w:ind w:left="720"/>
        <w:jc w:val="both"/>
      </w:pPr>
      <w:r>
        <w:t>Initially, the testing phase was planned to be from the 10</w:t>
      </w:r>
      <w:r w:rsidRPr="00D269AD">
        <w:rPr>
          <w:vertAlign w:val="superscript"/>
        </w:rPr>
        <w:t>th</w:t>
      </w:r>
      <w:r>
        <w:t xml:space="preserve"> of January to 24</w:t>
      </w:r>
      <w:r w:rsidRPr="00D269AD">
        <w:rPr>
          <w:vertAlign w:val="superscript"/>
        </w:rPr>
        <w:t>th</w:t>
      </w:r>
      <w:r>
        <w:t xml:space="preserve"> January, done in tandem with the implementation phase as the prototyping methodology was used. Due to the difficulty of the implementation, the testing phase was cut short to a 10 day duration instead of the planned 15. Luckily, no problems were met during the testing and documenting so the planned end date was met. </w:t>
      </w:r>
    </w:p>
    <w:p w14:paraId="1A0B0F4B" w14:textId="355668D1" w:rsidR="00D269AD" w:rsidRDefault="00D269AD" w:rsidP="00D269AD">
      <w:pPr>
        <w:ind w:left="720"/>
      </w:pPr>
    </w:p>
    <w:p w14:paraId="1A1580A6" w14:textId="5B4E08E5" w:rsidR="006A00AE" w:rsidRPr="00001A6B" w:rsidRDefault="00D269AD" w:rsidP="00001A6B">
      <w:pPr>
        <w:pStyle w:val="Heading3"/>
        <w:spacing w:line="360" w:lineRule="auto"/>
        <w:ind w:firstLine="720"/>
        <w:jc w:val="both"/>
        <w:rPr>
          <w:rFonts w:ascii="Times New Roman" w:hAnsi="Times New Roman" w:cs="Times New Roman"/>
        </w:rPr>
      </w:pPr>
      <w:bookmarkStart w:id="82" w:name="_Toc69079326"/>
      <w:r w:rsidRPr="00001A6B">
        <w:rPr>
          <w:rFonts w:ascii="Times New Roman" w:hAnsi="Times New Roman" w:cs="Times New Roman"/>
        </w:rPr>
        <w:lastRenderedPageBreak/>
        <w:t xml:space="preserve">7.3.6 </w:t>
      </w:r>
      <w:r w:rsidR="006A00AE" w:rsidRPr="00001A6B">
        <w:rPr>
          <w:rFonts w:ascii="Times New Roman" w:hAnsi="Times New Roman" w:cs="Times New Roman"/>
        </w:rPr>
        <w:t>Documentation Phase</w:t>
      </w:r>
      <w:bookmarkEnd w:id="82"/>
    </w:p>
    <w:p w14:paraId="612BD547" w14:textId="123303A0" w:rsidR="006A00AE" w:rsidRDefault="006A00AE" w:rsidP="006A00AE">
      <w:pPr>
        <w:pStyle w:val="Caption"/>
        <w:keepNext/>
        <w:ind w:firstLine="720"/>
      </w:pPr>
      <w:r>
        <w:t xml:space="preserve">Table </w:t>
      </w:r>
      <w:fldSimple w:instr=" SEQ Table \* ARABIC ">
        <w:r w:rsidR="004E593D">
          <w:rPr>
            <w:noProof/>
          </w:rPr>
          <w:t>9</w:t>
        </w:r>
      </w:fldSimple>
      <w:r>
        <w:t xml:space="preserve"> Documentation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6A00AE" w14:paraId="64212B5B" w14:textId="77777777" w:rsidTr="006A00AE">
        <w:tc>
          <w:tcPr>
            <w:tcW w:w="2337" w:type="dxa"/>
          </w:tcPr>
          <w:p w14:paraId="45F52DA1" w14:textId="023B2977" w:rsidR="006A00AE" w:rsidRDefault="006A00AE" w:rsidP="006A00AE">
            <w:r>
              <w:t>Documentation Phase</w:t>
            </w:r>
          </w:p>
        </w:tc>
        <w:tc>
          <w:tcPr>
            <w:tcW w:w="2337" w:type="dxa"/>
          </w:tcPr>
          <w:p w14:paraId="69E464B5" w14:textId="77777777" w:rsidR="006A00AE" w:rsidRDefault="006A00AE" w:rsidP="006A00AE">
            <w:r>
              <w:t>Start Date</w:t>
            </w:r>
          </w:p>
        </w:tc>
        <w:tc>
          <w:tcPr>
            <w:tcW w:w="2338" w:type="dxa"/>
          </w:tcPr>
          <w:p w14:paraId="79F8712E" w14:textId="77777777" w:rsidR="006A00AE" w:rsidRDefault="006A00AE" w:rsidP="006A00AE">
            <w:r>
              <w:t>End Date</w:t>
            </w:r>
          </w:p>
        </w:tc>
        <w:tc>
          <w:tcPr>
            <w:tcW w:w="2338" w:type="dxa"/>
          </w:tcPr>
          <w:p w14:paraId="4B1AF476" w14:textId="77777777" w:rsidR="006A00AE" w:rsidRDefault="006A00AE" w:rsidP="006A00AE">
            <w:r>
              <w:t>Duration (Days)</w:t>
            </w:r>
          </w:p>
        </w:tc>
      </w:tr>
      <w:tr w:rsidR="006A00AE" w14:paraId="2DBC9042" w14:textId="77777777" w:rsidTr="006A00AE">
        <w:tc>
          <w:tcPr>
            <w:tcW w:w="2337" w:type="dxa"/>
          </w:tcPr>
          <w:p w14:paraId="67892FC0" w14:textId="77777777" w:rsidR="006A00AE" w:rsidRDefault="006A00AE" w:rsidP="006A00AE">
            <w:r>
              <w:t>Project Plan</w:t>
            </w:r>
          </w:p>
        </w:tc>
        <w:tc>
          <w:tcPr>
            <w:tcW w:w="2337" w:type="dxa"/>
          </w:tcPr>
          <w:p w14:paraId="14F9D5F5" w14:textId="474AF297" w:rsidR="006A00AE" w:rsidRDefault="006A00AE" w:rsidP="006A00AE">
            <w:r>
              <w:t>24-01-2021</w:t>
            </w:r>
          </w:p>
        </w:tc>
        <w:tc>
          <w:tcPr>
            <w:tcW w:w="2338" w:type="dxa"/>
          </w:tcPr>
          <w:p w14:paraId="4F91DF7C" w14:textId="63249E70" w:rsidR="006A00AE" w:rsidRDefault="006A00AE" w:rsidP="006A00AE">
            <w:r>
              <w:t>09-02-2021</w:t>
            </w:r>
          </w:p>
        </w:tc>
        <w:tc>
          <w:tcPr>
            <w:tcW w:w="2338" w:type="dxa"/>
          </w:tcPr>
          <w:p w14:paraId="2A377CD4" w14:textId="7447B1F1" w:rsidR="006A00AE" w:rsidRDefault="006A00AE" w:rsidP="006A00AE">
            <w:r>
              <w:t>17</w:t>
            </w:r>
          </w:p>
        </w:tc>
      </w:tr>
      <w:tr w:rsidR="006A00AE" w14:paraId="188A2DF8" w14:textId="77777777" w:rsidTr="006A00AE">
        <w:tc>
          <w:tcPr>
            <w:tcW w:w="2337" w:type="dxa"/>
          </w:tcPr>
          <w:p w14:paraId="35F6F324" w14:textId="77777777" w:rsidR="006A00AE" w:rsidRDefault="006A00AE" w:rsidP="006A00AE">
            <w:r>
              <w:t>Actual Progress</w:t>
            </w:r>
          </w:p>
        </w:tc>
        <w:tc>
          <w:tcPr>
            <w:tcW w:w="2337" w:type="dxa"/>
          </w:tcPr>
          <w:p w14:paraId="5DDA8AA3" w14:textId="3515DC60" w:rsidR="006A00AE" w:rsidRDefault="006A00AE" w:rsidP="006A00AE">
            <w:r>
              <w:t>24-01-2021</w:t>
            </w:r>
          </w:p>
        </w:tc>
        <w:tc>
          <w:tcPr>
            <w:tcW w:w="2338" w:type="dxa"/>
          </w:tcPr>
          <w:p w14:paraId="240571E6" w14:textId="3F0AD238" w:rsidR="006A00AE" w:rsidRDefault="006A00AE" w:rsidP="006A00AE">
            <w:r>
              <w:t>09-02-2021</w:t>
            </w:r>
          </w:p>
        </w:tc>
        <w:tc>
          <w:tcPr>
            <w:tcW w:w="2338" w:type="dxa"/>
          </w:tcPr>
          <w:p w14:paraId="7FEF407E" w14:textId="5159DE21" w:rsidR="006A00AE" w:rsidRDefault="006A00AE" w:rsidP="006A00AE">
            <w:r>
              <w:t>17</w:t>
            </w:r>
          </w:p>
        </w:tc>
      </w:tr>
    </w:tbl>
    <w:p w14:paraId="7B3AEB33" w14:textId="5FEB6DC8" w:rsidR="006A00AE" w:rsidRDefault="006A00AE" w:rsidP="00001A6B">
      <w:pPr>
        <w:spacing w:line="360" w:lineRule="auto"/>
        <w:ind w:left="720"/>
        <w:jc w:val="both"/>
      </w:pPr>
      <w:r>
        <w:t xml:space="preserve">The last phase is the documentation phase, although documentation was to be done during this duration, bits and pieces were already written as the project was done during design and implementation so the rest of the report was written without a hitch in time. The draft was then sent to the supervisor for review and changes were then made accordingly. </w:t>
      </w:r>
    </w:p>
    <w:p w14:paraId="36F1D453" w14:textId="013AD52D" w:rsidR="006A00AE" w:rsidRPr="00001A6B" w:rsidRDefault="006A00AE" w:rsidP="00001A6B">
      <w:pPr>
        <w:pStyle w:val="Heading1"/>
        <w:spacing w:line="360" w:lineRule="auto"/>
        <w:jc w:val="both"/>
        <w:rPr>
          <w:rFonts w:ascii="Times New Roman" w:hAnsi="Times New Roman" w:cs="Times New Roman"/>
          <w:sz w:val="24"/>
          <w:szCs w:val="24"/>
        </w:rPr>
      </w:pPr>
      <w:bookmarkStart w:id="83" w:name="_Toc69079327"/>
      <w:r w:rsidRPr="00001A6B">
        <w:rPr>
          <w:rFonts w:ascii="Times New Roman" w:hAnsi="Times New Roman" w:cs="Times New Roman"/>
          <w:sz w:val="24"/>
          <w:szCs w:val="24"/>
        </w:rPr>
        <w:t>Chapter 8: Conclusion and Recommendation</w:t>
      </w:r>
      <w:bookmarkEnd w:id="83"/>
    </w:p>
    <w:p w14:paraId="600770BF" w14:textId="766B37E2" w:rsidR="006A00AE" w:rsidRPr="00001A6B" w:rsidRDefault="006A00AE" w:rsidP="00001A6B">
      <w:pPr>
        <w:pStyle w:val="Heading2"/>
        <w:spacing w:line="360" w:lineRule="auto"/>
        <w:jc w:val="both"/>
        <w:rPr>
          <w:rFonts w:ascii="Times New Roman" w:hAnsi="Times New Roman" w:cs="Times New Roman"/>
          <w:sz w:val="24"/>
          <w:szCs w:val="24"/>
        </w:rPr>
      </w:pPr>
      <w:bookmarkStart w:id="84" w:name="_Toc69079328"/>
      <w:r w:rsidRPr="00001A6B">
        <w:rPr>
          <w:rFonts w:ascii="Times New Roman" w:hAnsi="Times New Roman" w:cs="Times New Roman"/>
          <w:sz w:val="24"/>
          <w:szCs w:val="24"/>
        </w:rPr>
        <w:t>8.1 Conclusion</w:t>
      </w:r>
      <w:bookmarkEnd w:id="84"/>
    </w:p>
    <w:p w14:paraId="0A4BE11A" w14:textId="6A2932B7" w:rsidR="006A00AE" w:rsidRPr="00001A6B" w:rsidRDefault="006A00AE" w:rsidP="00001A6B">
      <w:pPr>
        <w:spacing w:line="360" w:lineRule="auto"/>
        <w:jc w:val="both"/>
      </w:pPr>
      <w:proofErr w:type="spellStart"/>
      <w:r w:rsidRPr="00001A6B">
        <w:t>Transign</w:t>
      </w:r>
      <w:proofErr w:type="spellEnd"/>
      <w:r w:rsidRPr="00001A6B">
        <w:t xml:space="preserve"> is a deep-learning sign language-to-speech translation application that can convert American Sign Language to English and many other languages </w:t>
      </w:r>
      <w:r w:rsidR="00E65CB6" w:rsidRPr="00001A6B">
        <w:t xml:space="preserve">in real time. The backbone of this application is a model created following the CNN architecture using the SSD algorithm to perform real time object detection and classification. </w:t>
      </w:r>
    </w:p>
    <w:p w14:paraId="498B90B0" w14:textId="644F2DF1" w:rsidR="00E65CB6" w:rsidRPr="00001A6B" w:rsidRDefault="00E65CB6" w:rsidP="00001A6B">
      <w:pPr>
        <w:spacing w:line="360" w:lineRule="auto"/>
        <w:jc w:val="both"/>
      </w:pPr>
      <w:r w:rsidRPr="00001A6B">
        <w:t>This system was developed in hopes that deaf or mute people can have an easier way of communication with common people when common means such as writing text on a notepad or phone for people to read is not possible. According to the World Federation of the Deaf in 2020, there are approximately 72 million deaf people worldwide and using sign language. That population is only 1% of the world’s population which makes sign language a rare skill found among the world’s people. Not only that, sign language consists of 300+ different languages similar to the spoken languages of the world</w:t>
      </w:r>
      <w:sdt>
        <w:sdtPr>
          <w:id w:val="-1109649061"/>
          <w:citation/>
        </w:sdtPr>
        <w:sdtContent>
          <w:r w:rsidRPr="00001A6B">
            <w:fldChar w:fldCharType="begin"/>
          </w:r>
          <w:r w:rsidRPr="00001A6B">
            <w:rPr>
              <w:lang w:val="en-MY"/>
            </w:rPr>
            <w:instrText xml:space="preserve"> CITATION Wor20 \l 17417 </w:instrText>
          </w:r>
          <w:r w:rsidRPr="00001A6B">
            <w:fldChar w:fldCharType="separate"/>
          </w:r>
          <w:r w:rsidRPr="00001A6B">
            <w:rPr>
              <w:noProof/>
              <w:lang w:val="en-MY"/>
            </w:rPr>
            <w:t xml:space="preserve"> (Deaf, 2020)</w:t>
          </w:r>
          <w:r w:rsidRPr="00001A6B">
            <w:fldChar w:fldCharType="end"/>
          </w:r>
        </w:sdtContent>
      </w:sdt>
      <w:r w:rsidRPr="00001A6B">
        <w:t xml:space="preserve">. </w:t>
      </w:r>
      <w:proofErr w:type="spellStart"/>
      <w:r w:rsidRPr="00001A6B">
        <w:t>Transign</w:t>
      </w:r>
      <w:proofErr w:type="spellEnd"/>
      <w:r w:rsidRPr="00001A6B">
        <w:t xml:space="preserve"> hopes to help </w:t>
      </w:r>
      <w:r w:rsidR="005C09DF" w:rsidRPr="00001A6B">
        <w:t xml:space="preserve">bridge the gap with technology so that communication is all the more accessible for deaf or mute people within the world. </w:t>
      </w:r>
    </w:p>
    <w:p w14:paraId="4CA25BC7" w14:textId="386B0FC7" w:rsidR="005C09DF" w:rsidRPr="00001A6B" w:rsidRDefault="005C09DF" w:rsidP="00001A6B">
      <w:pPr>
        <w:pStyle w:val="Heading2"/>
        <w:spacing w:line="360" w:lineRule="auto"/>
        <w:jc w:val="both"/>
        <w:rPr>
          <w:rFonts w:ascii="Times New Roman" w:hAnsi="Times New Roman" w:cs="Times New Roman"/>
          <w:sz w:val="24"/>
          <w:szCs w:val="24"/>
        </w:rPr>
      </w:pPr>
      <w:bookmarkStart w:id="85" w:name="_Toc69079329"/>
      <w:r w:rsidRPr="00001A6B">
        <w:rPr>
          <w:rFonts w:ascii="Times New Roman" w:hAnsi="Times New Roman" w:cs="Times New Roman"/>
          <w:sz w:val="24"/>
          <w:szCs w:val="24"/>
        </w:rPr>
        <w:t>8.2 Recommendation</w:t>
      </w:r>
      <w:bookmarkEnd w:id="85"/>
    </w:p>
    <w:p w14:paraId="499BEB31" w14:textId="2D515EE8" w:rsidR="00946291" w:rsidRPr="00001A6B" w:rsidRDefault="005C09DF" w:rsidP="00001A6B">
      <w:pPr>
        <w:spacing w:line="360" w:lineRule="auto"/>
        <w:jc w:val="both"/>
      </w:pPr>
      <w:proofErr w:type="spellStart"/>
      <w:r w:rsidRPr="00001A6B">
        <w:t>Transign</w:t>
      </w:r>
      <w:proofErr w:type="spellEnd"/>
      <w:r w:rsidRPr="00001A6B">
        <w:t xml:space="preserve"> is closer to a proof of concept as said in the product evaluation and has many areas where it can definitely be improved on. The recommendations will be split into two sections, improvements on existing features and new features that can be implemented.</w:t>
      </w:r>
    </w:p>
    <w:p w14:paraId="25B2C745" w14:textId="011DAB7C" w:rsidR="005C09DF" w:rsidRPr="00001A6B" w:rsidRDefault="005C09DF" w:rsidP="00001A6B">
      <w:pPr>
        <w:spacing w:line="360" w:lineRule="auto"/>
        <w:jc w:val="both"/>
      </w:pPr>
      <w:r w:rsidRPr="00001A6B">
        <w:t xml:space="preserve">In existing features, the speech pack’s installation can be automated instead of requiring the user to manually install the speech packs. This can be done by doing more research on how Windows </w:t>
      </w:r>
      <w:r w:rsidRPr="00001A6B">
        <w:lastRenderedPageBreak/>
        <w:t xml:space="preserve">speech packs are installed and how registry keys are written and edited with code. Besides that, the model’s accuracy can be improved to be accurate in any situation or environment with the injection of larger quantities of data from different people around the world. A sharing </w:t>
      </w:r>
      <w:r w:rsidR="00097093" w:rsidRPr="00001A6B">
        <w:t>platform</w:t>
      </w:r>
      <w:r w:rsidRPr="00001A6B">
        <w:t xml:space="preserve"> could be setup to gather data from volunteers so that a variety of sign languages, ethnics, lighting, and backgrounds can be generated for the model to be trained. Not only that, this sharin</w:t>
      </w:r>
      <w:r w:rsidR="00097093" w:rsidRPr="00001A6B">
        <w:t>g platform could help the developer create different models that will be able to recognize different sign languages based on the user’s choice.</w:t>
      </w:r>
    </w:p>
    <w:p w14:paraId="0AA65EC9" w14:textId="0275EEBC" w:rsidR="00097093" w:rsidRPr="00001A6B" w:rsidRDefault="00097093" w:rsidP="00001A6B">
      <w:pPr>
        <w:spacing w:line="360" w:lineRule="auto"/>
        <w:jc w:val="both"/>
      </w:pPr>
      <w:r w:rsidRPr="00001A6B">
        <w:t xml:space="preserve">For new features, mobile implementation is still on the board but requires more research since the initial research underestimated the required time, work, and experimentation to bring this feature to life. Another new feature is splitting the model’s work into two phases. The first phase would have the object detection model detect the hands of the user, box it, and then snap the picture of the box. The picture would then be classified by an image classification model instead which would definitely provide higher accuracy, easier model training, and reduce the load on processing power required on the model. </w:t>
      </w:r>
    </w:p>
    <w:p w14:paraId="6B02C342" w14:textId="77777777" w:rsidR="005C09DF" w:rsidRDefault="005C09DF" w:rsidP="005C09DF"/>
    <w:p w14:paraId="1FE4F58D" w14:textId="77777777" w:rsidR="00D02599" w:rsidRDefault="00D02599" w:rsidP="008A6F64"/>
    <w:p w14:paraId="2DACF279" w14:textId="77777777" w:rsidR="00E6033F" w:rsidRDefault="00E6033F" w:rsidP="008A6F64"/>
    <w:p w14:paraId="5EDED409" w14:textId="77777777" w:rsidR="00E6033F" w:rsidRDefault="00E6033F" w:rsidP="008A6F64"/>
    <w:p w14:paraId="2579536F" w14:textId="77777777" w:rsidR="00E6033F" w:rsidRDefault="00E6033F" w:rsidP="008A6F64"/>
    <w:p w14:paraId="3A828DF6" w14:textId="77777777" w:rsidR="00E6033F" w:rsidRDefault="00E6033F" w:rsidP="008A6F64"/>
    <w:p w14:paraId="3D8CD888" w14:textId="77777777" w:rsidR="00E6033F" w:rsidRDefault="00E6033F" w:rsidP="008A6F64"/>
    <w:p w14:paraId="5F5B9BCB" w14:textId="77777777" w:rsidR="00E6033F" w:rsidRDefault="00E6033F" w:rsidP="008A6F64"/>
    <w:p w14:paraId="58749209" w14:textId="77777777" w:rsidR="00E6033F" w:rsidRDefault="00E6033F" w:rsidP="008A6F64"/>
    <w:p w14:paraId="0B135491" w14:textId="77777777" w:rsidR="00E6033F" w:rsidRDefault="00E6033F" w:rsidP="008A6F64"/>
    <w:p w14:paraId="7F9FE45C" w14:textId="77777777" w:rsidR="00E6033F" w:rsidRDefault="00E6033F" w:rsidP="008A6F64"/>
    <w:p w14:paraId="3408ABA3" w14:textId="1590ED4E" w:rsidR="00E6033F" w:rsidRDefault="00E6033F" w:rsidP="008A6F64"/>
    <w:p w14:paraId="73EC7B9C" w14:textId="45FEE829" w:rsidR="00001A6B" w:rsidRDefault="00001A6B" w:rsidP="008A6F64"/>
    <w:p w14:paraId="5F1D4263" w14:textId="0088B379" w:rsidR="00001A6B" w:rsidRDefault="00001A6B" w:rsidP="008A6F64"/>
    <w:p w14:paraId="1759E4D4" w14:textId="6EAC5183" w:rsidR="00001A6B" w:rsidRDefault="00001A6B" w:rsidP="008A6F64"/>
    <w:sdt>
      <w:sdtPr>
        <w:id w:val="-1644344157"/>
        <w:docPartObj>
          <w:docPartGallery w:val="Bibliographies"/>
          <w:docPartUnique/>
        </w:docPartObj>
      </w:sdtPr>
      <w:sdtEndPr>
        <w:rPr>
          <w:rFonts w:ascii="Times New Roman" w:eastAsiaTheme="minorEastAsia" w:hAnsi="Times New Roman" w:cs="Times New Roman"/>
          <w:color w:val="auto"/>
          <w:sz w:val="24"/>
          <w:szCs w:val="24"/>
        </w:rPr>
      </w:sdtEndPr>
      <w:sdtContent>
        <w:p w14:paraId="7B7340BD" w14:textId="1E7A258B" w:rsidR="00001A6B" w:rsidRDefault="00001A6B">
          <w:pPr>
            <w:pStyle w:val="Heading1"/>
          </w:pPr>
          <w:r>
            <w:t>References</w:t>
          </w:r>
        </w:p>
        <w:sdt>
          <w:sdtPr>
            <w:id w:val="-573587230"/>
            <w:bibliography/>
          </w:sdtPr>
          <w:sdtContent>
            <w:p w14:paraId="7A03121E" w14:textId="77777777" w:rsidR="00001A6B" w:rsidRDefault="00001A6B" w:rsidP="00001A6B">
              <w:pPr>
                <w:pStyle w:val="Bibliography"/>
                <w:rPr>
                  <w:noProof/>
                </w:rPr>
              </w:pPr>
              <w:r>
                <w:fldChar w:fldCharType="begin"/>
              </w:r>
              <w:r>
                <w:instrText xml:space="preserve"> BIBLIOGRAPHY </w:instrText>
              </w:r>
              <w:r>
                <w:fldChar w:fldCharType="separate"/>
              </w:r>
              <w:r>
                <w:rPr>
                  <w:noProof/>
                </w:rPr>
                <w:t xml:space="preserve">Anon., 2017. White Box Testing with Object Oriented programming. </w:t>
              </w:r>
              <w:r>
                <w:rPr>
                  <w:i/>
                  <w:iCs/>
                  <w:noProof/>
                </w:rPr>
                <w:t xml:space="preserve">International Journal of Recent Trends in Engineering and Research, </w:t>
              </w:r>
              <w:r>
                <w:rPr>
                  <w:noProof/>
                </w:rPr>
                <w:t>3(11), pp. 156-160.</w:t>
              </w:r>
            </w:p>
            <w:p w14:paraId="62DAF791" w14:textId="77777777" w:rsidR="00001A6B" w:rsidRDefault="00001A6B" w:rsidP="00001A6B">
              <w:pPr>
                <w:pStyle w:val="Bibliography"/>
                <w:rPr>
                  <w:noProof/>
                </w:rPr>
              </w:pPr>
              <w:r>
                <w:rPr>
                  <w:noProof/>
                </w:rPr>
                <w:t xml:space="preserve">Anon., 2019. Evaluation and Evolution of Object Detection Techniques YOLO and R-CNN. </w:t>
              </w:r>
              <w:r>
                <w:rPr>
                  <w:i/>
                  <w:iCs/>
                  <w:noProof/>
                </w:rPr>
                <w:t xml:space="preserve">International Journal of Recent Technology and Engineering, </w:t>
              </w:r>
              <w:r>
                <w:rPr>
                  <w:noProof/>
                </w:rPr>
                <w:t>Volume 8, pp. 824-829.</w:t>
              </w:r>
            </w:p>
            <w:p w14:paraId="05585A75" w14:textId="77777777" w:rsidR="00001A6B" w:rsidRDefault="00001A6B" w:rsidP="00001A6B">
              <w:pPr>
                <w:pStyle w:val="Bibliography"/>
                <w:rPr>
                  <w:noProof/>
                </w:rPr>
              </w:pPr>
              <w:r>
                <w:rPr>
                  <w:noProof/>
                </w:rPr>
                <w:t xml:space="preserve">Deaf, W. F. o., 2020. </w:t>
              </w:r>
              <w:r>
                <w:rPr>
                  <w:i/>
                  <w:iCs/>
                  <w:noProof/>
                </w:rPr>
                <w:t xml:space="preserve">WFD Statement on Standardized Sign Language. </w:t>
              </w:r>
              <w:r>
                <w:rPr>
                  <w:noProof/>
                </w:rPr>
                <w:t xml:space="preserve">[Online] </w:t>
              </w:r>
              <w:r>
                <w:rPr>
                  <w:noProof/>
                </w:rPr>
                <w:br/>
                <w:t xml:space="preserve">Available at: </w:t>
              </w:r>
              <w:r>
                <w:rPr>
                  <w:noProof/>
                  <w:u w:val="single"/>
                </w:rPr>
                <w:t>https://wfdeaf.org/news/wfd-statement-on-standardized-sign-language/</w:t>
              </w:r>
              <w:r>
                <w:rPr>
                  <w:noProof/>
                </w:rPr>
                <w:br/>
                <w:t>[Accessed 11 April 2021].</w:t>
              </w:r>
            </w:p>
            <w:p w14:paraId="2992F9BF" w14:textId="77777777" w:rsidR="00001A6B" w:rsidRDefault="00001A6B" w:rsidP="00001A6B">
              <w:pPr>
                <w:pStyle w:val="Bibliography"/>
                <w:rPr>
                  <w:noProof/>
                </w:rPr>
              </w:pPr>
              <w:r>
                <w:rPr>
                  <w:noProof/>
                </w:rPr>
                <w:t xml:space="preserve">Developers, A., n.d. </w:t>
              </w:r>
              <w:r>
                <w:rPr>
                  <w:i/>
                  <w:iCs/>
                  <w:noProof/>
                </w:rPr>
                <w:t xml:space="preserve">How single-shot detector (SSD) works?. </w:t>
              </w:r>
              <w:r>
                <w:rPr>
                  <w:noProof/>
                </w:rPr>
                <w:t xml:space="preserve">[Online] </w:t>
              </w:r>
              <w:r>
                <w:rPr>
                  <w:noProof/>
                </w:rPr>
                <w:br/>
                <w:t xml:space="preserve">Available at: </w:t>
              </w:r>
              <w:r>
                <w:rPr>
                  <w:noProof/>
                  <w:u w:val="single"/>
                </w:rPr>
                <w:t>https://developers.arcgis.com/python/guide/how-ssd-works/#:~:text=Instead%20of%20using%20sliding%20window,an%20object%20within%20that%20region.</w:t>
              </w:r>
              <w:r>
                <w:rPr>
                  <w:noProof/>
                </w:rPr>
                <w:br/>
                <w:t>[Accessed 05 April 2021].</w:t>
              </w:r>
            </w:p>
            <w:p w14:paraId="0683D38E" w14:textId="77777777" w:rsidR="00001A6B" w:rsidRDefault="00001A6B" w:rsidP="00001A6B">
              <w:pPr>
                <w:pStyle w:val="Bibliography"/>
                <w:rPr>
                  <w:noProof/>
                </w:rPr>
              </w:pPr>
              <w:r>
                <w:rPr>
                  <w:noProof/>
                </w:rPr>
                <w:t xml:space="preserve">Hui, J., 2018. </w:t>
              </w:r>
              <w:r>
                <w:rPr>
                  <w:i/>
                  <w:iCs/>
                  <w:noProof/>
                </w:rPr>
                <w:t xml:space="preserve">Medium. </w:t>
              </w:r>
              <w:r>
                <w:rPr>
                  <w:noProof/>
                </w:rPr>
                <w:t xml:space="preserve">[Online] </w:t>
              </w:r>
              <w:r>
                <w:rPr>
                  <w:noProof/>
                </w:rPr>
                <w:br/>
                <w:t xml:space="preserve">Available at: </w:t>
              </w:r>
              <w:r>
                <w:rPr>
                  <w:noProof/>
                  <w:u w:val="single"/>
                </w:rPr>
                <w:t>https://jonathan-hui.medium.com/map-mean-average-precision-for-object-detection-45c121a31173</w:t>
              </w:r>
              <w:r>
                <w:rPr>
                  <w:noProof/>
                </w:rPr>
                <w:br/>
                <w:t>[Accessed 04 April 2021].</w:t>
              </w:r>
            </w:p>
            <w:p w14:paraId="0A57A6C9" w14:textId="77777777" w:rsidR="00001A6B" w:rsidRDefault="00001A6B" w:rsidP="00001A6B">
              <w:pPr>
                <w:pStyle w:val="Bibliography"/>
                <w:rPr>
                  <w:noProof/>
                </w:rPr>
              </w:pPr>
              <w:r>
                <w:rPr>
                  <w:noProof/>
                </w:rPr>
                <w:t xml:space="preserve">Morera, A. et al., 2020. </w:t>
              </w:r>
              <w:r>
                <w:rPr>
                  <w:i/>
                  <w:iCs/>
                  <w:noProof/>
                </w:rPr>
                <w:t xml:space="preserve">SSD vs. YOLO for Detection of Outdoor Urban Advertising Panels under Multiple Variabilities, </w:t>
              </w:r>
              <w:r>
                <w:rPr>
                  <w:noProof/>
                </w:rPr>
                <w:t>s.l.: s.n.</w:t>
              </w:r>
            </w:p>
            <w:p w14:paraId="5FA62956" w14:textId="77777777" w:rsidR="00001A6B" w:rsidRDefault="00001A6B" w:rsidP="00001A6B">
              <w:pPr>
                <w:pStyle w:val="Bibliography"/>
                <w:rPr>
                  <w:noProof/>
                </w:rPr>
              </w:pPr>
              <w:r>
                <w:rPr>
                  <w:noProof/>
                </w:rPr>
                <w:t xml:space="preserve">Nidhra, S., 2012. Black Box and White Box Testing Techniques - A Literature Review. </w:t>
              </w:r>
              <w:r>
                <w:rPr>
                  <w:i/>
                  <w:iCs/>
                  <w:noProof/>
                </w:rPr>
                <w:t xml:space="preserve">International Journal of Embedded Systems and Applications, </w:t>
              </w:r>
              <w:r>
                <w:rPr>
                  <w:noProof/>
                </w:rPr>
                <w:t>2(2), pp. 29-50.</w:t>
              </w:r>
            </w:p>
            <w:p w14:paraId="048CAA8D" w14:textId="77777777" w:rsidR="00001A6B" w:rsidRDefault="00001A6B" w:rsidP="00001A6B">
              <w:pPr>
                <w:pStyle w:val="Bibliography"/>
                <w:rPr>
                  <w:noProof/>
                </w:rPr>
              </w:pPr>
              <w:r>
                <w:rPr>
                  <w:noProof/>
                </w:rPr>
                <w:t xml:space="preserve">O'Shea, K. &amp; Nash, R., 2015. </w:t>
              </w:r>
              <w:r>
                <w:rPr>
                  <w:i/>
                  <w:iCs/>
                  <w:noProof/>
                </w:rPr>
                <w:t xml:space="preserve">An Introduction to Convolutional Neural Networks, </w:t>
              </w:r>
              <w:r>
                <w:rPr>
                  <w:noProof/>
                </w:rPr>
                <w:t>s.l.: s.n.</w:t>
              </w:r>
            </w:p>
            <w:p w14:paraId="2377A2B0" w14:textId="28E94871" w:rsidR="00001A6B" w:rsidRDefault="00001A6B" w:rsidP="00001A6B">
              <w:pPr>
                <w:pStyle w:val="Bibliography"/>
                <w:rPr>
                  <w:noProof/>
                </w:rPr>
              </w:pPr>
              <w:r>
                <w:rPr>
                  <w:noProof/>
                </w:rPr>
                <w:t xml:space="preserve">YANG, C.-C.et al., 2000. </w:t>
              </w:r>
              <w:r>
                <w:rPr>
                  <w:i/>
                  <w:iCs/>
                  <w:noProof/>
                </w:rPr>
                <w:t xml:space="preserve">Application of artificial neural networks in image recognition and classification of crop and weeds, </w:t>
              </w:r>
              <w:r>
                <w:rPr>
                  <w:noProof/>
                </w:rPr>
                <w:t>Ste-Anne-de-Bellevue, QC, Canada : McGill University.</w:t>
              </w:r>
            </w:p>
            <w:p w14:paraId="08F8B9E8" w14:textId="77777777" w:rsidR="00001A6B" w:rsidRDefault="00001A6B" w:rsidP="00001A6B">
              <w:r>
                <w:t xml:space="preserve">What is a smartphone? | Digital Unite (no date). Available at: </w:t>
              </w:r>
            </w:p>
            <w:p w14:paraId="3A9438C7" w14:textId="3113A3BF" w:rsidR="00001A6B" w:rsidRDefault="00001A6B" w:rsidP="00001A6B">
              <w:r>
                <w:t>https://www.digitalunite.com/technology-guides/smartphones</w:t>
              </w:r>
              <w:r>
                <w:t xml:space="preserve">tablets/smartphones/what-smartphone (Accessed: 3 November 2020). </w:t>
              </w:r>
            </w:p>
            <w:p w14:paraId="6352FEF6" w14:textId="77777777" w:rsidR="00001A6B" w:rsidRDefault="00001A6B" w:rsidP="00001A6B">
              <w:r>
                <w:t xml:space="preserve">Mobile Operating System Market Share Worldwide | </w:t>
              </w:r>
              <w:proofErr w:type="spellStart"/>
              <w:r>
                <w:t>StatCounter</w:t>
              </w:r>
              <w:proofErr w:type="spellEnd"/>
              <w:r>
                <w:t xml:space="preserve"> Global Stats (no </w:t>
              </w:r>
            </w:p>
            <w:p w14:paraId="3E7B4247" w14:textId="279BDE97" w:rsidR="00001A6B" w:rsidRDefault="00001A6B" w:rsidP="00001A6B">
              <w:proofErr w:type="gramStart"/>
              <w:r>
                <w:t>date</w:t>
              </w:r>
              <w:proofErr w:type="gramEnd"/>
              <w:r>
                <w:t>). Available at: https://gs.statcounter.com/os-market-share/mobile/</w:t>
              </w:r>
              <w:proofErr w:type="gramStart"/>
              <w:r>
                <w:t>worldwide  (</w:t>
              </w:r>
              <w:proofErr w:type="gramEnd"/>
              <w:r>
                <w:t>Accessed: 3 November 2020).</w:t>
              </w:r>
            </w:p>
            <w:p w14:paraId="393E303C" w14:textId="15C370CE" w:rsidR="00001A6B" w:rsidRDefault="00001A6B" w:rsidP="00001A6B">
              <w:r>
                <w:t xml:space="preserve">Young, I. et al. (2004) ‘Fundamentals </w:t>
              </w:r>
              <w:proofErr w:type="gramStart"/>
              <w:r>
                <w:t>Of</w:t>
              </w:r>
              <w:proofErr w:type="gramEnd"/>
              <w:r>
                <w:t xml:space="preserve"> Image Processing’.</w:t>
              </w:r>
            </w:p>
            <w:p w14:paraId="21CD4158" w14:textId="77777777" w:rsidR="00001A6B" w:rsidRDefault="00001A6B" w:rsidP="00001A6B">
              <w:proofErr w:type="gramStart"/>
              <w:r>
                <w:t>da</w:t>
              </w:r>
              <w:proofErr w:type="gramEnd"/>
              <w:r>
                <w:t xml:space="preserve"> Silva, E. A. B. and </w:t>
              </w:r>
              <w:proofErr w:type="spellStart"/>
              <w:r>
                <w:t>Mendonça</w:t>
              </w:r>
              <w:proofErr w:type="spellEnd"/>
              <w:r>
                <w:t xml:space="preserve">, G. V. (2005) ‘4 - Digital Image Processing’, in </w:t>
              </w:r>
            </w:p>
            <w:p w14:paraId="5A5094C0" w14:textId="77777777" w:rsidR="00001A6B" w:rsidRDefault="00001A6B" w:rsidP="00001A6B">
              <w:r>
                <w:t>Chen, W.-K. (</w:t>
              </w:r>
              <w:proofErr w:type="gramStart"/>
              <w:r>
                <w:t>ed</w:t>
              </w:r>
              <w:proofErr w:type="gramEnd"/>
              <w:r>
                <w:t xml:space="preserve">.) The Electrical Engineering Handbook. Burlington: Academic </w:t>
              </w:r>
            </w:p>
            <w:p w14:paraId="7975A8C0" w14:textId="06D05C79" w:rsidR="00001A6B" w:rsidRDefault="00001A6B" w:rsidP="00001A6B">
              <w:r>
                <w:t xml:space="preserve">Press, pp. 891–910. </w:t>
              </w:r>
              <w:proofErr w:type="spellStart"/>
              <w:proofErr w:type="gramStart"/>
              <w:r>
                <w:t>doi</w:t>
              </w:r>
              <w:proofErr w:type="spellEnd"/>
              <w:proofErr w:type="gramEnd"/>
              <w:r>
                <w:t xml:space="preserve">: 10.1016/B978-012170960-0/50064-5. </w:t>
              </w:r>
            </w:p>
            <w:p w14:paraId="31D7B4C7" w14:textId="77777777" w:rsidR="00001A6B" w:rsidRDefault="00001A6B" w:rsidP="00001A6B">
              <w:proofErr w:type="spellStart"/>
              <w:r>
                <w:lastRenderedPageBreak/>
                <w:t>Shalev-Shwartz</w:t>
              </w:r>
              <w:proofErr w:type="spellEnd"/>
              <w:r>
                <w:t xml:space="preserve">, S. and Ben-David, S. (2014) Understanding Machine Learning: </w:t>
              </w:r>
            </w:p>
            <w:p w14:paraId="3B3F06D7" w14:textId="77777777" w:rsidR="00001A6B" w:rsidRDefault="00001A6B" w:rsidP="00001A6B">
              <w:r>
                <w:t xml:space="preserve">From Theory to Algorithms. Cambridge: Cambridge University Press. </w:t>
              </w:r>
              <w:proofErr w:type="spellStart"/>
              <w:proofErr w:type="gramStart"/>
              <w:r>
                <w:t>doi</w:t>
              </w:r>
              <w:proofErr w:type="spellEnd"/>
              <w:proofErr w:type="gramEnd"/>
              <w:r>
                <w:t xml:space="preserve">: </w:t>
              </w:r>
            </w:p>
            <w:p w14:paraId="32840721" w14:textId="0278421C" w:rsidR="00001A6B" w:rsidRDefault="00001A6B" w:rsidP="00001A6B">
              <w:r>
                <w:t>10.1017/CBO9781107298019.</w:t>
              </w:r>
            </w:p>
            <w:p w14:paraId="0E124333" w14:textId="77777777" w:rsidR="00001A6B" w:rsidRDefault="00001A6B" w:rsidP="00001A6B">
              <w:proofErr w:type="spellStart"/>
              <w:r>
                <w:t>Decencière</w:t>
              </w:r>
              <w:proofErr w:type="spellEnd"/>
              <w:r>
                <w:t>, E. et al. (2013) ‘</w:t>
              </w:r>
              <w:proofErr w:type="spellStart"/>
              <w:r>
                <w:t>TeleOphta</w:t>
              </w:r>
              <w:proofErr w:type="spellEnd"/>
              <w:r>
                <w:t xml:space="preserve">: Machine learning and image processing </w:t>
              </w:r>
            </w:p>
            <w:p w14:paraId="6DA8B692" w14:textId="77777777" w:rsidR="00001A6B" w:rsidRDefault="00001A6B" w:rsidP="00001A6B">
              <w:proofErr w:type="gramStart"/>
              <w:r>
                <w:t>methods</w:t>
              </w:r>
              <w:proofErr w:type="gramEnd"/>
              <w:r>
                <w:t xml:space="preserve"> for </w:t>
              </w:r>
              <w:proofErr w:type="spellStart"/>
              <w:r>
                <w:t>teleophthalmology</w:t>
              </w:r>
              <w:proofErr w:type="spellEnd"/>
              <w:r>
                <w:t xml:space="preserve">’, IRBM, 34(2), pp. 196–203. </w:t>
              </w:r>
              <w:proofErr w:type="spellStart"/>
              <w:proofErr w:type="gramStart"/>
              <w:r>
                <w:t>doi</w:t>
              </w:r>
              <w:proofErr w:type="spellEnd"/>
              <w:proofErr w:type="gramEnd"/>
              <w:r>
                <w:t xml:space="preserve">: </w:t>
              </w:r>
            </w:p>
            <w:p w14:paraId="110078B2" w14:textId="5A8CEFD5" w:rsidR="00001A6B" w:rsidRDefault="00001A6B" w:rsidP="00001A6B">
              <w:r>
                <w:t xml:space="preserve">10.1016/j.irbm.2013.01.010. </w:t>
              </w:r>
            </w:p>
            <w:p w14:paraId="5A22F30B" w14:textId="77777777" w:rsidR="00001A6B" w:rsidRDefault="00001A6B" w:rsidP="00001A6B">
              <w:proofErr w:type="spellStart"/>
              <w:r>
                <w:t>Socher</w:t>
              </w:r>
              <w:proofErr w:type="spellEnd"/>
              <w:r>
                <w:t xml:space="preserve">, R., </w:t>
              </w:r>
              <w:proofErr w:type="spellStart"/>
              <w:r>
                <w:t>Bengio</w:t>
              </w:r>
              <w:proofErr w:type="spellEnd"/>
              <w:r>
                <w:t xml:space="preserve">, Y. and Manning, C. D. (2012) ‘Deep learning for NLP (without </w:t>
              </w:r>
            </w:p>
            <w:p w14:paraId="09D2D78C" w14:textId="77777777" w:rsidR="00001A6B" w:rsidRDefault="00001A6B" w:rsidP="00001A6B">
              <w:proofErr w:type="gramStart"/>
              <w:r>
                <w:t>magic</w:t>
              </w:r>
              <w:proofErr w:type="gramEnd"/>
              <w:r>
                <w:t xml:space="preserve">)’, in Tutorial Abstracts of ACL 2012. USA: Association for Computational </w:t>
              </w:r>
            </w:p>
            <w:p w14:paraId="401EE684" w14:textId="6BD9990B" w:rsidR="00001A6B" w:rsidRDefault="00001A6B" w:rsidP="00001A6B">
              <w:r>
                <w:t>Linguistics (ACL ’12), p. 5.</w:t>
              </w:r>
            </w:p>
            <w:p w14:paraId="7C7E2AFE" w14:textId="77777777" w:rsidR="00001A6B" w:rsidRDefault="00001A6B" w:rsidP="00001A6B">
              <w:r>
                <w:t xml:space="preserve">Perez, L. and Wang, J. (2017) ‘The Effectiveness of Data Augmentation in Image </w:t>
              </w:r>
            </w:p>
            <w:p w14:paraId="0F4458B3" w14:textId="77777777" w:rsidR="00001A6B" w:rsidRDefault="00001A6B" w:rsidP="00001A6B">
              <w:r>
                <w:t>Classification using Deep Learning’, arXiv</w:t>
              </w:r>
              <w:proofErr w:type="gramStart"/>
              <w:r>
                <w:t>:1712.04621</w:t>
              </w:r>
              <w:proofErr w:type="gramEnd"/>
              <w:r>
                <w:t xml:space="preserve"> [</w:t>
              </w:r>
              <w:proofErr w:type="spellStart"/>
              <w:r>
                <w:t>cs</w:t>
              </w:r>
              <w:proofErr w:type="spellEnd"/>
              <w:r>
                <w:t xml:space="preserve">]. Available at: </w:t>
              </w:r>
            </w:p>
            <w:p w14:paraId="6F3D7554" w14:textId="134F6DF1" w:rsidR="00001A6B" w:rsidRDefault="00001A6B" w:rsidP="00001A6B">
              <w:r>
                <w:t xml:space="preserve">http://arxiv.org/abs/1712.04621 (Accessed: 3 November 2020). </w:t>
              </w:r>
            </w:p>
            <w:p w14:paraId="3D492E68" w14:textId="59A58BB9" w:rsidR="00001A6B" w:rsidRDefault="00001A6B" w:rsidP="00001A6B">
              <w:proofErr w:type="spellStart"/>
              <w:r>
                <w:t>Chadalawada</w:t>
              </w:r>
              <w:proofErr w:type="spellEnd"/>
              <w:r>
                <w:t>, S. K. (no date) ‘Real Time Object Detection and Recognition’, p. 66.</w:t>
              </w:r>
            </w:p>
            <w:p w14:paraId="3B8627CB" w14:textId="77777777" w:rsidR="00001A6B" w:rsidRDefault="00001A6B" w:rsidP="00001A6B">
              <w:proofErr w:type="spellStart"/>
              <w:r>
                <w:t>Gavrila</w:t>
              </w:r>
              <w:proofErr w:type="spellEnd"/>
              <w:r>
                <w:t xml:space="preserve">, D. M. and </w:t>
              </w:r>
              <w:proofErr w:type="spellStart"/>
              <w:r>
                <w:t>Philomin</w:t>
              </w:r>
              <w:proofErr w:type="spellEnd"/>
              <w:r>
                <w:t xml:space="preserve">, V. (1999) ‘Real-time object detection for “smart” </w:t>
              </w:r>
            </w:p>
            <w:p w14:paraId="24B172AF" w14:textId="77777777" w:rsidR="00001A6B" w:rsidRDefault="00001A6B" w:rsidP="00001A6B">
              <w:proofErr w:type="gramStart"/>
              <w:r>
                <w:t>vehicles</w:t>
              </w:r>
              <w:proofErr w:type="gramEnd"/>
              <w:r>
                <w:t xml:space="preserve">’, in Proceedings of the Seventh IEEE International Conference on Computer </w:t>
              </w:r>
            </w:p>
            <w:p w14:paraId="4689788B" w14:textId="77777777" w:rsidR="00001A6B" w:rsidRDefault="00001A6B" w:rsidP="00001A6B">
              <w:r>
                <w:t xml:space="preserve">Vision. Proceedings of the Seventh IEEE International Conference on Computer </w:t>
              </w:r>
            </w:p>
            <w:p w14:paraId="5D946435" w14:textId="515EE3B1" w:rsidR="00001A6B" w:rsidRDefault="00001A6B" w:rsidP="00001A6B">
              <w:r>
                <w:t xml:space="preserve">Vision, pp. 87–93 vol.1. </w:t>
              </w:r>
              <w:proofErr w:type="spellStart"/>
              <w:proofErr w:type="gramStart"/>
              <w:r>
                <w:t>doi</w:t>
              </w:r>
              <w:proofErr w:type="spellEnd"/>
              <w:proofErr w:type="gramEnd"/>
              <w:r>
                <w:t xml:space="preserve">: 10.1109/ICCV.1999.791202. </w:t>
              </w:r>
            </w:p>
            <w:p w14:paraId="20D5217E" w14:textId="77777777" w:rsidR="00001A6B" w:rsidRDefault="00001A6B" w:rsidP="00001A6B">
              <w:r>
                <w:t>Al-</w:t>
              </w:r>
              <w:proofErr w:type="spellStart"/>
              <w:r>
                <w:t>Husseini</w:t>
              </w:r>
              <w:proofErr w:type="spellEnd"/>
              <w:r>
                <w:t xml:space="preserve">, K. and </w:t>
              </w:r>
              <w:proofErr w:type="spellStart"/>
              <w:r>
                <w:t>Obaid</w:t>
              </w:r>
              <w:proofErr w:type="spellEnd"/>
              <w:r>
                <w:t xml:space="preserve">, A. (2018) ‘USAGE OF PROTOTYPING IN SOFTWARE </w:t>
              </w:r>
            </w:p>
            <w:p w14:paraId="68D3EB37" w14:textId="4051CF93" w:rsidR="00001A6B" w:rsidRDefault="00001A6B" w:rsidP="00001A6B">
              <w:r>
                <w:t>TESTING’, 14, pp. 1–10.</w:t>
              </w:r>
            </w:p>
            <w:p w14:paraId="24F39D8F" w14:textId="77777777" w:rsidR="00001A6B" w:rsidRDefault="00001A6B" w:rsidP="00001A6B">
              <w:proofErr w:type="spellStart"/>
              <w:r>
                <w:t>Carr</w:t>
              </w:r>
              <w:proofErr w:type="spellEnd"/>
              <w:r>
                <w:t xml:space="preserve">, M. (1998) Prototyping and Software Development Approaches, undefined. </w:t>
              </w:r>
            </w:p>
            <w:p w14:paraId="30F0451A" w14:textId="77777777" w:rsidR="00001A6B" w:rsidRDefault="00001A6B" w:rsidP="00001A6B">
              <w:r>
                <w:t>Available at: /paper/Prototyping-and-Software-Development-Approaches</w:t>
              </w:r>
              <w:r>
                <w:t/>
              </w:r>
              <w:proofErr w:type="spellStart"/>
              <w:r>
                <w:t>Carr</w:t>
              </w:r>
              <w:proofErr w:type="spellEnd"/>
              <w:r>
                <w:t xml:space="preserve">/0b05add730e04843e234937a070f24b19efaadc3 (Accessed: 21 November </w:t>
              </w:r>
            </w:p>
            <w:p w14:paraId="33F69688" w14:textId="1D94FED0" w:rsidR="00001A6B" w:rsidRDefault="00001A6B" w:rsidP="00001A6B">
              <w:r>
                <w:t xml:space="preserve">2020). </w:t>
              </w:r>
            </w:p>
            <w:p w14:paraId="29444C0D" w14:textId="2CE28B1D" w:rsidR="00001A6B" w:rsidRDefault="00001A6B" w:rsidP="00001A6B">
              <w:r>
                <w:t xml:space="preserve">‘SDLC - Software Prototype Model’ (no date), p. 3. </w:t>
              </w:r>
            </w:p>
            <w:p w14:paraId="3C26529C" w14:textId="77777777" w:rsidR="00001A6B" w:rsidRDefault="00001A6B" w:rsidP="00001A6B">
              <w:proofErr w:type="spellStart"/>
              <w:r>
                <w:t>Kotlin</w:t>
              </w:r>
              <w:proofErr w:type="spellEnd"/>
              <w:r>
                <w:t xml:space="preserve"> and Android | Android Developers (no date). Available at: </w:t>
              </w:r>
            </w:p>
            <w:p w14:paraId="0807C3FA" w14:textId="6A9E5723" w:rsidR="00001A6B" w:rsidRDefault="00001A6B" w:rsidP="00001A6B">
              <w:r>
                <w:t xml:space="preserve">https://developer.android.com/kotlin (Accessed: 21 November 2020). </w:t>
              </w:r>
            </w:p>
            <w:p w14:paraId="2CF5FB01" w14:textId="77777777" w:rsidR="00001A6B" w:rsidRDefault="00001A6B" w:rsidP="00001A6B">
              <w:r>
                <w:t xml:space="preserve">Interpret Sign Language with Deep </w:t>
              </w:r>
              <w:proofErr w:type="gramStart"/>
              <w:r>
                <w:t>Learning</w:t>
              </w:r>
              <w:proofErr w:type="gramEnd"/>
              <w:r>
                <w:t xml:space="preserve"> (no date). Available at: </w:t>
              </w:r>
            </w:p>
            <w:p w14:paraId="73AB1D24" w14:textId="77777777" w:rsidR="00001A6B" w:rsidRDefault="00001A6B" w:rsidP="00001A6B">
              <w:r>
                <w:t xml:space="preserve">https://kaggle.com/paultimothymooney/interpret-sign-language-with-deep-learning </w:t>
              </w:r>
            </w:p>
            <w:p w14:paraId="74985120" w14:textId="26F19354" w:rsidR="00001A6B" w:rsidRDefault="00001A6B" w:rsidP="00001A6B">
              <w:r>
                <w:t xml:space="preserve">(Accessed: 21 November 2020). </w:t>
              </w:r>
            </w:p>
            <w:p w14:paraId="126D269F" w14:textId="77777777" w:rsidR="00001A6B" w:rsidRDefault="00001A6B" w:rsidP="00001A6B">
              <w:proofErr w:type="spellStart"/>
              <w:r>
                <w:lastRenderedPageBreak/>
                <w:t>Jalled</w:t>
              </w:r>
              <w:proofErr w:type="spellEnd"/>
              <w:r>
                <w:t xml:space="preserve">, F. (2017) Face Recognition Machine Vision System Using </w:t>
              </w:r>
              <w:proofErr w:type="spellStart"/>
              <w:r>
                <w:t>Eigenfaces</w:t>
              </w:r>
              <w:proofErr w:type="spellEnd"/>
              <w:r>
                <w:t xml:space="preserve">. </w:t>
              </w:r>
            </w:p>
            <w:p w14:paraId="4DE02BE5" w14:textId="4FD601A6" w:rsidR="00001A6B" w:rsidRDefault="00001A6B" w:rsidP="00001A6B">
              <w:r>
                <w:t>Available from https://arxiv.org/abs/1705.02782 [accessed 3 April 2021].</w:t>
              </w:r>
            </w:p>
            <w:p w14:paraId="2C00D679" w14:textId="77777777" w:rsidR="00001A6B" w:rsidRDefault="00001A6B" w:rsidP="00001A6B">
              <w:proofErr w:type="spellStart"/>
              <w:r>
                <w:t>Wagh</w:t>
              </w:r>
              <w:proofErr w:type="spellEnd"/>
              <w:r>
                <w:t xml:space="preserve">, P., </w:t>
              </w:r>
              <w:proofErr w:type="spellStart"/>
              <w:r>
                <w:t>Thakare</w:t>
              </w:r>
              <w:proofErr w:type="spellEnd"/>
              <w:r>
                <w:t xml:space="preserve">, R., </w:t>
              </w:r>
              <w:proofErr w:type="spellStart"/>
              <w:r>
                <w:t>Chaudhari</w:t>
              </w:r>
              <w:proofErr w:type="spellEnd"/>
              <w:r>
                <w:t xml:space="preserve">, J. and </w:t>
              </w:r>
              <w:proofErr w:type="spellStart"/>
              <w:r>
                <w:t>Patil</w:t>
              </w:r>
              <w:proofErr w:type="spellEnd"/>
              <w:r>
                <w:t xml:space="preserve">, S. (2015) Attendance system based on </w:t>
              </w:r>
            </w:p>
            <w:p w14:paraId="37309C93" w14:textId="77777777" w:rsidR="00001A6B" w:rsidRDefault="00001A6B" w:rsidP="00001A6B">
              <w:proofErr w:type="gramStart"/>
              <w:r>
                <w:t>face</w:t>
              </w:r>
              <w:proofErr w:type="gramEnd"/>
              <w:r>
                <w:t xml:space="preserve"> recognition using </w:t>
              </w:r>
              <w:proofErr w:type="spellStart"/>
              <w:r>
                <w:t>eigen</w:t>
              </w:r>
              <w:proofErr w:type="spellEnd"/>
              <w:r>
                <w:t xml:space="preserve"> face and PCA algorithms. 2015 International Conference </w:t>
              </w:r>
            </w:p>
            <w:p w14:paraId="4030B8B0" w14:textId="00C19A1D" w:rsidR="00001A6B" w:rsidRDefault="00001A6B" w:rsidP="00001A6B">
              <w:proofErr w:type="gramStart"/>
              <w:r>
                <w:t>on</w:t>
              </w:r>
              <w:proofErr w:type="gramEnd"/>
              <w:r>
                <w:t xml:space="preserve"> Green Computing and Internet of Things (</w:t>
              </w:r>
              <w:proofErr w:type="spellStart"/>
              <w:r>
                <w:t>ICGCIoT</w:t>
              </w:r>
              <w:proofErr w:type="spellEnd"/>
              <w:r>
                <w:t>)</w:t>
              </w:r>
            </w:p>
            <w:p w14:paraId="282A0D82" w14:textId="77777777" w:rsidR="00001A6B" w:rsidRDefault="00001A6B" w:rsidP="00001A6B">
              <w:proofErr w:type="spellStart"/>
              <w:r>
                <w:t>Sermanet</w:t>
              </w:r>
              <w:proofErr w:type="spellEnd"/>
              <w:r>
                <w:t xml:space="preserve">, P., Eigen, D., Zhang, X. and Mathieu, M. (2013) </w:t>
              </w:r>
              <w:proofErr w:type="spellStart"/>
              <w:r>
                <w:t>OverFeat</w:t>
              </w:r>
              <w:proofErr w:type="spellEnd"/>
              <w:r>
                <w:t xml:space="preserve">: Integrated </w:t>
              </w:r>
            </w:p>
            <w:p w14:paraId="7054F855" w14:textId="77777777" w:rsidR="00001A6B" w:rsidRDefault="00001A6B" w:rsidP="00001A6B">
              <w:r>
                <w:t xml:space="preserve">Recognition, Localization and Detection using Convolutional Networks. Available </w:t>
              </w:r>
            </w:p>
            <w:p w14:paraId="3BEA30EE" w14:textId="651C465D" w:rsidR="00001A6B" w:rsidRDefault="00001A6B" w:rsidP="00001A6B">
              <w:proofErr w:type="gramStart"/>
              <w:r>
                <w:t>from</w:t>
              </w:r>
              <w:proofErr w:type="gramEnd"/>
              <w:r>
                <w:t xml:space="preserve"> https://arxiv.org/abs/1312.6229 [accessed 3 April 2021].</w:t>
              </w:r>
            </w:p>
            <w:p w14:paraId="2263EF22" w14:textId="77777777" w:rsidR="00001A6B" w:rsidRDefault="00001A6B" w:rsidP="00001A6B">
              <w:proofErr w:type="spellStart"/>
              <w:r>
                <w:t>Redmon</w:t>
              </w:r>
              <w:proofErr w:type="spellEnd"/>
              <w:r>
                <w:t xml:space="preserve">, J., </w:t>
              </w:r>
              <w:proofErr w:type="spellStart"/>
              <w:r>
                <w:t>Divvala</w:t>
              </w:r>
              <w:proofErr w:type="spellEnd"/>
              <w:r>
                <w:t xml:space="preserve">, S., </w:t>
              </w:r>
              <w:proofErr w:type="spellStart"/>
              <w:r>
                <w:t>Girshick</w:t>
              </w:r>
              <w:proofErr w:type="spellEnd"/>
              <w:r>
                <w:t xml:space="preserve">, R. and </w:t>
              </w:r>
              <w:proofErr w:type="spellStart"/>
              <w:r>
                <w:t>Farhadi</w:t>
              </w:r>
              <w:proofErr w:type="spellEnd"/>
              <w:r>
                <w:t xml:space="preserve">, A. (2016) You Only Look Once: </w:t>
              </w:r>
            </w:p>
            <w:p w14:paraId="188CDACA" w14:textId="6ED9A891" w:rsidR="00001A6B" w:rsidRPr="00001A6B" w:rsidRDefault="00001A6B" w:rsidP="00001A6B">
              <w:r>
                <w:t>Unified, Real-Time Object Detection 1-4.</w:t>
              </w:r>
            </w:p>
            <w:p w14:paraId="0F8792F1" w14:textId="538B34EC" w:rsidR="00001A6B" w:rsidRDefault="00001A6B" w:rsidP="00001A6B">
              <w:r>
                <w:rPr>
                  <w:b/>
                  <w:bCs/>
                  <w:noProof/>
                </w:rPr>
                <w:fldChar w:fldCharType="end"/>
              </w:r>
            </w:p>
          </w:sdtContent>
        </w:sdt>
      </w:sdtContent>
    </w:sdt>
    <w:p w14:paraId="63BFF248" w14:textId="77777777" w:rsidR="00001A6B" w:rsidRDefault="00001A6B" w:rsidP="008A6F64"/>
    <w:p w14:paraId="4BAD5CC3" w14:textId="77777777" w:rsidR="00E6033F" w:rsidRDefault="00E6033F" w:rsidP="008A6F64"/>
    <w:p w14:paraId="54CC88CB" w14:textId="77777777" w:rsidR="00E6033F" w:rsidRDefault="00E6033F" w:rsidP="008A6F64"/>
    <w:p w14:paraId="45A8B96C" w14:textId="77777777" w:rsidR="00E6033F" w:rsidRDefault="00E6033F" w:rsidP="008A6F64"/>
    <w:p w14:paraId="74DE50BA" w14:textId="6BDE6CD8" w:rsidR="00E6033F" w:rsidRDefault="00E6033F" w:rsidP="008A6F64"/>
    <w:p w14:paraId="4F0280BF" w14:textId="2E11F6FB" w:rsidR="00C46E3D" w:rsidRDefault="00C46E3D" w:rsidP="008A6F64"/>
    <w:p w14:paraId="023CBBA0" w14:textId="6EF6A4B1" w:rsidR="00C46E3D" w:rsidRDefault="00C46E3D" w:rsidP="008A6F64"/>
    <w:p w14:paraId="071903A8" w14:textId="65ADF70E" w:rsidR="00C46E3D" w:rsidRDefault="00C46E3D" w:rsidP="008A6F64"/>
    <w:p w14:paraId="5DEBC8AC" w14:textId="397E609A" w:rsidR="00C46E3D" w:rsidRDefault="00C46E3D" w:rsidP="008A6F64"/>
    <w:p w14:paraId="404CBFEC" w14:textId="5B6BA19E" w:rsidR="00C46E3D" w:rsidRDefault="00C46E3D" w:rsidP="008A6F64"/>
    <w:p w14:paraId="4B23FEEB" w14:textId="3EF75304" w:rsidR="00C46E3D" w:rsidRDefault="00C46E3D" w:rsidP="008A6F64"/>
    <w:p w14:paraId="31388B88" w14:textId="614DBA65" w:rsidR="00C46E3D" w:rsidRDefault="00C46E3D" w:rsidP="008A6F64"/>
    <w:p w14:paraId="7DF4944C" w14:textId="2AEA1F1F" w:rsidR="00C46E3D" w:rsidRDefault="00C46E3D" w:rsidP="008A6F64"/>
    <w:p w14:paraId="72B8B74F" w14:textId="335D43BE" w:rsidR="00C46E3D" w:rsidRDefault="00C46E3D" w:rsidP="008A6F64"/>
    <w:p w14:paraId="1BFC952F" w14:textId="43F3F8A7" w:rsidR="00C46E3D" w:rsidRDefault="00C46E3D" w:rsidP="008A6F64"/>
    <w:p w14:paraId="0196EA93" w14:textId="15B1BCF5" w:rsidR="00C46E3D" w:rsidRDefault="00C46E3D" w:rsidP="008A6F64"/>
    <w:p w14:paraId="5EAAB548" w14:textId="55F96BED" w:rsidR="00C46E3D" w:rsidRDefault="00C46E3D" w:rsidP="008A6F64"/>
    <w:p w14:paraId="5CAE404F" w14:textId="77777777" w:rsidR="00C46E3D" w:rsidRDefault="00C46E3D" w:rsidP="008A6F64"/>
    <w:p w14:paraId="0FCBF060" w14:textId="77777777" w:rsidR="00E6033F" w:rsidRDefault="00E6033F" w:rsidP="008A6F64"/>
    <w:p w14:paraId="1DD14FA5" w14:textId="77777777" w:rsidR="00D02599" w:rsidRDefault="00D02599" w:rsidP="008A6F64"/>
    <w:tbl>
      <w:tblPr>
        <w:tblStyle w:val="TableGrid"/>
        <w:tblW w:w="0" w:type="auto"/>
        <w:tblLook w:val="04A0" w:firstRow="1" w:lastRow="0" w:firstColumn="1" w:lastColumn="0" w:noHBand="0" w:noVBand="1"/>
      </w:tblPr>
      <w:tblGrid>
        <w:gridCol w:w="1403"/>
        <w:gridCol w:w="7947"/>
      </w:tblGrid>
      <w:tr w:rsidR="00D02599" w14:paraId="375EC481" w14:textId="77777777" w:rsidTr="00E6033F">
        <w:tc>
          <w:tcPr>
            <w:tcW w:w="988" w:type="dxa"/>
          </w:tcPr>
          <w:p w14:paraId="01E92C56" w14:textId="77777777" w:rsidR="00D02599" w:rsidRPr="00D02599" w:rsidRDefault="00D02599" w:rsidP="00E6033F">
            <w:pPr>
              <w:rPr>
                <w:b/>
              </w:rPr>
            </w:pPr>
            <w:r w:rsidRPr="00D02599">
              <w:rPr>
                <w:b/>
              </w:rPr>
              <w:t xml:space="preserve">Test Case </w:t>
            </w:r>
          </w:p>
        </w:tc>
        <w:tc>
          <w:tcPr>
            <w:tcW w:w="8362" w:type="dxa"/>
          </w:tcPr>
          <w:p w14:paraId="695685FA" w14:textId="77777777" w:rsidR="00D02599" w:rsidRDefault="00E6033F" w:rsidP="00E6033F">
            <w:r>
              <w:t>Black box</w:t>
            </w:r>
          </w:p>
        </w:tc>
      </w:tr>
      <w:tr w:rsidR="00D02599" w14:paraId="3FAC169F" w14:textId="77777777" w:rsidTr="00E6033F">
        <w:tc>
          <w:tcPr>
            <w:tcW w:w="988" w:type="dxa"/>
          </w:tcPr>
          <w:p w14:paraId="49A55CEF" w14:textId="77777777" w:rsidR="00D02599" w:rsidRPr="00D02599" w:rsidRDefault="00D02599" w:rsidP="00E6033F">
            <w:pPr>
              <w:rPr>
                <w:b/>
              </w:rPr>
            </w:pPr>
            <w:r w:rsidRPr="00D02599">
              <w:rPr>
                <w:b/>
              </w:rPr>
              <w:t>Test Case Description</w:t>
            </w:r>
          </w:p>
        </w:tc>
        <w:tc>
          <w:tcPr>
            <w:tcW w:w="8362" w:type="dxa"/>
          </w:tcPr>
          <w:p w14:paraId="67EB0F05" w14:textId="77777777" w:rsidR="00D02599" w:rsidRDefault="00D02599" w:rsidP="00E6033F"/>
        </w:tc>
      </w:tr>
      <w:tr w:rsidR="00D02599" w14:paraId="038A65DA" w14:textId="77777777" w:rsidTr="00E6033F">
        <w:tc>
          <w:tcPr>
            <w:tcW w:w="988" w:type="dxa"/>
          </w:tcPr>
          <w:p w14:paraId="47ECA981" w14:textId="77777777" w:rsidR="00D02599" w:rsidRPr="00D02599" w:rsidRDefault="00D02599" w:rsidP="00E6033F">
            <w:pPr>
              <w:rPr>
                <w:b/>
              </w:rPr>
            </w:pPr>
            <w:r w:rsidRPr="00D02599">
              <w:rPr>
                <w:b/>
              </w:rPr>
              <w:t>Input Data</w:t>
            </w:r>
          </w:p>
        </w:tc>
        <w:tc>
          <w:tcPr>
            <w:tcW w:w="8362" w:type="dxa"/>
          </w:tcPr>
          <w:p w14:paraId="5D2F883D" w14:textId="77777777" w:rsidR="00D02599" w:rsidRDefault="00D02599" w:rsidP="00E6033F"/>
        </w:tc>
      </w:tr>
      <w:tr w:rsidR="00D02599" w14:paraId="12F89946" w14:textId="77777777" w:rsidTr="00E6033F">
        <w:tc>
          <w:tcPr>
            <w:tcW w:w="988" w:type="dxa"/>
          </w:tcPr>
          <w:p w14:paraId="6F721FEE" w14:textId="77777777" w:rsidR="00D02599" w:rsidRPr="00D02599" w:rsidRDefault="00D02599" w:rsidP="00E6033F">
            <w:pPr>
              <w:rPr>
                <w:b/>
              </w:rPr>
            </w:pPr>
            <w:r w:rsidRPr="00D02599">
              <w:rPr>
                <w:b/>
              </w:rPr>
              <w:t>Pre-conditions</w:t>
            </w:r>
          </w:p>
        </w:tc>
        <w:tc>
          <w:tcPr>
            <w:tcW w:w="8362" w:type="dxa"/>
          </w:tcPr>
          <w:p w14:paraId="083FCF19" w14:textId="77777777" w:rsidR="00D02599" w:rsidRDefault="00D02599" w:rsidP="00E6033F"/>
        </w:tc>
      </w:tr>
      <w:tr w:rsidR="00D02599" w14:paraId="0259CE25" w14:textId="77777777" w:rsidTr="00E6033F">
        <w:tc>
          <w:tcPr>
            <w:tcW w:w="988" w:type="dxa"/>
          </w:tcPr>
          <w:p w14:paraId="661CC5D4" w14:textId="77777777" w:rsidR="00D02599" w:rsidRPr="00D02599" w:rsidRDefault="00D02599" w:rsidP="00E6033F">
            <w:pPr>
              <w:rPr>
                <w:b/>
              </w:rPr>
            </w:pPr>
            <w:proofErr w:type="spellStart"/>
            <w:r w:rsidRPr="00D02599">
              <w:rPr>
                <w:b/>
              </w:rPr>
              <w:t>Exepected</w:t>
            </w:r>
            <w:proofErr w:type="spellEnd"/>
            <w:r w:rsidRPr="00D02599">
              <w:rPr>
                <w:b/>
              </w:rPr>
              <w:t xml:space="preserve"> Output</w:t>
            </w:r>
          </w:p>
        </w:tc>
        <w:tc>
          <w:tcPr>
            <w:tcW w:w="8362" w:type="dxa"/>
          </w:tcPr>
          <w:p w14:paraId="78DE4714" w14:textId="77777777" w:rsidR="00D02599" w:rsidRDefault="00D02599" w:rsidP="00E6033F"/>
        </w:tc>
      </w:tr>
      <w:tr w:rsidR="00D02599" w14:paraId="2A9F60E2" w14:textId="77777777" w:rsidTr="00E6033F">
        <w:tc>
          <w:tcPr>
            <w:tcW w:w="988" w:type="dxa"/>
          </w:tcPr>
          <w:p w14:paraId="4A4608EE" w14:textId="77777777" w:rsidR="00D02599" w:rsidRPr="00D02599" w:rsidRDefault="00D02599" w:rsidP="00E6033F">
            <w:pPr>
              <w:rPr>
                <w:b/>
              </w:rPr>
            </w:pPr>
            <w:r w:rsidRPr="00D02599">
              <w:rPr>
                <w:b/>
              </w:rPr>
              <w:t>Procedures</w:t>
            </w:r>
          </w:p>
        </w:tc>
        <w:tc>
          <w:tcPr>
            <w:tcW w:w="8362" w:type="dxa"/>
          </w:tcPr>
          <w:p w14:paraId="7BD161BC" w14:textId="77777777" w:rsidR="00D02599" w:rsidRDefault="00D02599" w:rsidP="00E6033F"/>
        </w:tc>
      </w:tr>
      <w:tr w:rsidR="00D02599" w14:paraId="2EEE43C9" w14:textId="77777777" w:rsidTr="00E6033F">
        <w:tc>
          <w:tcPr>
            <w:tcW w:w="988" w:type="dxa"/>
          </w:tcPr>
          <w:p w14:paraId="3F54940B" w14:textId="77777777" w:rsidR="00D02599" w:rsidRPr="00D02599" w:rsidRDefault="00D02599" w:rsidP="00E6033F">
            <w:pPr>
              <w:rPr>
                <w:b/>
              </w:rPr>
            </w:pPr>
            <w:r w:rsidRPr="00D02599">
              <w:rPr>
                <w:b/>
              </w:rPr>
              <w:t>Screenshot of produced output</w:t>
            </w:r>
          </w:p>
        </w:tc>
        <w:tc>
          <w:tcPr>
            <w:tcW w:w="8362" w:type="dxa"/>
          </w:tcPr>
          <w:p w14:paraId="2AC050F3" w14:textId="77777777" w:rsidR="00D02599" w:rsidRDefault="00D02599" w:rsidP="00E6033F"/>
        </w:tc>
      </w:tr>
      <w:tr w:rsidR="00D02599" w14:paraId="604A03FB" w14:textId="77777777" w:rsidTr="00E6033F">
        <w:tc>
          <w:tcPr>
            <w:tcW w:w="988" w:type="dxa"/>
          </w:tcPr>
          <w:p w14:paraId="05AB30C4" w14:textId="77777777" w:rsidR="00D02599" w:rsidRPr="00D02599" w:rsidRDefault="00D02599" w:rsidP="00E6033F">
            <w:pPr>
              <w:rPr>
                <w:b/>
              </w:rPr>
            </w:pPr>
            <w:r w:rsidRPr="00D02599">
              <w:rPr>
                <w:b/>
              </w:rPr>
              <w:t>Post-condition</w:t>
            </w:r>
          </w:p>
        </w:tc>
        <w:tc>
          <w:tcPr>
            <w:tcW w:w="8362" w:type="dxa"/>
          </w:tcPr>
          <w:p w14:paraId="137A9244" w14:textId="77777777" w:rsidR="00D02599" w:rsidRDefault="00D02599" w:rsidP="00E6033F"/>
        </w:tc>
      </w:tr>
      <w:tr w:rsidR="00D02599" w14:paraId="315BFD81" w14:textId="77777777" w:rsidTr="00E6033F">
        <w:tc>
          <w:tcPr>
            <w:tcW w:w="988" w:type="dxa"/>
          </w:tcPr>
          <w:p w14:paraId="1287A6C1" w14:textId="77777777" w:rsidR="00D02599" w:rsidRPr="00D02599" w:rsidRDefault="00D02599" w:rsidP="00E6033F">
            <w:pPr>
              <w:rPr>
                <w:b/>
              </w:rPr>
            </w:pPr>
            <w:r w:rsidRPr="00D02599">
              <w:rPr>
                <w:b/>
              </w:rPr>
              <w:t>Test Result</w:t>
            </w:r>
          </w:p>
        </w:tc>
        <w:tc>
          <w:tcPr>
            <w:tcW w:w="8362" w:type="dxa"/>
          </w:tcPr>
          <w:p w14:paraId="7914E32C" w14:textId="77777777" w:rsidR="00D02599" w:rsidRDefault="00D02599" w:rsidP="00E6033F"/>
        </w:tc>
      </w:tr>
    </w:tbl>
    <w:p w14:paraId="311914B5" w14:textId="77777777" w:rsidR="008A6F64" w:rsidRPr="00E13EDE" w:rsidRDefault="008A6F64" w:rsidP="008A6F64"/>
    <w:p w14:paraId="2A3C2B3D" w14:textId="77777777" w:rsidR="003A02E8" w:rsidRPr="003A02E8" w:rsidRDefault="003A02E8" w:rsidP="003A02E8"/>
    <w:p w14:paraId="61538193" w14:textId="77777777" w:rsidR="00287D5D" w:rsidRPr="00287D5D" w:rsidRDefault="00287D5D" w:rsidP="00287D5D"/>
    <w:p w14:paraId="5B9ECA01" w14:textId="77777777" w:rsidR="00287D5D" w:rsidRPr="00287D5D" w:rsidRDefault="00287D5D" w:rsidP="00287D5D"/>
    <w:p w14:paraId="75B86DE3" w14:textId="77777777" w:rsidR="0008132B" w:rsidRPr="0008132B" w:rsidRDefault="0008132B" w:rsidP="0008132B"/>
    <w:p w14:paraId="3F5CA263" w14:textId="77777777" w:rsidR="000230ED" w:rsidRPr="000230ED" w:rsidRDefault="000230ED" w:rsidP="000230ED"/>
    <w:p w14:paraId="5FCE92CB" w14:textId="77777777" w:rsidR="000230ED" w:rsidRDefault="000230ED" w:rsidP="000230ED">
      <w:pPr>
        <w:ind w:left="720"/>
      </w:pPr>
    </w:p>
    <w:p w14:paraId="12E265FE" w14:textId="77777777" w:rsidR="000230ED" w:rsidRPr="000230ED" w:rsidRDefault="000230ED" w:rsidP="000230ED"/>
    <w:sectPr w:rsidR="000230ED" w:rsidRPr="000230E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Q3NzU1tDSzNLcwMDJS0lEKTi0uzszPAykwNKgFAIjudXItAAAA"/>
  </w:docVars>
  <w:rsids>
    <w:rsidRoot w:val="00A42421"/>
    <w:rsid w:val="00001990"/>
    <w:rsid w:val="00001A6B"/>
    <w:rsid w:val="000230ED"/>
    <w:rsid w:val="00032D26"/>
    <w:rsid w:val="00065937"/>
    <w:rsid w:val="0008132B"/>
    <w:rsid w:val="00097093"/>
    <w:rsid w:val="000B1CA4"/>
    <w:rsid w:val="000C3695"/>
    <w:rsid w:val="000E19BE"/>
    <w:rsid w:val="00137D8F"/>
    <w:rsid w:val="00166336"/>
    <w:rsid w:val="001778C0"/>
    <w:rsid w:val="00183F9C"/>
    <w:rsid w:val="001F3036"/>
    <w:rsid w:val="002478A4"/>
    <w:rsid w:val="0026200B"/>
    <w:rsid w:val="00287D5D"/>
    <w:rsid w:val="002B6FDA"/>
    <w:rsid w:val="002C5AA0"/>
    <w:rsid w:val="002E113E"/>
    <w:rsid w:val="00341C85"/>
    <w:rsid w:val="003764B3"/>
    <w:rsid w:val="003A02E8"/>
    <w:rsid w:val="003B34E5"/>
    <w:rsid w:val="003F6AED"/>
    <w:rsid w:val="0040110A"/>
    <w:rsid w:val="00417B94"/>
    <w:rsid w:val="004D2659"/>
    <w:rsid w:val="004E593D"/>
    <w:rsid w:val="00520739"/>
    <w:rsid w:val="00530D7D"/>
    <w:rsid w:val="00536879"/>
    <w:rsid w:val="00565171"/>
    <w:rsid w:val="005734F9"/>
    <w:rsid w:val="00596A47"/>
    <w:rsid w:val="005C09DF"/>
    <w:rsid w:val="005E21B6"/>
    <w:rsid w:val="005F5778"/>
    <w:rsid w:val="006013C3"/>
    <w:rsid w:val="00602864"/>
    <w:rsid w:val="00653728"/>
    <w:rsid w:val="00675A37"/>
    <w:rsid w:val="006A00AE"/>
    <w:rsid w:val="006A33F7"/>
    <w:rsid w:val="006F253D"/>
    <w:rsid w:val="0071604F"/>
    <w:rsid w:val="007B0A51"/>
    <w:rsid w:val="0084094B"/>
    <w:rsid w:val="008448C9"/>
    <w:rsid w:val="008845F0"/>
    <w:rsid w:val="00891A12"/>
    <w:rsid w:val="008A6F64"/>
    <w:rsid w:val="008C552B"/>
    <w:rsid w:val="008D39C3"/>
    <w:rsid w:val="00905ADF"/>
    <w:rsid w:val="0092124F"/>
    <w:rsid w:val="00932EC8"/>
    <w:rsid w:val="00941433"/>
    <w:rsid w:val="00946291"/>
    <w:rsid w:val="00977A2E"/>
    <w:rsid w:val="009803ED"/>
    <w:rsid w:val="009B7E82"/>
    <w:rsid w:val="009C37CD"/>
    <w:rsid w:val="009C5F57"/>
    <w:rsid w:val="00A2297A"/>
    <w:rsid w:val="00A2581B"/>
    <w:rsid w:val="00A42421"/>
    <w:rsid w:val="00A82D20"/>
    <w:rsid w:val="00AA26E8"/>
    <w:rsid w:val="00B8753C"/>
    <w:rsid w:val="00BB663C"/>
    <w:rsid w:val="00C12A5E"/>
    <w:rsid w:val="00C14880"/>
    <w:rsid w:val="00C46E3D"/>
    <w:rsid w:val="00CA4898"/>
    <w:rsid w:val="00CE4572"/>
    <w:rsid w:val="00CF3E06"/>
    <w:rsid w:val="00D02599"/>
    <w:rsid w:val="00D269AD"/>
    <w:rsid w:val="00D71231"/>
    <w:rsid w:val="00DA24EB"/>
    <w:rsid w:val="00DD2228"/>
    <w:rsid w:val="00DD6E95"/>
    <w:rsid w:val="00DE2B4D"/>
    <w:rsid w:val="00E13EDE"/>
    <w:rsid w:val="00E1413B"/>
    <w:rsid w:val="00E16360"/>
    <w:rsid w:val="00E26DC9"/>
    <w:rsid w:val="00E31E9E"/>
    <w:rsid w:val="00E40A3F"/>
    <w:rsid w:val="00E51EAF"/>
    <w:rsid w:val="00E6033F"/>
    <w:rsid w:val="00E65CB6"/>
    <w:rsid w:val="00E66B8F"/>
    <w:rsid w:val="00EB24D4"/>
    <w:rsid w:val="00EE04BB"/>
    <w:rsid w:val="00F23E3B"/>
    <w:rsid w:val="00F811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DC8A5"/>
  <w15:chartTrackingRefBased/>
  <w15:docId w15:val="{EFF616E2-6F17-469F-8177-883C7439E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0AE"/>
  </w:style>
  <w:style w:type="paragraph" w:styleId="Heading1">
    <w:name w:val="heading 1"/>
    <w:basedOn w:val="Normal"/>
    <w:next w:val="Normal"/>
    <w:link w:val="Heading1Char"/>
    <w:uiPriority w:val="9"/>
    <w:qFormat/>
    <w:rsid w:val="00A424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7B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6FDA"/>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42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17B9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6FDA"/>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941433"/>
    <w:pPr>
      <w:spacing w:after="200" w:line="240" w:lineRule="auto"/>
    </w:pPr>
    <w:rPr>
      <w:i/>
      <w:iCs/>
      <w:color w:val="44546A" w:themeColor="text2"/>
      <w:sz w:val="18"/>
      <w:szCs w:val="18"/>
    </w:rPr>
  </w:style>
  <w:style w:type="table" w:styleId="TableGrid">
    <w:name w:val="Table Grid"/>
    <w:basedOn w:val="TableNormal"/>
    <w:uiPriority w:val="39"/>
    <w:rsid w:val="00D02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0C3695"/>
  </w:style>
  <w:style w:type="character" w:customStyle="1" w:styleId="DateChar">
    <w:name w:val="Date Char"/>
    <w:basedOn w:val="DefaultParagraphFont"/>
    <w:link w:val="Date"/>
    <w:uiPriority w:val="99"/>
    <w:semiHidden/>
    <w:rsid w:val="000C3695"/>
  </w:style>
  <w:style w:type="paragraph" w:styleId="TOCHeading">
    <w:name w:val="TOC Heading"/>
    <w:basedOn w:val="Heading1"/>
    <w:next w:val="Normal"/>
    <w:uiPriority w:val="39"/>
    <w:unhideWhenUsed/>
    <w:qFormat/>
    <w:rsid w:val="00001A6B"/>
    <w:pPr>
      <w:outlineLvl w:val="9"/>
    </w:pPr>
    <w:rPr>
      <w:lang w:eastAsia="en-US"/>
    </w:rPr>
  </w:style>
  <w:style w:type="paragraph" w:styleId="TOC1">
    <w:name w:val="toc 1"/>
    <w:basedOn w:val="Normal"/>
    <w:next w:val="Normal"/>
    <w:autoRedefine/>
    <w:uiPriority w:val="39"/>
    <w:unhideWhenUsed/>
    <w:rsid w:val="00001A6B"/>
    <w:pPr>
      <w:spacing w:after="100"/>
    </w:pPr>
  </w:style>
  <w:style w:type="paragraph" w:styleId="TOC2">
    <w:name w:val="toc 2"/>
    <w:basedOn w:val="Normal"/>
    <w:next w:val="Normal"/>
    <w:autoRedefine/>
    <w:uiPriority w:val="39"/>
    <w:unhideWhenUsed/>
    <w:rsid w:val="00001A6B"/>
    <w:pPr>
      <w:spacing w:after="100"/>
      <w:ind w:left="240"/>
    </w:pPr>
  </w:style>
  <w:style w:type="paragraph" w:styleId="TOC3">
    <w:name w:val="toc 3"/>
    <w:basedOn w:val="Normal"/>
    <w:next w:val="Normal"/>
    <w:autoRedefine/>
    <w:uiPriority w:val="39"/>
    <w:unhideWhenUsed/>
    <w:rsid w:val="00001A6B"/>
    <w:pPr>
      <w:spacing w:after="100"/>
      <w:ind w:left="480"/>
    </w:pPr>
  </w:style>
  <w:style w:type="character" w:styleId="Hyperlink">
    <w:name w:val="Hyperlink"/>
    <w:basedOn w:val="DefaultParagraphFont"/>
    <w:uiPriority w:val="99"/>
    <w:unhideWhenUsed/>
    <w:rsid w:val="00001A6B"/>
    <w:rPr>
      <w:color w:val="0563C1" w:themeColor="hyperlink"/>
      <w:u w:val="single"/>
    </w:rPr>
  </w:style>
  <w:style w:type="paragraph" w:styleId="Bibliography">
    <w:name w:val="Bibliography"/>
    <w:basedOn w:val="Normal"/>
    <w:next w:val="Normal"/>
    <w:uiPriority w:val="37"/>
    <w:unhideWhenUsed/>
    <w:rsid w:val="00001A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46693">
      <w:bodyDiv w:val="1"/>
      <w:marLeft w:val="0"/>
      <w:marRight w:val="0"/>
      <w:marTop w:val="0"/>
      <w:marBottom w:val="0"/>
      <w:divBdr>
        <w:top w:val="none" w:sz="0" w:space="0" w:color="auto"/>
        <w:left w:val="none" w:sz="0" w:space="0" w:color="auto"/>
        <w:bottom w:val="none" w:sz="0" w:space="0" w:color="auto"/>
        <w:right w:val="none" w:sz="0" w:space="0" w:color="auto"/>
      </w:divBdr>
    </w:div>
    <w:div w:id="206339447">
      <w:bodyDiv w:val="1"/>
      <w:marLeft w:val="0"/>
      <w:marRight w:val="0"/>
      <w:marTop w:val="0"/>
      <w:marBottom w:val="0"/>
      <w:divBdr>
        <w:top w:val="none" w:sz="0" w:space="0" w:color="auto"/>
        <w:left w:val="none" w:sz="0" w:space="0" w:color="auto"/>
        <w:bottom w:val="none" w:sz="0" w:space="0" w:color="auto"/>
        <w:right w:val="none" w:sz="0" w:space="0" w:color="auto"/>
      </w:divBdr>
    </w:div>
    <w:div w:id="220530624">
      <w:bodyDiv w:val="1"/>
      <w:marLeft w:val="0"/>
      <w:marRight w:val="0"/>
      <w:marTop w:val="0"/>
      <w:marBottom w:val="0"/>
      <w:divBdr>
        <w:top w:val="none" w:sz="0" w:space="0" w:color="auto"/>
        <w:left w:val="none" w:sz="0" w:space="0" w:color="auto"/>
        <w:bottom w:val="none" w:sz="0" w:space="0" w:color="auto"/>
        <w:right w:val="none" w:sz="0" w:space="0" w:color="auto"/>
      </w:divBdr>
    </w:div>
    <w:div w:id="432669842">
      <w:bodyDiv w:val="1"/>
      <w:marLeft w:val="0"/>
      <w:marRight w:val="0"/>
      <w:marTop w:val="0"/>
      <w:marBottom w:val="0"/>
      <w:divBdr>
        <w:top w:val="none" w:sz="0" w:space="0" w:color="auto"/>
        <w:left w:val="none" w:sz="0" w:space="0" w:color="auto"/>
        <w:bottom w:val="none" w:sz="0" w:space="0" w:color="auto"/>
        <w:right w:val="none" w:sz="0" w:space="0" w:color="auto"/>
      </w:divBdr>
    </w:div>
    <w:div w:id="448086073">
      <w:bodyDiv w:val="1"/>
      <w:marLeft w:val="0"/>
      <w:marRight w:val="0"/>
      <w:marTop w:val="0"/>
      <w:marBottom w:val="0"/>
      <w:divBdr>
        <w:top w:val="none" w:sz="0" w:space="0" w:color="auto"/>
        <w:left w:val="none" w:sz="0" w:space="0" w:color="auto"/>
        <w:bottom w:val="none" w:sz="0" w:space="0" w:color="auto"/>
        <w:right w:val="none" w:sz="0" w:space="0" w:color="auto"/>
      </w:divBdr>
    </w:div>
    <w:div w:id="772556210">
      <w:bodyDiv w:val="1"/>
      <w:marLeft w:val="0"/>
      <w:marRight w:val="0"/>
      <w:marTop w:val="0"/>
      <w:marBottom w:val="0"/>
      <w:divBdr>
        <w:top w:val="none" w:sz="0" w:space="0" w:color="auto"/>
        <w:left w:val="none" w:sz="0" w:space="0" w:color="auto"/>
        <w:bottom w:val="none" w:sz="0" w:space="0" w:color="auto"/>
        <w:right w:val="none" w:sz="0" w:space="0" w:color="auto"/>
      </w:divBdr>
    </w:div>
    <w:div w:id="933712169">
      <w:bodyDiv w:val="1"/>
      <w:marLeft w:val="0"/>
      <w:marRight w:val="0"/>
      <w:marTop w:val="0"/>
      <w:marBottom w:val="0"/>
      <w:divBdr>
        <w:top w:val="none" w:sz="0" w:space="0" w:color="auto"/>
        <w:left w:val="none" w:sz="0" w:space="0" w:color="auto"/>
        <w:bottom w:val="none" w:sz="0" w:space="0" w:color="auto"/>
        <w:right w:val="none" w:sz="0" w:space="0" w:color="auto"/>
      </w:divBdr>
    </w:div>
    <w:div w:id="942495856">
      <w:bodyDiv w:val="1"/>
      <w:marLeft w:val="0"/>
      <w:marRight w:val="0"/>
      <w:marTop w:val="0"/>
      <w:marBottom w:val="0"/>
      <w:divBdr>
        <w:top w:val="none" w:sz="0" w:space="0" w:color="auto"/>
        <w:left w:val="none" w:sz="0" w:space="0" w:color="auto"/>
        <w:bottom w:val="none" w:sz="0" w:space="0" w:color="auto"/>
        <w:right w:val="none" w:sz="0" w:space="0" w:color="auto"/>
      </w:divBdr>
    </w:div>
    <w:div w:id="1093937937">
      <w:bodyDiv w:val="1"/>
      <w:marLeft w:val="0"/>
      <w:marRight w:val="0"/>
      <w:marTop w:val="0"/>
      <w:marBottom w:val="0"/>
      <w:divBdr>
        <w:top w:val="none" w:sz="0" w:space="0" w:color="auto"/>
        <w:left w:val="none" w:sz="0" w:space="0" w:color="auto"/>
        <w:bottom w:val="none" w:sz="0" w:space="0" w:color="auto"/>
        <w:right w:val="none" w:sz="0" w:space="0" w:color="auto"/>
      </w:divBdr>
    </w:div>
    <w:div w:id="1104034120">
      <w:bodyDiv w:val="1"/>
      <w:marLeft w:val="0"/>
      <w:marRight w:val="0"/>
      <w:marTop w:val="0"/>
      <w:marBottom w:val="0"/>
      <w:divBdr>
        <w:top w:val="none" w:sz="0" w:space="0" w:color="auto"/>
        <w:left w:val="none" w:sz="0" w:space="0" w:color="auto"/>
        <w:bottom w:val="none" w:sz="0" w:space="0" w:color="auto"/>
        <w:right w:val="none" w:sz="0" w:space="0" w:color="auto"/>
      </w:divBdr>
    </w:div>
    <w:div w:id="1116409622">
      <w:bodyDiv w:val="1"/>
      <w:marLeft w:val="0"/>
      <w:marRight w:val="0"/>
      <w:marTop w:val="0"/>
      <w:marBottom w:val="0"/>
      <w:divBdr>
        <w:top w:val="none" w:sz="0" w:space="0" w:color="auto"/>
        <w:left w:val="none" w:sz="0" w:space="0" w:color="auto"/>
        <w:bottom w:val="none" w:sz="0" w:space="0" w:color="auto"/>
        <w:right w:val="none" w:sz="0" w:space="0" w:color="auto"/>
      </w:divBdr>
    </w:div>
    <w:div w:id="1346707699">
      <w:bodyDiv w:val="1"/>
      <w:marLeft w:val="0"/>
      <w:marRight w:val="0"/>
      <w:marTop w:val="0"/>
      <w:marBottom w:val="0"/>
      <w:divBdr>
        <w:top w:val="none" w:sz="0" w:space="0" w:color="auto"/>
        <w:left w:val="none" w:sz="0" w:space="0" w:color="auto"/>
        <w:bottom w:val="none" w:sz="0" w:space="0" w:color="auto"/>
        <w:right w:val="none" w:sz="0" w:space="0" w:color="auto"/>
      </w:divBdr>
    </w:div>
    <w:div w:id="1398742767">
      <w:bodyDiv w:val="1"/>
      <w:marLeft w:val="0"/>
      <w:marRight w:val="0"/>
      <w:marTop w:val="0"/>
      <w:marBottom w:val="0"/>
      <w:divBdr>
        <w:top w:val="none" w:sz="0" w:space="0" w:color="auto"/>
        <w:left w:val="none" w:sz="0" w:space="0" w:color="auto"/>
        <w:bottom w:val="none" w:sz="0" w:space="0" w:color="auto"/>
        <w:right w:val="none" w:sz="0" w:space="0" w:color="auto"/>
      </w:divBdr>
    </w:div>
    <w:div w:id="1485853639">
      <w:bodyDiv w:val="1"/>
      <w:marLeft w:val="0"/>
      <w:marRight w:val="0"/>
      <w:marTop w:val="0"/>
      <w:marBottom w:val="0"/>
      <w:divBdr>
        <w:top w:val="none" w:sz="0" w:space="0" w:color="auto"/>
        <w:left w:val="none" w:sz="0" w:space="0" w:color="auto"/>
        <w:bottom w:val="none" w:sz="0" w:space="0" w:color="auto"/>
        <w:right w:val="none" w:sz="0" w:space="0" w:color="auto"/>
      </w:divBdr>
    </w:div>
    <w:div w:id="1498424380">
      <w:bodyDiv w:val="1"/>
      <w:marLeft w:val="0"/>
      <w:marRight w:val="0"/>
      <w:marTop w:val="0"/>
      <w:marBottom w:val="0"/>
      <w:divBdr>
        <w:top w:val="none" w:sz="0" w:space="0" w:color="auto"/>
        <w:left w:val="none" w:sz="0" w:space="0" w:color="auto"/>
        <w:bottom w:val="none" w:sz="0" w:space="0" w:color="auto"/>
        <w:right w:val="none" w:sz="0" w:space="0" w:color="auto"/>
      </w:divBdr>
    </w:div>
    <w:div w:id="1595699421">
      <w:bodyDiv w:val="1"/>
      <w:marLeft w:val="0"/>
      <w:marRight w:val="0"/>
      <w:marTop w:val="0"/>
      <w:marBottom w:val="0"/>
      <w:divBdr>
        <w:top w:val="none" w:sz="0" w:space="0" w:color="auto"/>
        <w:left w:val="none" w:sz="0" w:space="0" w:color="auto"/>
        <w:bottom w:val="none" w:sz="0" w:space="0" w:color="auto"/>
        <w:right w:val="none" w:sz="0" w:space="0" w:color="auto"/>
      </w:divBdr>
    </w:div>
    <w:div w:id="1654719182">
      <w:bodyDiv w:val="1"/>
      <w:marLeft w:val="0"/>
      <w:marRight w:val="0"/>
      <w:marTop w:val="0"/>
      <w:marBottom w:val="0"/>
      <w:divBdr>
        <w:top w:val="none" w:sz="0" w:space="0" w:color="auto"/>
        <w:left w:val="none" w:sz="0" w:space="0" w:color="auto"/>
        <w:bottom w:val="none" w:sz="0" w:space="0" w:color="auto"/>
        <w:right w:val="none" w:sz="0" w:space="0" w:color="auto"/>
      </w:divBdr>
    </w:div>
    <w:div w:id="2043747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41"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jpe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CCY00</b:Tag>
    <b:SourceType>Report</b:SourceType>
    <b:Guid>{571D79DB-28EC-425B-96E0-965FBED2A351}</b:Guid>
    <b:Title>Application of artificial neural networks in image recognition and classification of crop and weeds</b:Title>
    <b:Year>2000</b:Year>
    <b:Publisher>McGill University</b:Publisher>
    <b:City> Ste-Anne-de-Bellevue, QC, Canada </b:City>
    <b:Author>
      <b:Author>
        <b:NameList>
          <b:Person>
            <b:Last>YANG</b:Last>
            <b:First>C.-C.</b:First>
          </b:Person>
          <b:Person>
            <b:Last>PRASHER</b:Last>
            <b:First>S.O.</b:First>
          </b:Person>
          <b:Person>
            <b:Last>LANDRY</b:Last>
            <b:First>J.-A.</b:First>
          </b:Person>
          <b:Person>
            <b:Last>RAMASWAMY</b:Last>
            <b:First>H.S.</b:First>
          </b:Person>
          <b:Person>
            <b:Last>DITOMMASO</b:Last>
            <b:First>A.</b:First>
          </b:Person>
        </b:NameList>
      </b:Author>
    </b:Author>
    <b:RefOrder>1</b:RefOrder>
  </b:Source>
  <b:Source>
    <b:Tag>OSh15</b:Tag>
    <b:SourceType>ElectronicSource</b:SourceType>
    <b:Guid>{74D089A9-3CE8-4A23-8E02-1D6D15C0B33E}</b:Guid>
    <b:Author>
      <b:Author>
        <b:NameList>
          <b:Person>
            <b:Last>O'Shea</b:Last>
            <b:First>Keiron</b:First>
          </b:Person>
          <b:Person>
            <b:Last>Nash</b:Last>
            <b:First>Ryan</b:First>
          </b:Person>
        </b:NameList>
      </b:Author>
    </b:Author>
    <b:Title>An Introduction to Convolutional Neural Networks</b:Title>
    <b:Year>2015</b:Year>
    <b:RefOrder>2</b:RefOrder>
  </b:Source>
  <b:Source>
    <b:Tag>Ang20</b:Tag>
    <b:SourceType>ElectronicSource</b:SourceType>
    <b:Guid>{B60C13C1-575B-44A8-B047-89D65F3834DF}</b:Guid>
    <b:Author>
      <b:Author>
        <b:NameList>
          <b:Person>
            <b:Last>Morera</b:Last>
            <b:First>Angel</b:First>
          </b:Person>
          <b:Person>
            <b:Last>Sanchez</b:Last>
            <b:First>Angel</b:First>
          </b:Person>
          <b:Person>
            <b:Last>Moreno</b:Last>
            <b:First>A.</b:First>
            <b:Middle>Belen</b:Middle>
          </b:Person>
          <b:Person>
            <b:Last>Sappa</b:Last>
            <b:First>Angel</b:First>
            <b:Middle>D.</b:Middle>
          </b:Person>
          <b:Person>
            <b:Last>Velez</b:Last>
            <b:First>Jose</b:First>
            <b:Middle>F.</b:Middle>
          </b:Person>
        </b:NameList>
      </b:Author>
    </b:Author>
    <b:Title>SSD vs. YOLO for Detection of Outdoor Urban Advertising Panels under Multiple Variabilities</b:Title>
    <b:Year>2020</b:Year>
    <b:RefOrder>3</b:RefOrder>
  </b:Source>
  <b:Source>
    <b:Tag>Arc21</b:Tag>
    <b:SourceType>InternetSite</b:SourceType>
    <b:Guid>{97244D47-1FF4-423C-B03E-39E6359C2F0B}</b:Guid>
    <b:Title>How single-shot detector (SSD) works?</b:Title>
    <b:Author>
      <b:Author>
        <b:NameList>
          <b:Person>
            <b:Last>Developers</b:Last>
            <b:First>ArcGIS</b:First>
          </b:Person>
        </b:NameList>
      </b:Author>
    </b:Author>
    <b:YearAccessed>2021</b:YearAccessed>
    <b:MonthAccessed>April</b:MonthAccessed>
    <b:DayAccessed>05</b:DayAccessed>
    <b:URL>https://developers.arcgis.com/python/guide/how-ssd-works/#:~:text=Instead%20of%20using%20sliding%20window,an%20object%20within%20that%20region.</b:URL>
    <b:RefOrder>4</b:RefOrder>
  </b:Source>
  <b:Source>
    <b:Tag>Sri12</b:Tag>
    <b:SourceType>JournalArticle</b:SourceType>
    <b:Guid>{6B6EE940-0B56-46FB-8508-63B5FC022429}</b:Guid>
    <b:Title>Black Box and White Box Testing Techniques - A Literature Review</b:Title>
    <b:Year>2012</b:Year>
    <b:Author>
      <b:Author>
        <b:NameList>
          <b:Person>
            <b:Last>Nidhra</b:Last>
            <b:First>Srinivas</b:First>
          </b:Person>
        </b:NameList>
      </b:Author>
    </b:Author>
    <b:JournalName>International Journal of Embedded Systems and Applications</b:JournalName>
    <b:Pages>29-50</b:Pages>
    <b:Volume>2</b:Volume>
    <b:Issue>2</b:Issue>
    <b:RefOrder>5</b:RefOrder>
  </b:Source>
  <b:Source>
    <b:Tag>Whi17</b:Tag>
    <b:SourceType>JournalArticle</b:SourceType>
    <b:Guid>{DB31331C-1F66-4D0B-A4BF-0A20AF643645}</b:Guid>
    <b:Title>White Box Testing with Object Oriented programming</b:Title>
    <b:JournalName>International Journal of Recent Trends in Engineering and Research</b:JournalName>
    <b:Year>2017</b:Year>
    <b:Pages>156-160</b:Pages>
    <b:Volume>3</b:Volume>
    <b:Issue>11</b:Issue>
    <b:RefOrder>6</b:RefOrder>
  </b:Source>
  <b:Source>
    <b:Tag>Jon18</b:Tag>
    <b:SourceType>InternetSite</b:SourceType>
    <b:Guid>{760A38AE-9A64-4FB7-9132-9EE26ECD6908}</b:Guid>
    <b:Title>Medium</b:Title>
    <b:Year>2018</b:Year>
    <b:Author>
      <b:Author>
        <b:NameList>
          <b:Person>
            <b:Last>Hui</b:Last>
            <b:First>Jonathan</b:First>
          </b:Person>
        </b:NameList>
      </b:Author>
    </b:Author>
    <b:YearAccessed>2021</b:YearAccessed>
    <b:MonthAccessed>April</b:MonthAccessed>
    <b:DayAccessed>04</b:DayAccessed>
    <b:URL>https://jonathan-hui.medium.com/map-mean-average-precision-for-object-detection-45c121a31173</b:URL>
    <b:RefOrder>7</b:RefOrder>
  </b:Source>
  <b:Source>
    <b:Tag>Eva19</b:Tag>
    <b:SourceType>JournalArticle</b:SourceType>
    <b:Guid>{1B49D329-1B67-416B-ABC6-CD31915867DD}</b:Guid>
    <b:Title>Evaluation and Evolution of Object Detection Techniques YOLO and R-CNN</b:Title>
    <b:Year>2019</b:Year>
    <b:JournalName>International Journal of Recent Technology and Engineering</b:JournalName>
    <b:Pages>824-829</b:Pages>
    <b:Volume>8</b:Volume>
    <b:RefOrder>8</b:RefOrder>
  </b:Source>
  <b:Source>
    <b:Tag>Wor20</b:Tag>
    <b:SourceType>InternetSite</b:SourceType>
    <b:Guid>{CBA80631-EE0C-44A8-937C-CE5486E3C922}</b:Guid>
    <b:Title>WFD Statement on Standardized Sign Language</b:Title>
    <b:Year>2020</b:Year>
    <b:Author>
      <b:Author>
        <b:NameList>
          <b:Person>
            <b:Last>Deaf</b:Last>
            <b:First>World</b:First>
            <b:Middle>Federation of</b:Middle>
          </b:Person>
        </b:NameList>
      </b:Author>
    </b:Author>
    <b:YearAccessed>2021</b:YearAccessed>
    <b:MonthAccessed>April</b:MonthAccessed>
    <b:DayAccessed>11</b:DayAccessed>
    <b:URL>https://wfdeaf.org/news/wfd-statement-on-standardized-sign-language/</b:URL>
    <b:RefOrder>9</b:RefOrder>
  </b:Source>
</b:Sources>
</file>

<file path=customXml/itemProps1.xml><?xml version="1.0" encoding="utf-8"?>
<ds:datastoreItem xmlns:ds="http://schemas.openxmlformats.org/officeDocument/2006/customXml" ds:itemID="{C19A7C0E-1303-4C07-807D-87499318E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7</TotalTime>
  <Pages>50</Pages>
  <Words>13434</Words>
  <Characters>76579</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x10</dc:creator>
  <cp:keywords/>
  <dc:description/>
  <cp:lastModifiedBy>WINx10</cp:lastModifiedBy>
  <cp:revision>11</cp:revision>
  <dcterms:created xsi:type="dcterms:W3CDTF">2021-04-03T21:14:00Z</dcterms:created>
  <dcterms:modified xsi:type="dcterms:W3CDTF">2021-04-11T16:24:00Z</dcterms:modified>
</cp:coreProperties>
</file>